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C49AE" w14:textId="59185926" w:rsidR="007657C4" w:rsidRPr="008914A5" w:rsidRDefault="007657C4" w:rsidP="007657C4">
      <w:pPr>
        <w:jc w:val="center"/>
        <w:outlineLvl w:val="0"/>
        <w:rPr>
          <w:rFonts w:ascii="Times New Roman" w:hAnsi="Times New Roman" w:cs="Times New Roman"/>
        </w:rPr>
      </w:pPr>
      <w:r w:rsidRPr="008914A5">
        <w:rPr>
          <w:rFonts w:ascii="Times New Roman" w:hAnsi="Times New Roman" w:cs="Times New Roman"/>
          <w:b/>
          <w:bCs/>
          <w:sz w:val="28"/>
          <w:szCs w:val="28"/>
        </w:rPr>
        <w:t xml:space="preserve">Supplementary </w:t>
      </w:r>
      <w:r w:rsidR="005E4F1D">
        <w:rPr>
          <w:rFonts w:ascii="Times New Roman" w:hAnsi="Times New Roman" w:cs="Times New Roman"/>
          <w:b/>
          <w:bCs/>
          <w:sz w:val="28"/>
          <w:szCs w:val="28"/>
        </w:rPr>
        <w:t>File</w:t>
      </w:r>
      <w:r w:rsidR="00104A87">
        <w:rPr>
          <w:rFonts w:ascii="Times New Roman" w:hAnsi="Times New Roman" w:cs="Times New Roman"/>
          <w:b/>
          <w:bCs/>
          <w:sz w:val="28"/>
          <w:szCs w:val="28"/>
        </w:rPr>
        <w:t>-I</w:t>
      </w:r>
    </w:p>
    <w:p w14:paraId="31E394F8" w14:textId="77777777" w:rsidR="007657C4" w:rsidRPr="008914A5" w:rsidRDefault="007657C4" w:rsidP="007657C4">
      <w:pPr>
        <w:jc w:val="center"/>
        <w:rPr>
          <w:rFonts w:ascii="Times New Roman" w:hAnsi="Times New Roman" w:cs="Times New Roman"/>
          <w:sz w:val="28"/>
          <w:szCs w:val="28"/>
        </w:rPr>
      </w:pPr>
    </w:p>
    <w:p w14:paraId="61720769" w14:textId="334EC597" w:rsidR="00212BEF" w:rsidRPr="00212BEF" w:rsidRDefault="00212BEF" w:rsidP="00212BEF">
      <w:pPr>
        <w:rPr>
          <w:rFonts w:ascii="Times New Roman" w:hAnsi="Times New Roman" w:cs="Times New Roman"/>
          <w:b/>
          <w:bCs/>
          <w:sz w:val="22"/>
          <w:szCs w:val="22"/>
        </w:rPr>
      </w:pPr>
      <w:r w:rsidRPr="00212BEF">
        <w:rPr>
          <w:rFonts w:ascii="Times New Roman" w:hAnsi="Times New Roman" w:cs="Times New Roman"/>
          <w:b/>
          <w:bCs/>
        </w:rPr>
        <w:t xml:space="preserve">Supplementary </w:t>
      </w:r>
      <w:r w:rsidRPr="00212BEF">
        <w:rPr>
          <w:rFonts w:ascii="Times New Roman" w:hAnsi="Times New Roman" w:cs="Times New Roman"/>
          <w:b/>
          <w:bCs/>
          <w:sz w:val="22"/>
          <w:szCs w:val="22"/>
        </w:rPr>
        <w:t>Box 1:</w:t>
      </w:r>
      <w:r>
        <w:rPr>
          <w:rFonts w:ascii="Times New Roman" w:hAnsi="Times New Roman" w:cs="Times New Roman"/>
          <w:sz w:val="22"/>
          <w:szCs w:val="22"/>
        </w:rPr>
        <w:t xml:space="preserve"> </w:t>
      </w:r>
      <w:r w:rsidRPr="00212BEF">
        <w:rPr>
          <w:rFonts w:ascii="Times New Roman" w:hAnsi="Times New Roman" w:cs="Times New Roman"/>
          <w:b/>
          <w:bCs/>
          <w:sz w:val="22"/>
          <w:szCs w:val="22"/>
        </w:rPr>
        <w:t>Commonly used systematic approaches to priority setting in health</w:t>
      </w:r>
    </w:p>
    <w:p w14:paraId="6E9331B1" w14:textId="77777777" w:rsidR="00212BEF" w:rsidRDefault="00212BEF" w:rsidP="00212BEF">
      <w:pPr>
        <w:rPr>
          <w:rFonts w:ascii="Times New Roman" w:hAnsi="Times New Roman" w:cs="Times New Roman"/>
          <w:sz w:val="22"/>
          <w:szCs w:val="22"/>
        </w:rPr>
      </w:pPr>
    </w:p>
    <w:p w14:paraId="1FE63862" w14:textId="18EE5DD9"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r w:rsidRPr="00E5510A">
        <w:rPr>
          <w:rFonts w:ascii="Times New Roman" w:hAnsi="Times New Roman" w:cs="Times New Roman"/>
          <w:b/>
          <w:bCs/>
          <w:color w:val="000000"/>
          <w:sz w:val="21"/>
          <w:szCs w:val="21"/>
        </w:rPr>
        <w:t>Program Budgeting and Marginal Analysis (PBMA)</w:t>
      </w:r>
      <w:r w:rsidRPr="0013773D">
        <w:rPr>
          <w:rFonts w:ascii="Times New Roman" w:hAnsi="Times New Roman" w:cs="Times New Roman"/>
          <w:color w:val="000000"/>
          <w:sz w:val="21"/>
          <w:szCs w:val="21"/>
        </w:rPr>
        <w:t xml:space="preserve"> – It takes into consideration the costs and benefits of program, may be individual or traversing across set of programs to decide about funding judgements. In scope, it is not limited to allocation for newer services, instead may facilitate on re-allocation or disinvestment of still existing services as well. However, this approach relies upon an advisory panel, with set of responsibilities, to make these resource allocation or disinvestment decisions </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Mitton&lt;/Author&gt;&lt;Year&gt;2004&lt;/Year&gt;&lt;RecNum&gt;142&lt;/RecNum&gt;&lt;DisplayText&gt;(1)&lt;/DisplayText&gt;&lt;record&gt;&lt;rec-number&gt;142&lt;/rec-number&gt;&lt;foreign-keys&gt;&lt;key app="EN" db-id="va90ef25azd2vzeez0opdv0pfs002xe2vrst" timestamp="1513149145"&gt;142&lt;/key&gt;&lt;/foreign-keys&gt;&lt;ref-type name="Journal Article"&gt;17&lt;/ref-type&gt;&lt;contributors&gt;&lt;authors&gt;&lt;author&gt;Mitton, C.&lt;/author&gt;&lt;author&gt;Donaldson, C.&lt;/author&gt;&lt;/authors&gt;&lt;/contributors&gt;&lt;auth-address&gt;Centre for Healthcare Innovation &amp;amp; Improvement, B,C, Research Institute for Children&amp;apos;s and Women&amp;apos;s Health, and Dept, of Health Care and Epidemiology, University of British Columbia, Vancouver, Canada. cmitton@cw.bc.ca&lt;/auth-address&gt;&lt;titles&gt;&lt;title&gt;Health care priority setting: principles, practice and challenges&lt;/title&gt;&lt;secondary-title&gt;Cost Eff Resour Alloc&lt;/secondary-title&gt;&lt;alt-title&gt;Cost effectiveness and resource allocation : C/E&lt;/alt-title&gt;&lt;/titles&gt;&lt;periodical&gt;&lt;full-title&gt;Cost Eff Resour Alloc&lt;/full-title&gt;&lt;abbr-1&gt;Cost effectiveness and resource allocation : C/E&lt;/abbr-1&gt;&lt;/periodical&gt;&lt;alt-periodical&gt;&lt;full-title&gt;Cost Eff Resour Alloc&lt;/full-title&gt;&lt;abbr-1&gt;Cost effectiveness and resource allocation : C/E&lt;/abbr-1&gt;&lt;/alt-periodical&gt;&lt;pages&gt;3&lt;/pages&gt;&lt;volume&gt;2&lt;/volume&gt;&lt;number&gt;1&lt;/number&gt;&lt;edition&gt;2004/04/24&lt;/edition&gt;&lt;dates&gt;&lt;year&gt;2004&lt;/year&gt;&lt;pub-dates&gt;&lt;date&gt;Apr 22&lt;/date&gt;&lt;/pub-dates&gt;&lt;/dates&gt;&lt;isbn&gt;1478-7547 (Print)&amp;#xD;1478-7547&lt;/isbn&gt;&lt;accession-num&gt;15104792&lt;/accession-num&gt;&lt;urls&gt;&lt;/urls&gt;&lt;custom2&gt;PMC411060&lt;/custom2&gt;&lt;electronic-resource-num&gt;10.1186/1478-7547-2-3&lt;/electronic-resource-num&gt;&lt;remote-database-provider&gt;NLM&lt;/remote-database-provider&gt;&lt;language&gt;eng&lt;/language&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1)</w:t>
      </w:r>
      <w:r w:rsidR="00F7093F">
        <w:rPr>
          <w:rFonts w:ascii="Times New Roman" w:hAnsi="Times New Roman" w:cs="Times New Roman"/>
          <w:color w:val="000000"/>
          <w:sz w:val="21"/>
          <w:szCs w:val="21"/>
        </w:rPr>
        <w:fldChar w:fldCharType="end"/>
      </w:r>
      <w:r w:rsidR="00F7093F">
        <w:rPr>
          <w:rFonts w:ascii="Times New Roman" w:hAnsi="Times New Roman" w:cs="Times New Roman"/>
          <w:color w:val="000000"/>
          <w:sz w:val="21"/>
          <w:szCs w:val="21"/>
        </w:rPr>
        <w:t>.</w:t>
      </w:r>
    </w:p>
    <w:p w14:paraId="5E0DBC6D" w14:textId="7777777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p>
    <w:p w14:paraId="50027D9C" w14:textId="6EDBC53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r w:rsidRPr="00E5510A">
        <w:rPr>
          <w:rFonts w:ascii="Times New Roman" w:hAnsi="Times New Roman" w:cs="Times New Roman"/>
          <w:b/>
          <w:bCs/>
          <w:color w:val="000000"/>
          <w:sz w:val="21"/>
          <w:szCs w:val="21"/>
        </w:rPr>
        <w:t>Accountability for Reasonableness (AFR)-</w:t>
      </w:r>
      <w:r>
        <w:rPr>
          <w:rFonts w:ascii="Times New Roman" w:hAnsi="Times New Roman" w:cs="Times New Roman"/>
          <w:b/>
          <w:bCs/>
          <w:color w:val="000000"/>
          <w:sz w:val="21"/>
          <w:szCs w:val="21"/>
        </w:rPr>
        <w:t xml:space="preserve"> </w:t>
      </w:r>
      <w:r w:rsidRPr="0013773D">
        <w:rPr>
          <w:rFonts w:ascii="Times New Roman" w:hAnsi="Times New Roman" w:cs="Times New Roman"/>
          <w:color w:val="000000"/>
          <w:sz w:val="21"/>
          <w:szCs w:val="21"/>
        </w:rPr>
        <w:t xml:space="preserve">It was developed by Daniels &amp; Sabin in 1998 </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Daniels&lt;/Author&gt;&lt;Year&gt;1998&lt;/Year&gt;&lt;RecNum&gt;139&lt;/RecNum&gt;&lt;DisplayText&gt;(2)&lt;/DisplayText&gt;&lt;record&gt;&lt;rec-number&gt;139&lt;/rec-number&gt;&lt;foreign-keys&gt;&lt;key app="EN" db-id="va90ef25azd2vzeez0opdv0pfs002xe2vrst" timestamp="1513148734"&gt;139&lt;/key&gt;&lt;/foreign-keys&gt;&lt;ref-type name="Journal Article"&gt;17&lt;/ref-type&gt;&lt;contributors&gt;&lt;authors&gt;&lt;author&gt;Daniels, N.&lt;/author&gt;&lt;author&gt;Sabin, J.&lt;/author&gt;&lt;/authors&gt;&lt;/contributors&gt;&lt;auth-address&gt;Harvard Medical School, USA.&lt;/auth-address&gt;&lt;titles&gt;&lt;title&gt;The ethics of accountability in managed care reform&lt;/title&gt;&lt;secondary-title&gt;Health Aff (Millwood)&lt;/secondary-title&gt;&lt;alt-title&gt;Health affairs (Project Hope)&lt;/alt-title&gt;&lt;/titles&gt;&lt;periodical&gt;&lt;full-title&gt;Health Aff (Millwood)&lt;/full-title&gt;&lt;abbr-1&gt;Health affairs (Project Hope)&lt;/abbr-1&gt;&lt;/periodical&gt;&lt;alt-periodical&gt;&lt;full-title&gt;Health Aff (Millwood)&lt;/full-title&gt;&lt;abbr-1&gt;Health affairs (Project Hope)&lt;/abbr-1&gt;&lt;/alt-periodical&gt;&lt;pages&gt;50-64&lt;/pages&gt;&lt;volume&gt;17&lt;/volume&gt;&lt;number&gt;5&lt;/number&gt;&lt;edition&gt;1998/10/14&lt;/edition&gt;&lt;keywords&gt;&lt;keyword&gt;Consumer Advocacy/legislation &amp;amp; jurisprudence&lt;/keyword&gt;&lt;keyword&gt;*Ethics&lt;/keyword&gt;&lt;keyword&gt;Health Care Rationing/*standards&lt;/keyword&gt;&lt;keyword&gt;*Health Care Reform&lt;/keyword&gt;&lt;keyword&gt;Humans&lt;/keyword&gt;&lt;keyword&gt;Insurance Coverage/*legislation &amp;amp; jurisprudence&lt;/keyword&gt;&lt;keyword&gt;Managed Care Programs/economics/*legislation &amp;amp; jurisprudence&lt;/keyword&gt;&lt;keyword&gt;*Social Responsibility&lt;/keyword&gt;&lt;keyword&gt;United States&lt;/keyword&gt;&lt;keyword&gt;Analytical Approach&lt;/keyword&gt;&lt;keyword&gt;Health Care and Public Health&lt;/keyword&gt;&lt;/keywords&gt;&lt;dates&gt;&lt;year&gt;1998&lt;/year&gt;&lt;pub-dates&gt;&lt;date&gt;Sep-Oct&lt;/date&gt;&lt;/pub-dates&gt;&lt;/dates&gt;&lt;isbn&gt;0278-2715 (Print)&amp;#xD;0278-2715&lt;/isbn&gt;&lt;accession-num&gt;9769571&lt;/accession-num&gt;&lt;urls&gt;&lt;/urls&gt;&lt;remote-database-provider&gt;NLM&lt;/remote-database-provider&gt;&lt;language&gt;eng&lt;/language&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2)</w:t>
      </w:r>
      <w:r w:rsidR="00F7093F">
        <w:rPr>
          <w:rFonts w:ascii="Times New Roman" w:hAnsi="Times New Roman" w:cs="Times New Roman"/>
          <w:color w:val="000000"/>
          <w:sz w:val="21"/>
          <w:szCs w:val="21"/>
        </w:rPr>
        <w:fldChar w:fldCharType="end"/>
      </w:r>
      <w:r w:rsidR="00F7093F">
        <w:rPr>
          <w:rFonts w:ascii="Times New Roman" w:hAnsi="Times New Roman" w:cs="Times New Roman"/>
          <w:color w:val="000000"/>
          <w:sz w:val="21"/>
          <w:szCs w:val="21"/>
        </w:rPr>
        <w:t>.</w:t>
      </w:r>
      <w:r w:rsidRPr="0013773D">
        <w:rPr>
          <w:rFonts w:ascii="Times New Roman" w:hAnsi="Times New Roman" w:cs="Times New Roman"/>
          <w:color w:val="000000"/>
          <w:sz w:val="21"/>
          <w:szCs w:val="21"/>
        </w:rPr>
        <w:t xml:space="preserve"> This framework provides to engage all tiers of stakeholders and thus enables them to have a clear understanding and affirmation for the decisions made. Despite of the fact of that there is inherent scaffolding of 4 conditions-Publicizing of decisions, Relevance to setting as per agreed criteria, Appeal/Re-appeal mechanism and an authority to ensure all above are met. It provides flexibility to users for adaptation according to context, level of PSP and purely non-prescriptive on any definite way to carry out priority-setting decisions.</w:t>
      </w:r>
    </w:p>
    <w:p w14:paraId="0A99A59D" w14:textId="7777777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p>
    <w:p w14:paraId="437326A4" w14:textId="7137A456"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r w:rsidRPr="00E5510A">
        <w:rPr>
          <w:rFonts w:ascii="Times New Roman" w:hAnsi="Times New Roman" w:cs="Times New Roman"/>
          <w:b/>
          <w:bCs/>
          <w:color w:val="000000"/>
          <w:sz w:val="21"/>
          <w:szCs w:val="21"/>
        </w:rPr>
        <w:t>Multi-Criteria Decision Analysis (MCDA)-</w:t>
      </w:r>
      <w:r>
        <w:rPr>
          <w:rFonts w:ascii="Times New Roman" w:hAnsi="Times New Roman" w:cs="Times New Roman"/>
          <w:b/>
          <w:bCs/>
          <w:color w:val="000000"/>
          <w:sz w:val="21"/>
          <w:szCs w:val="21"/>
        </w:rPr>
        <w:t xml:space="preserve"> </w:t>
      </w:r>
      <w:r w:rsidRPr="0013773D">
        <w:rPr>
          <w:rFonts w:ascii="Times New Roman" w:hAnsi="Times New Roman" w:cs="Times New Roman"/>
          <w:color w:val="000000"/>
          <w:sz w:val="21"/>
          <w:szCs w:val="21"/>
        </w:rPr>
        <w:t>A set of methods and approaches to aid decision-making,</w:t>
      </w:r>
      <w:r>
        <w:rPr>
          <w:rFonts w:ascii="Times New Roman" w:hAnsi="Times New Roman" w:cs="Times New Roman"/>
          <w:color w:val="000000"/>
          <w:sz w:val="21"/>
          <w:szCs w:val="21"/>
        </w:rPr>
        <w:t xml:space="preserve"> </w:t>
      </w:r>
      <w:r w:rsidRPr="0013773D">
        <w:rPr>
          <w:rFonts w:ascii="Times New Roman" w:hAnsi="Times New Roman" w:cs="Times New Roman"/>
          <w:color w:val="000000"/>
          <w:sz w:val="21"/>
          <w:szCs w:val="21"/>
        </w:rPr>
        <w:t>where decisions are based on more than one criterion, which make explicit the impact on the decision of all the criteria applied and the relative importance attached to them</w:t>
      </w:r>
      <w:r w:rsidR="00F7093F">
        <w:rPr>
          <w:rFonts w:ascii="Times New Roman" w:hAnsi="Times New Roman" w:cs="Times New Roman"/>
          <w:color w:val="000000"/>
          <w:sz w:val="21"/>
          <w:szCs w:val="21"/>
        </w:rPr>
        <w:t xml:space="preserve"> </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Devlin&lt;/Author&gt;&lt;Year&gt;2011&lt;/Year&gt;&lt;RecNum&gt;355&lt;/RecNum&gt;&lt;DisplayText&gt;(3)&lt;/DisplayText&gt;&lt;record&gt;&lt;rec-number&gt;355&lt;/rec-number&gt;&lt;foreign-keys&gt;&lt;key app="EN" db-id="va90ef25azd2vzeez0opdv0pfs002xe2vrst" timestamp="1546236909"&gt;355&lt;/key&gt;&lt;/foreign-keys&gt;&lt;ref-type name="Journal Article"&gt;17&lt;/ref-type&gt;&lt;contributors&gt;&lt;authors&gt;&lt;author&gt;Devlin, N&lt;/author&gt;&lt;author&gt;Sussex, J&lt;/author&gt;&lt;/authors&gt;&lt;/contributors&gt;&lt;titles&gt;&lt;title&gt;Incorporating multiple criteria in HTA&lt;/title&gt;&lt;secondary-title&gt;Methods and processes. London: Office of Health Economics&lt;/secondary-title&gt;&lt;/titles&gt;&lt;periodical&gt;&lt;full-title&gt;Methods and processes. London: Office of Health Economics&lt;/full-title&gt;&lt;/periodical&gt;&lt;dates&gt;&lt;year&gt;2011&lt;/year&gt;&lt;/dates&gt;&lt;urls&gt;&lt;/urls&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3)</w:t>
      </w:r>
      <w:r w:rsidR="00F7093F">
        <w:rPr>
          <w:rFonts w:ascii="Times New Roman" w:hAnsi="Times New Roman" w:cs="Times New Roman"/>
          <w:color w:val="000000"/>
          <w:sz w:val="21"/>
          <w:szCs w:val="21"/>
        </w:rPr>
        <w:fldChar w:fldCharType="end"/>
      </w:r>
      <w:r w:rsidRPr="0013773D">
        <w:rPr>
          <w:rFonts w:ascii="Times New Roman" w:hAnsi="Times New Roman" w:cs="Times New Roman"/>
          <w:color w:val="000000"/>
          <w:sz w:val="21"/>
          <w:szCs w:val="21"/>
        </w:rPr>
        <w:t xml:space="preserve">. It uses deliberative processes along with available techniques ranging from simple summation to complex mathematical models, to assign these weights to predefined criteria and aims to develop rational, transparent approach to </w:t>
      </w:r>
      <w:r>
        <w:rPr>
          <w:rFonts w:ascii="Times New Roman" w:hAnsi="Times New Roman" w:cs="Times New Roman"/>
          <w:color w:val="000000"/>
          <w:sz w:val="21"/>
          <w:szCs w:val="21"/>
        </w:rPr>
        <w:t>priority setting processes</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Baltussen&lt;/Author&gt;&lt;Year&gt;2006&lt;/Year&gt;&lt;RecNum&gt;111&lt;/RecNum&gt;&lt;DisplayText&gt;(4)&lt;/DisplayText&gt;&lt;record&gt;&lt;rec-number&gt;111&lt;/rec-number&gt;&lt;foreign-keys&gt;&lt;key app="EN" db-id="va90ef25azd2vzeez0opdv0pfs002xe2vrst" timestamp="1513096957"&gt;111&lt;/key&gt;&lt;/foreign-keys&gt;&lt;ref-type name="Journal Article"&gt;17&lt;/ref-type&gt;&lt;contributors&gt;&lt;authors&gt;&lt;author&gt;Baltussen, R.&lt;/author&gt;&lt;author&gt;Stolk, E.&lt;/author&gt;&lt;author&gt;Chisholm, D.&lt;/author&gt;&lt;author&gt;Aikins, M.&lt;/author&gt;&lt;/authors&gt;&lt;/contributors&gt;&lt;auth-address&gt;Institute for Medical Technology Assessment, Erasmus Medical Center Rotterdam, The Netherlands. r.baltussen@erasmusmc.nl&lt;/auth-address&gt;&lt;titles&gt;&lt;title&gt;Towards a multi-criteria approach for priority setting: an application to Ghana&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689-96&lt;/pages&gt;&lt;volume&gt;15&lt;/volume&gt;&lt;number&gt;7&lt;/number&gt;&lt;edition&gt;2006/02/24&lt;/edition&gt;&lt;keywords&gt;&lt;keyword&gt;Age Factors&lt;/keyword&gt;&lt;keyword&gt;*Choice Behavior&lt;/keyword&gt;&lt;keyword&gt;Costs and Cost Analysis&lt;/keyword&gt;&lt;keyword&gt;Ghana&lt;/keyword&gt;&lt;keyword&gt;Health Care Surveys&lt;/keyword&gt;&lt;keyword&gt;Health Priorities/*classification/standards&lt;/keyword&gt;&lt;keyword&gt;Humans&lt;/keyword&gt;&lt;keyword&gt;Poverty/prevention &amp;amp; control&lt;/keyword&gt;&lt;keyword&gt;Severity of Illness Index&lt;/keyword&gt;&lt;/keywords&gt;&lt;dates&gt;&lt;year&gt;2006&lt;/year&gt;&lt;pub-dates&gt;&lt;date&gt;Jul&lt;/date&gt;&lt;/pub-dates&gt;&lt;/dates&gt;&lt;isbn&gt;1057-9230 (Print)&amp;#xD;1057-9230&lt;/isbn&gt;&lt;accession-num&gt;16491464&lt;/accession-num&gt;&lt;urls&gt;&lt;/urls&gt;&lt;electronic-resource-num&gt;10.1002/hec.1092&lt;/electronic-resource-num&gt;&lt;remote-database-provider&gt;NLM&lt;/remote-database-provider&gt;&lt;language&gt;eng&lt;/language&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4)</w:t>
      </w:r>
      <w:r w:rsidR="00F7093F">
        <w:rPr>
          <w:rFonts w:ascii="Times New Roman" w:hAnsi="Times New Roman" w:cs="Times New Roman"/>
          <w:color w:val="000000"/>
          <w:sz w:val="21"/>
          <w:szCs w:val="21"/>
        </w:rPr>
        <w:fldChar w:fldCharType="end"/>
      </w:r>
      <w:r w:rsidRPr="0013773D">
        <w:rPr>
          <w:rFonts w:ascii="Times New Roman" w:hAnsi="Times New Roman" w:cs="Times New Roman"/>
          <w:color w:val="000000"/>
          <w:sz w:val="21"/>
          <w:szCs w:val="21"/>
        </w:rPr>
        <w:t>.</w:t>
      </w:r>
    </w:p>
    <w:p w14:paraId="339E3AAB" w14:textId="7777777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jc w:val="both"/>
        <w:rPr>
          <w:rFonts w:ascii="Times New Roman" w:hAnsi="Times New Roman" w:cs="Times New Roman"/>
          <w:color w:val="000000"/>
          <w:sz w:val="21"/>
          <w:szCs w:val="21"/>
        </w:rPr>
      </w:pPr>
    </w:p>
    <w:p w14:paraId="583D8AD6" w14:textId="7ACEECD6"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rPr>
          <w:rFonts w:ascii="Times New Roman" w:hAnsi="Times New Roman" w:cs="Times New Roman"/>
          <w:color w:val="000000"/>
          <w:sz w:val="21"/>
          <w:szCs w:val="21"/>
        </w:rPr>
      </w:pPr>
      <w:r w:rsidRPr="00E5510A">
        <w:rPr>
          <w:rFonts w:ascii="Times New Roman" w:hAnsi="Times New Roman" w:cs="Times New Roman"/>
          <w:b/>
          <w:bCs/>
          <w:color w:val="000000"/>
          <w:sz w:val="21"/>
          <w:szCs w:val="21"/>
        </w:rPr>
        <w:t>Health Technology Assessment (HTA)-</w:t>
      </w:r>
      <w:r w:rsidRPr="0013773D">
        <w:rPr>
          <w:rFonts w:ascii="Times New Roman" w:hAnsi="Times New Roman" w:cs="Times New Roman"/>
          <w:color w:val="000000"/>
          <w:sz w:val="21"/>
          <w:szCs w:val="21"/>
        </w:rPr>
        <w:t xml:space="preserve"> It refers to multi-disciplinary approach to systematically evaluate properties, effects as well as impact of a health technology. Any new/existing intervention, program, medical devices/drugs/diagnostics, policy options in health care come under the purview of health technology</w:t>
      </w:r>
      <w:r w:rsidR="00F7093F">
        <w:rPr>
          <w:rFonts w:ascii="Times New Roman" w:hAnsi="Times New Roman" w:cs="Times New Roman"/>
          <w:color w:val="000000"/>
          <w:sz w:val="21"/>
          <w:szCs w:val="21"/>
        </w:rPr>
        <w:t xml:space="preserve"> </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WHO&lt;/Author&gt;&lt;Year&gt;2015&lt;/Year&gt;&lt;RecNum&gt;333&lt;/RecNum&gt;&lt;DisplayText&gt;(5)&lt;/DisplayText&gt;&lt;record&gt;&lt;rec-number&gt;333&lt;/rec-number&gt;&lt;foreign-keys&gt;&lt;key app="EN" db-id="va90ef25azd2vzeez0opdv0pfs002xe2vrst" timestamp="1540011728"&gt;333&lt;/key&gt;&lt;/foreign-keys&gt;&lt;ref-type name="Report"&gt;27&lt;/ref-type&gt;&lt;contributors&gt;&lt;authors&gt;&lt;author&gt;WHO&lt;/author&gt;&lt;/authors&gt;&lt;/contributors&gt;&lt;titles&gt;&lt;title&gt;Developing An Approach For Using Health Technology Assessments in Reimbursement Systems For Medical Products&lt;/title&gt;&lt;/titles&gt;&lt;pages&gt;31&lt;/pages&gt;&lt;dates&gt;&lt;year&gt;2015&lt;/year&gt;&lt;/dates&gt;&lt;pub-location&gt;Geneva&lt;/pub-location&gt;&lt;publisher&gt;World Health Organization&lt;/publisher&gt;&lt;urls&gt;&lt;/urls&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5)</w:t>
      </w:r>
      <w:r w:rsidR="00F7093F">
        <w:rPr>
          <w:rFonts w:ascii="Times New Roman" w:hAnsi="Times New Roman" w:cs="Times New Roman"/>
          <w:color w:val="000000"/>
          <w:sz w:val="21"/>
          <w:szCs w:val="21"/>
        </w:rPr>
        <w:fldChar w:fldCharType="end"/>
      </w:r>
      <w:r w:rsidRPr="0013773D">
        <w:rPr>
          <w:rFonts w:ascii="Times New Roman" w:hAnsi="Times New Roman" w:cs="Times New Roman"/>
          <w:color w:val="000000"/>
          <w:sz w:val="21"/>
          <w:szCs w:val="21"/>
        </w:rPr>
        <w:t>.</w:t>
      </w:r>
    </w:p>
    <w:p w14:paraId="4C040FFA" w14:textId="7777777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rPr>
          <w:rFonts w:ascii="Times New Roman" w:hAnsi="Times New Roman" w:cs="Times New Roman"/>
          <w:color w:val="000000"/>
          <w:sz w:val="21"/>
          <w:szCs w:val="21"/>
        </w:rPr>
      </w:pPr>
    </w:p>
    <w:p w14:paraId="52E5DAA9" w14:textId="4868063A" w:rsidR="00212BEF" w:rsidRPr="00E77F5C"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rPr>
          <w:rFonts w:ascii="Times New Roman" w:hAnsi="Times New Roman" w:cs="Times New Roman"/>
          <w:color w:val="000000"/>
          <w:sz w:val="21"/>
          <w:szCs w:val="21"/>
        </w:rPr>
      </w:pPr>
      <w:r w:rsidRPr="002C50D5">
        <w:rPr>
          <w:rFonts w:ascii="Times New Roman" w:hAnsi="Times New Roman" w:cs="Times New Roman"/>
          <w:b/>
          <w:bCs/>
          <w:color w:val="000000"/>
          <w:sz w:val="21"/>
          <w:szCs w:val="21"/>
        </w:rPr>
        <w:t>Cookson and Dolan</w:t>
      </w:r>
      <w:r>
        <w:rPr>
          <w:rFonts w:ascii="Times New Roman" w:hAnsi="Times New Roman" w:cs="Times New Roman"/>
          <w:b/>
          <w:bCs/>
          <w:color w:val="000000"/>
          <w:sz w:val="21"/>
          <w:szCs w:val="21"/>
        </w:rPr>
        <w:t xml:space="preserve"> (1999)- </w:t>
      </w:r>
      <w:r w:rsidRPr="002C50D5">
        <w:rPr>
          <w:rFonts w:ascii="Times New Roman" w:hAnsi="Times New Roman" w:cs="Times New Roman"/>
          <w:color w:val="000000"/>
          <w:sz w:val="21"/>
          <w:szCs w:val="21"/>
        </w:rPr>
        <w:t>It considers five principles of rationing namely lottery principle, rule of rescue, health maximization, fair innings and choicism</w:t>
      </w:r>
      <w:r w:rsidR="00F7093F">
        <w:rPr>
          <w:rFonts w:ascii="Times New Roman" w:hAnsi="Times New Roman" w:cs="Times New Roman"/>
          <w:color w:val="000000"/>
          <w:sz w:val="21"/>
          <w:szCs w:val="21"/>
        </w:rPr>
        <w:t xml:space="preserve"> </w:t>
      </w:r>
      <w:r w:rsidR="00F7093F">
        <w:rPr>
          <w:rFonts w:ascii="Times New Roman" w:hAnsi="Times New Roman" w:cs="Times New Roman"/>
          <w:color w:val="000000"/>
          <w:sz w:val="21"/>
          <w:szCs w:val="21"/>
        </w:rPr>
        <w:fldChar w:fldCharType="begin"/>
      </w:r>
      <w:r w:rsidR="00F7093F">
        <w:rPr>
          <w:rFonts w:ascii="Times New Roman" w:hAnsi="Times New Roman" w:cs="Times New Roman"/>
          <w:color w:val="000000"/>
          <w:sz w:val="21"/>
          <w:szCs w:val="21"/>
        </w:rPr>
        <w:instrText xml:space="preserve"> ADDIN EN.CITE &lt;EndNote&gt;&lt;Cite&gt;&lt;Author&gt;Cookson&lt;/Author&gt;&lt;Year&gt;1999&lt;/Year&gt;&lt;RecNum&gt;353&lt;/RecNum&gt;&lt;DisplayText&gt;(6)&lt;/DisplayText&gt;&lt;record&gt;&lt;rec-number&gt;353&lt;/rec-number&gt;&lt;foreign-keys&gt;&lt;key app="EN" db-id="va90ef25azd2vzeez0opdv0pfs002xe2vrst" timestamp="1544618896"&gt;353&lt;/key&gt;&lt;/foreign-keys&gt;&lt;ref-type name="Journal Article"&gt;17&lt;/ref-type&gt;&lt;contributors&gt;&lt;authors&gt;&lt;author&gt;Cookson, R.&lt;/author&gt;&lt;author&gt;Dolan, P.&lt;/author&gt;&lt;/authors&gt;&lt;/contributors&gt;&lt;auth-address&gt;LSE Health, London School of Economics, London, UK. r.cookson@lse.ac.uk&lt;/auth-address&gt;&lt;titles&gt;&lt;title&gt;Public views on health care rationing: a group discussion study&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63-74&lt;/pages&gt;&lt;volume&gt;49&lt;/volume&gt;&lt;number&gt;1-2&lt;/number&gt;&lt;edition&gt;2000/05/29&lt;/edition&gt;&lt;keywords&gt;&lt;keyword&gt;Adult&lt;/keyword&gt;&lt;keyword&gt;Aged&lt;/keyword&gt;&lt;keyword&gt;Decision Making&lt;/keyword&gt;&lt;keyword&gt;England&lt;/keyword&gt;&lt;keyword&gt;Ethics, Medical&lt;/keyword&gt;&lt;keyword&gt;Female&lt;/keyword&gt;&lt;keyword&gt;Focus Groups&lt;/keyword&gt;&lt;keyword&gt;*Health Care Rationing&lt;/keyword&gt;&lt;keyword&gt;Health Policy&lt;/keyword&gt;&lt;keyword&gt;Health Priorities&lt;/keyword&gt;&lt;keyword&gt;Humans&lt;/keyword&gt;&lt;keyword&gt;Male&lt;/keyword&gt;&lt;keyword&gt;Middle Aged&lt;/keyword&gt;&lt;keyword&gt;*Public Opinion&lt;/keyword&gt;&lt;keyword&gt;Social Justice&lt;/keyword&gt;&lt;keyword&gt;Empirical Approach&lt;/keyword&gt;&lt;keyword&gt;Health Care and Public Health&lt;/keyword&gt;&lt;/keywords&gt;&lt;dates&gt;&lt;year&gt;1999&lt;/year&gt;&lt;pub-dates&gt;&lt;date&gt;Oct&lt;/date&gt;&lt;/pub-dates&gt;&lt;/dates&gt;&lt;isbn&gt;0168-8510 (Print)&amp;#xD;0168-8510&lt;/isbn&gt;&lt;accession-num&gt;10827291&lt;/accession-num&gt;&lt;urls&gt;&lt;/urls&gt;&lt;remote-database-provider&gt;NLM&lt;/remote-database-provider&gt;&lt;language&gt;eng&lt;/language&gt;&lt;/record&gt;&lt;/Cite&gt;&lt;/EndNote&gt;</w:instrText>
      </w:r>
      <w:r w:rsidR="00F7093F">
        <w:rPr>
          <w:rFonts w:ascii="Times New Roman" w:hAnsi="Times New Roman" w:cs="Times New Roman"/>
          <w:color w:val="000000"/>
          <w:sz w:val="21"/>
          <w:szCs w:val="21"/>
        </w:rPr>
        <w:fldChar w:fldCharType="separate"/>
      </w:r>
      <w:r w:rsidR="00F7093F">
        <w:rPr>
          <w:rFonts w:ascii="Times New Roman" w:hAnsi="Times New Roman" w:cs="Times New Roman"/>
          <w:noProof/>
          <w:color w:val="000000"/>
          <w:sz w:val="21"/>
          <w:szCs w:val="21"/>
        </w:rPr>
        <w:t>(6)</w:t>
      </w:r>
      <w:r w:rsidR="00F7093F">
        <w:rPr>
          <w:rFonts w:ascii="Times New Roman" w:hAnsi="Times New Roman" w:cs="Times New Roman"/>
          <w:color w:val="000000"/>
          <w:sz w:val="21"/>
          <w:szCs w:val="21"/>
        </w:rPr>
        <w:fldChar w:fldCharType="end"/>
      </w:r>
      <w:r>
        <w:rPr>
          <w:rFonts w:ascii="Times New Roman" w:hAnsi="Times New Roman" w:cs="Times New Roman"/>
          <w:color w:val="000000"/>
          <w:sz w:val="21"/>
          <w:szCs w:val="21"/>
        </w:rPr>
        <w:t>.</w:t>
      </w:r>
    </w:p>
    <w:p w14:paraId="5702745D" w14:textId="77777777" w:rsidR="00212BEF" w:rsidRDefault="00212BEF" w:rsidP="00212BEF">
      <w:pPr>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20"/>
        <w:rPr>
          <w:rFonts w:ascii="Times New Roman" w:hAnsi="Times New Roman" w:cs="Times New Roman"/>
          <w:color w:val="000000"/>
          <w:sz w:val="21"/>
          <w:szCs w:val="21"/>
        </w:rPr>
      </w:pPr>
    </w:p>
    <w:p w14:paraId="1436EE00" w14:textId="77777777" w:rsidR="00212BEF" w:rsidRDefault="00212BEF" w:rsidP="00212BEF">
      <w:pPr>
        <w:rPr>
          <w:rFonts w:ascii="Times New Roman" w:hAnsi="Times New Roman" w:cs="Times New Roman"/>
          <w:sz w:val="22"/>
          <w:szCs w:val="22"/>
        </w:rPr>
      </w:pPr>
      <w:r>
        <w:rPr>
          <w:rFonts w:ascii="Times New Roman" w:hAnsi="Times New Roman" w:cs="Times New Roman"/>
          <w:sz w:val="22"/>
          <w:szCs w:val="22"/>
        </w:rPr>
        <w:br w:type="page"/>
      </w:r>
    </w:p>
    <w:p w14:paraId="34E21CA7" w14:textId="77777777" w:rsidR="00212BEF" w:rsidRDefault="00212BEF">
      <w:pPr>
        <w:rPr>
          <w:rFonts w:ascii="Times New Roman" w:hAnsi="Times New Roman" w:cs="Times New Roman"/>
          <w:b/>
          <w:bCs/>
          <w:u w:val="single"/>
        </w:rPr>
      </w:pPr>
    </w:p>
    <w:p w14:paraId="02D6B222" w14:textId="7B242666" w:rsidR="007657C4" w:rsidRPr="000F470B" w:rsidRDefault="007657C4" w:rsidP="007657C4">
      <w:pPr>
        <w:pStyle w:val="ListParagraph"/>
        <w:numPr>
          <w:ilvl w:val="0"/>
          <w:numId w:val="5"/>
        </w:numPr>
        <w:rPr>
          <w:rFonts w:ascii="Times New Roman" w:hAnsi="Times New Roman" w:cs="Times New Roman"/>
          <w:b/>
          <w:bCs/>
          <w:u w:val="single"/>
        </w:rPr>
      </w:pPr>
      <w:r w:rsidRPr="000F470B">
        <w:rPr>
          <w:rFonts w:ascii="Times New Roman" w:hAnsi="Times New Roman" w:cs="Times New Roman"/>
          <w:b/>
          <w:bCs/>
          <w:u w:val="single"/>
        </w:rPr>
        <w:t>Key Words</w:t>
      </w:r>
    </w:p>
    <w:p w14:paraId="017C7322" w14:textId="77777777" w:rsidR="007657C4" w:rsidRPr="000F470B" w:rsidRDefault="007657C4" w:rsidP="007657C4">
      <w:pPr>
        <w:rPr>
          <w:rFonts w:ascii="Times New Roman" w:hAnsi="Times New Roman" w:cs="Times New Roman"/>
        </w:rPr>
      </w:pPr>
    </w:p>
    <w:p w14:paraId="1E599C59"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priority setting </w:t>
      </w:r>
    </w:p>
    <w:p w14:paraId="6ECFC742"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health priority setting</w:t>
      </w:r>
    </w:p>
    <w:p w14:paraId="341C203B"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health care priority setting</w:t>
      </w:r>
    </w:p>
    <w:p w14:paraId="360D5339"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Priorities, health</w:t>
      </w:r>
    </w:p>
    <w:p w14:paraId="383E78BD"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Health priority</w:t>
      </w:r>
    </w:p>
    <w:p w14:paraId="4FAACBFE"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Priority, health</w:t>
      </w:r>
    </w:p>
    <w:p w14:paraId="6660A73D"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healthcare rationing </w:t>
      </w:r>
    </w:p>
    <w:p w14:paraId="24FCB271"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health rationing*</w:t>
      </w:r>
    </w:p>
    <w:p w14:paraId="0D566661"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Rationing, healthcare</w:t>
      </w:r>
    </w:p>
    <w:p w14:paraId="46A25C19"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Rationing, health care</w:t>
      </w:r>
    </w:p>
    <w:p w14:paraId="5DB40226"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Resource allocation* [MESH]</w:t>
      </w:r>
    </w:p>
    <w:p w14:paraId="5DC34831"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Decision making [MESH]</w:t>
      </w:r>
    </w:p>
    <w:p w14:paraId="27B55838" w14:textId="77777777" w:rsidR="007657C4" w:rsidRPr="000F470B" w:rsidRDefault="007657C4" w:rsidP="00212BEF">
      <w:pPr>
        <w:spacing w:line="360" w:lineRule="auto"/>
        <w:jc w:val="both"/>
        <w:rPr>
          <w:rFonts w:ascii="Times New Roman" w:hAnsi="Times New Roman" w:cs="Times New Roman"/>
        </w:rPr>
      </w:pPr>
    </w:p>
    <w:p w14:paraId="73061CB4" w14:textId="77777777" w:rsidR="007657C4" w:rsidRPr="000F470B" w:rsidRDefault="007657C4" w:rsidP="00212BEF">
      <w:pPr>
        <w:spacing w:line="360" w:lineRule="auto"/>
        <w:jc w:val="both"/>
        <w:outlineLvl w:val="0"/>
        <w:rPr>
          <w:rFonts w:ascii="Times New Roman" w:hAnsi="Times New Roman" w:cs="Times New Roman"/>
        </w:rPr>
      </w:pPr>
      <w:r w:rsidRPr="000F470B">
        <w:rPr>
          <w:rFonts w:ascii="Times New Roman" w:hAnsi="Times New Roman" w:cs="Times New Roman"/>
        </w:rPr>
        <w:t>Low-income countries*</w:t>
      </w:r>
    </w:p>
    <w:p w14:paraId="4C8826B7"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lower income countries</w:t>
      </w:r>
    </w:p>
    <w:p w14:paraId="1E42281A"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lower-middle-income countries </w:t>
      </w:r>
    </w:p>
    <w:p w14:paraId="6B093D51"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low &amp; middle-income countries </w:t>
      </w:r>
    </w:p>
    <w:p w14:paraId="5C823E64"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upper-middle-income countries</w:t>
      </w:r>
    </w:p>
    <w:p w14:paraId="0BA066CF"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low middle-income countries</w:t>
      </w:r>
    </w:p>
    <w:p w14:paraId="2394DCEE"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Upper middle income </w:t>
      </w:r>
    </w:p>
    <w:p w14:paraId="20EC661D"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Developing countries (MeSH/Emtree)</w:t>
      </w:r>
    </w:p>
    <w:p w14:paraId="28161D3C" w14:textId="77777777" w:rsidR="007657C4" w:rsidRPr="000F470B" w:rsidRDefault="007657C4" w:rsidP="00212BEF">
      <w:pPr>
        <w:spacing w:line="360" w:lineRule="auto"/>
        <w:jc w:val="both"/>
        <w:rPr>
          <w:rFonts w:ascii="Times New Roman" w:hAnsi="Times New Roman" w:cs="Times New Roman"/>
        </w:rPr>
      </w:pPr>
      <w:r>
        <w:rPr>
          <w:rFonts w:ascii="Times New Roman" w:hAnsi="Times New Roman" w:cs="Times New Roman"/>
        </w:rPr>
        <w:t>Developing countr*</w:t>
      </w:r>
    </w:p>
    <w:p w14:paraId="736C5133"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 xml:space="preserve">LMICs  </w:t>
      </w:r>
    </w:p>
    <w:p w14:paraId="1D73F988"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LMIC</w:t>
      </w:r>
    </w:p>
    <w:p w14:paraId="05388E62" w14:textId="77777777" w:rsidR="007657C4" w:rsidRPr="000F470B" w:rsidRDefault="007657C4" w:rsidP="00212BEF">
      <w:pPr>
        <w:spacing w:line="360" w:lineRule="auto"/>
        <w:jc w:val="both"/>
        <w:rPr>
          <w:rFonts w:ascii="Times New Roman" w:hAnsi="Times New Roman" w:cs="Times New Roman"/>
        </w:rPr>
      </w:pPr>
      <w:r w:rsidRPr="000F470B">
        <w:rPr>
          <w:rFonts w:ascii="Times New Roman" w:hAnsi="Times New Roman" w:cs="Times New Roman"/>
        </w:rPr>
        <w:t>Criteri*</w:t>
      </w:r>
    </w:p>
    <w:p w14:paraId="65BAED03" w14:textId="77777777" w:rsidR="007657C4" w:rsidRPr="000F470B" w:rsidRDefault="007657C4" w:rsidP="00212BEF">
      <w:pPr>
        <w:spacing w:line="360" w:lineRule="auto"/>
        <w:jc w:val="both"/>
        <w:rPr>
          <w:rFonts w:ascii="Times New Roman" w:hAnsi="Times New Roman" w:cs="Times New Roman"/>
        </w:rPr>
      </w:pPr>
    </w:p>
    <w:p w14:paraId="4F237AC2" w14:textId="77777777" w:rsidR="007657C4" w:rsidRPr="000F470B" w:rsidRDefault="007657C4" w:rsidP="00212BEF">
      <w:pPr>
        <w:spacing w:line="360" w:lineRule="auto"/>
        <w:jc w:val="both"/>
        <w:rPr>
          <w:rFonts w:ascii="Times New Roman" w:hAnsi="Times New Roman" w:cs="Times New Roman"/>
        </w:rPr>
      </w:pPr>
    </w:p>
    <w:p w14:paraId="6C334378" w14:textId="77777777" w:rsidR="00212BEF" w:rsidRDefault="00212BEF" w:rsidP="00212BEF">
      <w:pPr>
        <w:spacing w:line="360" w:lineRule="auto"/>
        <w:jc w:val="both"/>
        <w:rPr>
          <w:rFonts w:ascii="Times New Roman" w:hAnsi="Times New Roman" w:cs="Times New Roman"/>
        </w:rPr>
      </w:pPr>
      <w:r>
        <w:rPr>
          <w:rFonts w:ascii="Times New Roman" w:hAnsi="Times New Roman" w:cs="Times New Roman"/>
        </w:rPr>
        <w:br w:type="page"/>
      </w:r>
    </w:p>
    <w:p w14:paraId="1F29492F" w14:textId="15AB6AF7" w:rsidR="007657C4" w:rsidRPr="00212BEF" w:rsidRDefault="007657C4" w:rsidP="007657C4">
      <w:pPr>
        <w:pStyle w:val="ListParagraph"/>
        <w:numPr>
          <w:ilvl w:val="0"/>
          <w:numId w:val="5"/>
        </w:numPr>
        <w:rPr>
          <w:rFonts w:ascii="Times New Roman" w:hAnsi="Times New Roman" w:cs="Times New Roman"/>
          <w:b/>
          <w:bCs/>
        </w:rPr>
      </w:pPr>
      <w:r w:rsidRPr="00212BEF">
        <w:rPr>
          <w:rFonts w:ascii="Times New Roman" w:hAnsi="Times New Roman" w:cs="Times New Roman"/>
          <w:b/>
          <w:bCs/>
        </w:rPr>
        <w:lastRenderedPageBreak/>
        <w:t>Search Strategy in Pubmed (as on 22 May 2017)</w:t>
      </w:r>
    </w:p>
    <w:p w14:paraId="0DE94859" w14:textId="77777777" w:rsidR="007657C4" w:rsidRPr="00212BEF" w:rsidRDefault="007657C4" w:rsidP="007657C4">
      <w:pPr>
        <w:rPr>
          <w:rFonts w:ascii="Times New Roman" w:hAnsi="Times New Roman" w:cs="Times New Roman"/>
          <w:b/>
          <w:bCs/>
        </w:rPr>
      </w:pPr>
    </w:p>
    <w:tbl>
      <w:tblPr>
        <w:tblStyle w:val="TableGrid"/>
        <w:tblW w:w="0" w:type="auto"/>
        <w:tblInd w:w="-5" w:type="dxa"/>
        <w:tblLook w:val="04A0" w:firstRow="1" w:lastRow="0" w:firstColumn="1" w:lastColumn="0" w:noHBand="0" w:noVBand="1"/>
      </w:tblPr>
      <w:tblGrid>
        <w:gridCol w:w="873"/>
        <w:gridCol w:w="7074"/>
        <w:gridCol w:w="1068"/>
      </w:tblGrid>
      <w:tr w:rsidR="007657C4" w:rsidRPr="000F470B" w14:paraId="5C51C4A0" w14:textId="77777777" w:rsidTr="00104A87">
        <w:trPr>
          <w:trHeight w:val="320"/>
        </w:trPr>
        <w:tc>
          <w:tcPr>
            <w:tcW w:w="873" w:type="dxa"/>
            <w:noWrap/>
            <w:hideMark/>
          </w:tcPr>
          <w:p w14:paraId="4989419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w:t>
            </w:r>
          </w:p>
        </w:tc>
        <w:tc>
          <w:tcPr>
            <w:tcW w:w="7074" w:type="dxa"/>
            <w:noWrap/>
            <w:hideMark/>
          </w:tcPr>
          <w:p w14:paraId="31A7289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Query</w:t>
            </w:r>
          </w:p>
          <w:p w14:paraId="74CCC254" w14:textId="77777777" w:rsidR="007657C4" w:rsidRPr="000F470B" w:rsidRDefault="007657C4" w:rsidP="007657C4">
            <w:pPr>
              <w:rPr>
                <w:rFonts w:ascii="Times New Roman" w:hAnsi="Times New Roman" w:cs="Times New Roman"/>
                <w:sz w:val="22"/>
                <w:szCs w:val="22"/>
              </w:rPr>
            </w:pPr>
          </w:p>
        </w:tc>
        <w:tc>
          <w:tcPr>
            <w:tcW w:w="1068" w:type="dxa"/>
            <w:noWrap/>
            <w:hideMark/>
          </w:tcPr>
          <w:p w14:paraId="6E48076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Items found</w:t>
            </w:r>
          </w:p>
        </w:tc>
      </w:tr>
      <w:tr w:rsidR="007657C4" w:rsidRPr="000F470B" w14:paraId="6FCF4E85" w14:textId="77777777" w:rsidTr="00104A87">
        <w:trPr>
          <w:trHeight w:val="320"/>
        </w:trPr>
        <w:tc>
          <w:tcPr>
            <w:tcW w:w="873" w:type="dxa"/>
            <w:noWrap/>
            <w:hideMark/>
          </w:tcPr>
          <w:p w14:paraId="47F11AD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9</w:t>
            </w:r>
          </w:p>
        </w:tc>
        <w:tc>
          <w:tcPr>
            <w:tcW w:w="7074" w:type="dxa"/>
            <w:noWrap/>
            <w:hideMark/>
          </w:tcPr>
          <w:p w14:paraId="079FBFD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Setting") OR Priority Setting) OR "Priority Setting"[TIAB]) OR "Health Priority Setting") OR Health Priority Setting) OR Health Priority Setting [TIAB]) OR "Health Care Priority Setting") OR Health Care Priority Setting) OR "Health Care Priority Setting"[TIAB]) OR Priorit*, Health) OR Priority, Health) OR Priorities, Health) OR Priorit*, Health Care) OR Priority, Health Care) OR Priorities, Health Care) OR Health Priorit*) OR "Healthcare Rationing") OR Healthcare Rationing) OR Healthcare Rationing [TIAB]) OR "Health Rationing") OR Health Rationing) OR Health Rationing [TIAB]) OR Rationing,Healthcare) OR Rationing, Health Care) OR Resource Allocation [MESH]) OR Resource Allocation) OR "Resource Allocation") OR Resource Allocation [TIAB]) OR Decision making [MESH]) OR "Decision making") OR "Decision making"[TIAB])) AND (("Bolivarian Republic of Venezuela" OR Turkmenistan OR Turkey OR Thailand OR Suriname OR "St. Vincent and the Grenadines" OR "St.Lucia" OR "South Africa" OR Serbia OR "Russian Federation" OR Romania OR Peru OR Paraguay OR Panama OR Palau OR Namibia OR 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and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s Democratic Republic" OR "Lao PDR" OR "Kyrgyz Republic" OR Kosovo OR Kiribati OR Kenya OR Indonesia OR India OR Honduras OR Guatemala OR Ghana OR "El Salvador" OR "Arab Republic of Egypt" OR Djibouti OR "Cote d'Ivoire" OR "Democratic Republic of Congo"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s Republic of Korea" OR Haiti OR "Guinea-Bissau" OR Guinea OR Gambia OR Ethiopia OR Eritrea OR "Democratic Republic of Congo" OR Comoros OR Chad OR "Central African Republic" OR Burundi OR Burkina Faso OR Benin OR Afghanistan OR "Developing country" OR Developing countries [MESH] OR "Developing countr*" OR LMICs OR LMIC OR (Low income and lower middle income countries) OR "Low middle income country" OR "Low middle income countries" OR Lower-middle-income countr* OR Lower income country OR Lower income countries OR "Lower income countr*" OR "Low-income countries" OR "Low-income country" OR "Low-income countr*"))) AND (((Criteri*) OR Criteria) OR Criterion)</w:t>
            </w:r>
          </w:p>
        </w:tc>
        <w:tc>
          <w:tcPr>
            <w:tcW w:w="1068" w:type="dxa"/>
            <w:noWrap/>
            <w:hideMark/>
          </w:tcPr>
          <w:p w14:paraId="168E654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376</w:t>
            </w:r>
          </w:p>
        </w:tc>
      </w:tr>
      <w:tr w:rsidR="007657C4" w:rsidRPr="000F470B" w14:paraId="7E62900C" w14:textId="77777777" w:rsidTr="00104A87">
        <w:trPr>
          <w:trHeight w:val="320"/>
        </w:trPr>
        <w:tc>
          <w:tcPr>
            <w:tcW w:w="873" w:type="dxa"/>
            <w:noWrap/>
            <w:hideMark/>
          </w:tcPr>
          <w:p w14:paraId="7F04315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8</w:t>
            </w:r>
          </w:p>
        </w:tc>
        <w:tc>
          <w:tcPr>
            <w:tcW w:w="7074" w:type="dxa"/>
            <w:noWrap/>
            <w:hideMark/>
          </w:tcPr>
          <w:p w14:paraId="5EE5952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 xml:space="preserve">Search ("Bolivarian Republic of Venezuela" OR Turkmenistan OR Turkey OR Thailand OR Suriname OR "St. Vincent and the Grenadines" OR "St.Lucia" OR "South Africa" OR Serbia OR "Russian Federation" OR Romania OR Peru OR Paraguay OR Panama OR Palau OR Namibia OR </w:t>
            </w:r>
            <w:r w:rsidRPr="000F470B">
              <w:rPr>
                <w:rFonts w:ascii="Times New Roman" w:hAnsi="Times New Roman" w:cs="Times New Roman"/>
                <w:sz w:val="22"/>
                <w:szCs w:val="22"/>
              </w:rPr>
              <w:lastRenderedPageBreak/>
              <w:t>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and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s Democratic Republic" OR "Lao PDR" OR "Kyrgyz Republic" OR Kosovo OR Kiribati OR Kenya OR Indonesia OR India OR Honduras OR Guatemala OR Ghana OR "El Salvador" OR "Arab Republic of Egypt" OR Djibouti OR "Cote d'Ivoire" OR "Democratic Republic of Congo"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s Republic of Korea" OR Haiti OR "Guinea-Bissau" OR Guinea OR Gambia OR Ethiopia OR Eritrea OR "Democratic Republic of Congo" OR Comoros OR Chad OR "Central African Republic" OR Burundi OR Burkina Faso OR Benin OR Afghanistan OR "Developing country" OR Developing countries [MESH] OR "Developing countr*" OR LMICs OR LMIC OR (Low income and lower middle income countries) OR "Low middle income country" OR "Low middle income countries" OR Lower-middle-income countr* OR Lower income country OR Lower income countries OR "Lower income countr*" OR "Low-income countries" OR "Low-income country" OR "Low-income countr*")</w:t>
            </w:r>
          </w:p>
        </w:tc>
        <w:tc>
          <w:tcPr>
            <w:tcW w:w="1068" w:type="dxa"/>
            <w:noWrap/>
            <w:hideMark/>
          </w:tcPr>
          <w:p w14:paraId="2898863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lastRenderedPageBreak/>
              <w:t>3189298</w:t>
            </w:r>
          </w:p>
        </w:tc>
      </w:tr>
      <w:tr w:rsidR="007657C4" w:rsidRPr="000F470B" w14:paraId="480357F4" w14:textId="77777777" w:rsidTr="00104A87">
        <w:trPr>
          <w:trHeight w:val="320"/>
        </w:trPr>
        <w:tc>
          <w:tcPr>
            <w:tcW w:w="873" w:type="dxa"/>
            <w:noWrap/>
            <w:hideMark/>
          </w:tcPr>
          <w:p w14:paraId="263D1DE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7</w:t>
            </w:r>
          </w:p>
        </w:tc>
        <w:tc>
          <w:tcPr>
            <w:tcW w:w="7074" w:type="dxa"/>
            <w:noWrap/>
            <w:hideMark/>
          </w:tcPr>
          <w:p w14:paraId="11B14FB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veloping country"</w:t>
            </w:r>
          </w:p>
        </w:tc>
        <w:tc>
          <w:tcPr>
            <w:tcW w:w="1068" w:type="dxa"/>
            <w:noWrap/>
            <w:hideMark/>
          </w:tcPr>
          <w:p w14:paraId="5A4C9BD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051</w:t>
            </w:r>
          </w:p>
        </w:tc>
      </w:tr>
      <w:tr w:rsidR="007657C4" w:rsidRPr="000F470B" w14:paraId="72F2DDFC" w14:textId="77777777" w:rsidTr="00104A87">
        <w:trPr>
          <w:trHeight w:val="320"/>
        </w:trPr>
        <w:tc>
          <w:tcPr>
            <w:tcW w:w="873" w:type="dxa"/>
            <w:noWrap/>
            <w:hideMark/>
          </w:tcPr>
          <w:p w14:paraId="4352051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6</w:t>
            </w:r>
          </w:p>
        </w:tc>
        <w:tc>
          <w:tcPr>
            <w:tcW w:w="7074" w:type="dxa"/>
            <w:noWrap/>
            <w:hideMark/>
          </w:tcPr>
          <w:p w14:paraId="3C9AB20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veloping countries [MESH]</w:t>
            </w:r>
          </w:p>
        </w:tc>
        <w:tc>
          <w:tcPr>
            <w:tcW w:w="1068" w:type="dxa"/>
            <w:noWrap/>
            <w:hideMark/>
          </w:tcPr>
          <w:p w14:paraId="15AB97F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7593</w:t>
            </w:r>
          </w:p>
        </w:tc>
      </w:tr>
      <w:tr w:rsidR="007657C4" w:rsidRPr="000F470B" w14:paraId="051A08D1" w14:textId="77777777" w:rsidTr="00104A87">
        <w:trPr>
          <w:trHeight w:val="320"/>
        </w:trPr>
        <w:tc>
          <w:tcPr>
            <w:tcW w:w="873" w:type="dxa"/>
            <w:noWrap/>
            <w:hideMark/>
          </w:tcPr>
          <w:p w14:paraId="6A3B104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5</w:t>
            </w:r>
          </w:p>
        </w:tc>
        <w:tc>
          <w:tcPr>
            <w:tcW w:w="7074" w:type="dxa"/>
            <w:noWrap/>
            <w:hideMark/>
          </w:tcPr>
          <w:p w14:paraId="76EC0D7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veloping countr*"</w:t>
            </w:r>
          </w:p>
        </w:tc>
        <w:tc>
          <w:tcPr>
            <w:tcW w:w="1068" w:type="dxa"/>
            <w:noWrap/>
            <w:hideMark/>
          </w:tcPr>
          <w:p w14:paraId="58CE803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3</w:t>
            </w:r>
          </w:p>
        </w:tc>
      </w:tr>
      <w:tr w:rsidR="007657C4" w:rsidRPr="000F470B" w14:paraId="35036797" w14:textId="77777777" w:rsidTr="00104A87">
        <w:trPr>
          <w:trHeight w:val="320"/>
        </w:trPr>
        <w:tc>
          <w:tcPr>
            <w:tcW w:w="873" w:type="dxa"/>
            <w:noWrap/>
            <w:hideMark/>
          </w:tcPr>
          <w:p w14:paraId="52D0E1F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4</w:t>
            </w:r>
          </w:p>
        </w:tc>
        <w:tc>
          <w:tcPr>
            <w:tcW w:w="7074" w:type="dxa"/>
            <w:noWrap/>
            <w:hideMark/>
          </w:tcPr>
          <w:p w14:paraId="32788DE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MICs</w:t>
            </w:r>
          </w:p>
        </w:tc>
        <w:tc>
          <w:tcPr>
            <w:tcW w:w="1068" w:type="dxa"/>
            <w:noWrap/>
            <w:hideMark/>
          </w:tcPr>
          <w:p w14:paraId="55E7B47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358</w:t>
            </w:r>
          </w:p>
        </w:tc>
      </w:tr>
      <w:tr w:rsidR="007657C4" w:rsidRPr="000F470B" w14:paraId="7478169E" w14:textId="77777777" w:rsidTr="00104A87">
        <w:trPr>
          <w:trHeight w:val="320"/>
        </w:trPr>
        <w:tc>
          <w:tcPr>
            <w:tcW w:w="873" w:type="dxa"/>
            <w:noWrap/>
            <w:hideMark/>
          </w:tcPr>
          <w:p w14:paraId="5EA9D95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3</w:t>
            </w:r>
          </w:p>
        </w:tc>
        <w:tc>
          <w:tcPr>
            <w:tcW w:w="7074" w:type="dxa"/>
            <w:noWrap/>
            <w:hideMark/>
          </w:tcPr>
          <w:p w14:paraId="350364A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MIC</w:t>
            </w:r>
          </w:p>
        </w:tc>
        <w:tc>
          <w:tcPr>
            <w:tcW w:w="1068" w:type="dxa"/>
            <w:noWrap/>
            <w:hideMark/>
          </w:tcPr>
          <w:p w14:paraId="5E3A0FA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20</w:t>
            </w:r>
          </w:p>
        </w:tc>
      </w:tr>
      <w:tr w:rsidR="007657C4" w:rsidRPr="000F470B" w14:paraId="623452A0" w14:textId="77777777" w:rsidTr="00104A87">
        <w:trPr>
          <w:trHeight w:val="320"/>
        </w:trPr>
        <w:tc>
          <w:tcPr>
            <w:tcW w:w="873" w:type="dxa"/>
            <w:noWrap/>
            <w:hideMark/>
          </w:tcPr>
          <w:p w14:paraId="3E08A32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2</w:t>
            </w:r>
          </w:p>
        </w:tc>
        <w:tc>
          <w:tcPr>
            <w:tcW w:w="7074" w:type="dxa"/>
            <w:noWrap/>
            <w:hideMark/>
          </w:tcPr>
          <w:p w14:paraId="6C67336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 income and lower middle-income countries))</w:t>
            </w:r>
          </w:p>
        </w:tc>
        <w:tc>
          <w:tcPr>
            <w:tcW w:w="1068" w:type="dxa"/>
            <w:noWrap/>
            <w:hideMark/>
          </w:tcPr>
          <w:p w14:paraId="4E2AFCE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13</w:t>
            </w:r>
          </w:p>
        </w:tc>
      </w:tr>
      <w:tr w:rsidR="007657C4" w:rsidRPr="000F470B" w14:paraId="761AA1C6" w14:textId="77777777" w:rsidTr="00104A87">
        <w:trPr>
          <w:trHeight w:val="320"/>
        </w:trPr>
        <w:tc>
          <w:tcPr>
            <w:tcW w:w="873" w:type="dxa"/>
            <w:noWrap/>
            <w:hideMark/>
          </w:tcPr>
          <w:p w14:paraId="0C52ACE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1</w:t>
            </w:r>
          </w:p>
        </w:tc>
        <w:tc>
          <w:tcPr>
            <w:tcW w:w="7074" w:type="dxa"/>
            <w:noWrap/>
            <w:hideMark/>
          </w:tcPr>
          <w:p w14:paraId="5ABEE4A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 middle-income country"</w:t>
            </w:r>
          </w:p>
        </w:tc>
        <w:tc>
          <w:tcPr>
            <w:tcW w:w="1068" w:type="dxa"/>
            <w:noWrap/>
            <w:hideMark/>
          </w:tcPr>
          <w:p w14:paraId="68573F0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9</w:t>
            </w:r>
          </w:p>
        </w:tc>
      </w:tr>
      <w:tr w:rsidR="007657C4" w:rsidRPr="000F470B" w14:paraId="1BB57B05" w14:textId="77777777" w:rsidTr="00104A87">
        <w:trPr>
          <w:trHeight w:val="320"/>
        </w:trPr>
        <w:tc>
          <w:tcPr>
            <w:tcW w:w="873" w:type="dxa"/>
            <w:noWrap/>
            <w:hideMark/>
          </w:tcPr>
          <w:p w14:paraId="76BD10C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0</w:t>
            </w:r>
          </w:p>
        </w:tc>
        <w:tc>
          <w:tcPr>
            <w:tcW w:w="7074" w:type="dxa"/>
            <w:noWrap/>
            <w:hideMark/>
          </w:tcPr>
          <w:p w14:paraId="4E39993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 middle-income countries"</w:t>
            </w:r>
          </w:p>
        </w:tc>
        <w:tc>
          <w:tcPr>
            <w:tcW w:w="1068" w:type="dxa"/>
            <w:noWrap/>
            <w:hideMark/>
          </w:tcPr>
          <w:p w14:paraId="12B743E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00</w:t>
            </w:r>
          </w:p>
        </w:tc>
      </w:tr>
      <w:tr w:rsidR="007657C4" w:rsidRPr="000F470B" w14:paraId="6DCF4679" w14:textId="77777777" w:rsidTr="00104A87">
        <w:trPr>
          <w:trHeight w:val="320"/>
        </w:trPr>
        <w:tc>
          <w:tcPr>
            <w:tcW w:w="873" w:type="dxa"/>
            <w:noWrap/>
            <w:hideMark/>
          </w:tcPr>
          <w:p w14:paraId="1C3D30D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9</w:t>
            </w:r>
          </w:p>
        </w:tc>
        <w:tc>
          <w:tcPr>
            <w:tcW w:w="7074" w:type="dxa"/>
            <w:noWrap/>
            <w:hideMark/>
          </w:tcPr>
          <w:p w14:paraId="72870FD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er-middle-income countr*</w:t>
            </w:r>
          </w:p>
        </w:tc>
        <w:tc>
          <w:tcPr>
            <w:tcW w:w="1068" w:type="dxa"/>
            <w:noWrap/>
            <w:hideMark/>
          </w:tcPr>
          <w:p w14:paraId="4277178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47</w:t>
            </w:r>
          </w:p>
        </w:tc>
      </w:tr>
      <w:tr w:rsidR="007657C4" w:rsidRPr="000F470B" w14:paraId="7617D8CA" w14:textId="77777777" w:rsidTr="00104A87">
        <w:trPr>
          <w:trHeight w:val="320"/>
        </w:trPr>
        <w:tc>
          <w:tcPr>
            <w:tcW w:w="873" w:type="dxa"/>
            <w:noWrap/>
            <w:hideMark/>
          </w:tcPr>
          <w:p w14:paraId="43CF906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8</w:t>
            </w:r>
          </w:p>
        </w:tc>
        <w:tc>
          <w:tcPr>
            <w:tcW w:w="7074" w:type="dxa"/>
            <w:noWrap/>
            <w:hideMark/>
          </w:tcPr>
          <w:p w14:paraId="0CE2E65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er income country</w:t>
            </w:r>
          </w:p>
        </w:tc>
        <w:tc>
          <w:tcPr>
            <w:tcW w:w="1068" w:type="dxa"/>
            <w:noWrap/>
            <w:hideMark/>
          </w:tcPr>
          <w:p w14:paraId="77AAFF7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333</w:t>
            </w:r>
          </w:p>
        </w:tc>
      </w:tr>
      <w:tr w:rsidR="007657C4" w:rsidRPr="000F470B" w14:paraId="65DEE8F0" w14:textId="77777777" w:rsidTr="00104A87">
        <w:trPr>
          <w:trHeight w:val="320"/>
        </w:trPr>
        <w:tc>
          <w:tcPr>
            <w:tcW w:w="873" w:type="dxa"/>
            <w:noWrap/>
            <w:hideMark/>
          </w:tcPr>
          <w:p w14:paraId="0BE4A5C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7</w:t>
            </w:r>
          </w:p>
        </w:tc>
        <w:tc>
          <w:tcPr>
            <w:tcW w:w="7074" w:type="dxa"/>
            <w:noWrap/>
            <w:hideMark/>
          </w:tcPr>
          <w:p w14:paraId="5DB7DE5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er income countries</w:t>
            </w:r>
          </w:p>
        </w:tc>
        <w:tc>
          <w:tcPr>
            <w:tcW w:w="1068" w:type="dxa"/>
            <w:noWrap/>
            <w:hideMark/>
          </w:tcPr>
          <w:p w14:paraId="71DA7C4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112</w:t>
            </w:r>
          </w:p>
        </w:tc>
      </w:tr>
      <w:tr w:rsidR="007657C4" w:rsidRPr="000F470B" w14:paraId="7C1D4784" w14:textId="77777777" w:rsidTr="00104A87">
        <w:trPr>
          <w:trHeight w:val="320"/>
        </w:trPr>
        <w:tc>
          <w:tcPr>
            <w:tcW w:w="873" w:type="dxa"/>
            <w:noWrap/>
            <w:hideMark/>
          </w:tcPr>
          <w:p w14:paraId="339B391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6</w:t>
            </w:r>
          </w:p>
        </w:tc>
        <w:tc>
          <w:tcPr>
            <w:tcW w:w="7074" w:type="dxa"/>
            <w:noWrap/>
            <w:hideMark/>
          </w:tcPr>
          <w:p w14:paraId="64EA3BD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er income countr*"</w:t>
            </w:r>
          </w:p>
        </w:tc>
        <w:tc>
          <w:tcPr>
            <w:tcW w:w="1068" w:type="dxa"/>
            <w:noWrap/>
            <w:hideMark/>
          </w:tcPr>
          <w:p w14:paraId="0907679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568</w:t>
            </w:r>
          </w:p>
        </w:tc>
      </w:tr>
      <w:tr w:rsidR="007657C4" w:rsidRPr="000F470B" w14:paraId="015DE8F7" w14:textId="77777777" w:rsidTr="00104A87">
        <w:trPr>
          <w:trHeight w:val="320"/>
        </w:trPr>
        <w:tc>
          <w:tcPr>
            <w:tcW w:w="873" w:type="dxa"/>
            <w:noWrap/>
            <w:hideMark/>
          </w:tcPr>
          <w:p w14:paraId="0A4DA05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5</w:t>
            </w:r>
          </w:p>
        </w:tc>
        <w:tc>
          <w:tcPr>
            <w:tcW w:w="7074" w:type="dxa"/>
            <w:noWrap/>
            <w:hideMark/>
          </w:tcPr>
          <w:p w14:paraId="5F0D208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income countries"</w:t>
            </w:r>
          </w:p>
        </w:tc>
        <w:tc>
          <w:tcPr>
            <w:tcW w:w="1068" w:type="dxa"/>
            <w:noWrap/>
            <w:hideMark/>
          </w:tcPr>
          <w:p w14:paraId="15A54BE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006</w:t>
            </w:r>
          </w:p>
        </w:tc>
      </w:tr>
      <w:tr w:rsidR="007657C4" w:rsidRPr="000F470B" w14:paraId="364B766B" w14:textId="77777777" w:rsidTr="00104A87">
        <w:trPr>
          <w:trHeight w:val="320"/>
        </w:trPr>
        <w:tc>
          <w:tcPr>
            <w:tcW w:w="873" w:type="dxa"/>
            <w:noWrap/>
            <w:hideMark/>
          </w:tcPr>
          <w:p w14:paraId="0ABEEB8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4</w:t>
            </w:r>
          </w:p>
        </w:tc>
        <w:tc>
          <w:tcPr>
            <w:tcW w:w="7074" w:type="dxa"/>
            <w:noWrap/>
            <w:hideMark/>
          </w:tcPr>
          <w:p w14:paraId="595D67F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income country"</w:t>
            </w:r>
          </w:p>
        </w:tc>
        <w:tc>
          <w:tcPr>
            <w:tcW w:w="1068" w:type="dxa"/>
            <w:noWrap/>
            <w:hideMark/>
          </w:tcPr>
          <w:p w14:paraId="6F6950B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17</w:t>
            </w:r>
          </w:p>
        </w:tc>
      </w:tr>
      <w:tr w:rsidR="007657C4" w:rsidRPr="000F470B" w14:paraId="0CC2836F" w14:textId="77777777" w:rsidTr="00104A87">
        <w:trPr>
          <w:trHeight w:val="320"/>
        </w:trPr>
        <w:tc>
          <w:tcPr>
            <w:tcW w:w="873" w:type="dxa"/>
            <w:noWrap/>
            <w:hideMark/>
          </w:tcPr>
          <w:p w14:paraId="080AC83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3</w:t>
            </w:r>
          </w:p>
        </w:tc>
        <w:tc>
          <w:tcPr>
            <w:tcW w:w="7074" w:type="dxa"/>
            <w:noWrap/>
            <w:hideMark/>
          </w:tcPr>
          <w:p w14:paraId="20AF4AD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Low-income countr*"</w:t>
            </w:r>
          </w:p>
        </w:tc>
        <w:tc>
          <w:tcPr>
            <w:tcW w:w="1068" w:type="dxa"/>
            <w:noWrap/>
            <w:hideMark/>
          </w:tcPr>
          <w:p w14:paraId="7FD796D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4563</w:t>
            </w:r>
          </w:p>
        </w:tc>
      </w:tr>
      <w:tr w:rsidR="007657C4" w:rsidRPr="000F470B" w14:paraId="2769B2A6" w14:textId="77777777" w:rsidTr="00104A87">
        <w:trPr>
          <w:trHeight w:val="320"/>
        </w:trPr>
        <w:tc>
          <w:tcPr>
            <w:tcW w:w="873" w:type="dxa"/>
            <w:noWrap/>
            <w:hideMark/>
          </w:tcPr>
          <w:p w14:paraId="1D38FE3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2</w:t>
            </w:r>
          </w:p>
        </w:tc>
        <w:tc>
          <w:tcPr>
            <w:tcW w:w="7074" w:type="dxa"/>
            <w:noWrap/>
            <w:hideMark/>
          </w:tcPr>
          <w:p w14:paraId="2E7C282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Criteri*) OR Criteria) OR Criterion</w:t>
            </w:r>
          </w:p>
        </w:tc>
        <w:tc>
          <w:tcPr>
            <w:tcW w:w="1068" w:type="dxa"/>
            <w:noWrap/>
            <w:hideMark/>
          </w:tcPr>
          <w:p w14:paraId="6C1CC97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211601</w:t>
            </w:r>
          </w:p>
        </w:tc>
      </w:tr>
      <w:tr w:rsidR="007657C4" w:rsidRPr="000F470B" w14:paraId="12639363" w14:textId="77777777" w:rsidTr="00104A87">
        <w:trPr>
          <w:trHeight w:val="320"/>
        </w:trPr>
        <w:tc>
          <w:tcPr>
            <w:tcW w:w="873" w:type="dxa"/>
            <w:noWrap/>
            <w:hideMark/>
          </w:tcPr>
          <w:p w14:paraId="1CF74AA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1</w:t>
            </w:r>
          </w:p>
        </w:tc>
        <w:tc>
          <w:tcPr>
            <w:tcW w:w="7074" w:type="dxa"/>
            <w:noWrap/>
            <w:hideMark/>
          </w:tcPr>
          <w:p w14:paraId="55F85D1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 xml:space="preserve">Search (((((((((((((((((((((((((((((("Priority Setting") OR Priority Setting) OR "Priority Setting"[TIAB]) OR "Health Priority Setting") OR Health Priority Setting) OR Health Priority Setting [TIAB]) OR "Health Care Priority Setting") OR Health Care Priority Setting) OR "Health Care Priority </w:t>
            </w:r>
            <w:r w:rsidRPr="000F470B">
              <w:rPr>
                <w:rFonts w:ascii="Times New Roman" w:hAnsi="Times New Roman" w:cs="Times New Roman"/>
                <w:sz w:val="22"/>
                <w:szCs w:val="22"/>
              </w:rPr>
              <w:lastRenderedPageBreak/>
              <w:t>Setting"[TIAB]) OR Priorit*, Health) OR Priority, Health) OR Priorities, Health) OR Priorit*, Health Care) OR Priority, Health Care) OR Priorities, Health Care) OR Health Priorit*) OR "Healthcare Rationing") OR Healthcare Rationing) OR Healthcare Rationing [TIAB]) OR "Health Rationing") OR Health Rationing) OR Health Rationing [TIAB]) OR Rationing,Healthcare) OR Rationing, Health Care) OR Resource Allocation [MESH]) OR Resource Allocation) OR "Resource Allocation") OR Resource Allocation [TIAB]) OR Decision making [MESH]) OR "Decision making") OR "Decision making"[TIAB]</w:t>
            </w:r>
          </w:p>
        </w:tc>
        <w:tc>
          <w:tcPr>
            <w:tcW w:w="1068" w:type="dxa"/>
            <w:noWrap/>
            <w:hideMark/>
          </w:tcPr>
          <w:p w14:paraId="3417DC1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lastRenderedPageBreak/>
              <w:t>298560</w:t>
            </w:r>
          </w:p>
        </w:tc>
      </w:tr>
      <w:tr w:rsidR="007657C4" w:rsidRPr="000F470B" w14:paraId="60D12596" w14:textId="77777777" w:rsidTr="00104A87">
        <w:trPr>
          <w:trHeight w:val="320"/>
        </w:trPr>
        <w:tc>
          <w:tcPr>
            <w:tcW w:w="873" w:type="dxa"/>
            <w:noWrap/>
            <w:hideMark/>
          </w:tcPr>
          <w:p w14:paraId="1119EA7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0</w:t>
            </w:r>
          </w:p>
        </w:tc>
        <w:tc>
          <w:tcPr>
            <w:tcW w:w="7074" w:type="dxa"/>
            <w:noWrap/>
            <w:hideMark/>
          </w:tcPr>
          <w:p w14:paraId="2A43FB1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Criterion</w:t>
            </w:r>
          </w:p>
        </w:tc>
        <w:tc>
          <w:tcPr>
            <w:tcW w:w="1068" w:type="dxa"/>
            <w:noWrap/>
            <w:hideMark/>
          </w:tcPr>
          <w:p w14:paraId="0D03AB5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7423</w:t>
            </w:r>
          </w:p>
        </w:tc>
      </w:tr>
      <w:tr w:rsidR="007657C4" w:rsidRPr="000F470B" w14:paraId="1EDDBBD4" w14:textId="77777777" w:rsidTr="00104A87">
        <w:trPr>
          <w:trHeight w:val="320"/>
        </w:trPr>
        <w:tc>
          <w:tcPr>
            <w:tcW w:w="873" w:type="dxa"/>
            <w:noWrap/>
            <w:hideMark/>
          </w:tcPr>
          <w:p w14:paraId="529BC46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9</w:t>
            </w:r>
          </w:p>
        </w:tc>
        <w:tc>
          <w:tcPr>
            <w:tcW w:w="7074" w:type="dxa"/>
            <w:noWrap/>
            <w:hideMark/>
          </w:tcPr>
          <w:p w14:paraId="3CCBA11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Criteria</w:t>
            </w:r>
          </w:p>
        </w:tc>
        <w:tc>
          <w:tcPr>
            <w:tcW w:w="1068" w:type="dxa"/>
            <w:noWrap/>
            <w:hideMark/>
          </w:tcPr>
          <w:p w14:paraId="6AF046E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59864</w:t>
            </w:r>
          </w:p>
        </w:tc>
      </w:tr>
      <w:tr w:rsidR="007657C4" w:rsidRPr="000F470B" w14:paraId="75607D4C" w14:textId="77777777" w:rsidTr="00104A87">
        <w:trPr>
          <w:trHeight w:val="320"/>
        </w:trPr>
        <w:tc>
          <w:tcPr>
            <w:tcW w:w="873" w:type="dxa"/>
            <w:noWrap/>
            <w:hideMark/>
          </w:tcPr>
          <w:p w14:paraId="3B7B83A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8</w:t>
            </w:r>
          </w:p>
        </w:tc>
        <w:tc>
          <w:tcPr>
            <w:tcW w:w="7074" w:type="dxa"/>
            <w:noWrap/>
            <w:hideMark/>
          </w:tcPr>
          <w:p w14:paraId="0C76EDD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Criteri*</w:t>
            </w:r>
          </w:p>
        </w:tc>
        <w:tc>
          <w:tcPr>
            <w:tcW w:w="1068" w:type="dxa"/>
            <w:noWrap/>
            <w:hideMark/>
          </w:tcPr>
          <w:p w14:paraId="498E5BB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15660</w:t>
            </w:r>
          </w:p>
        </w:tc>
      </w:tr>
      <w:tr w:rsidR="007657C4" w:rsidRPr="000F470B" w14:paraId="6A4BF1B8" w14:textId="77777777" w:rsidTr="00104A87">
        <w:trPr>
          <w:trHeight w:val="320"/>
        </w:trPr>
        <w:tc>
          <w:tcPr>
            <w:tcW w:w="873" w:type="dxa"/>
            <w:noWrap/>
            <w:hideMark/>
          </w:tcPr>
          <w:p w14:paraId="11B3D14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1</w:t>
            </w:r>
          </w:p>
        </w:tc>
        <w:tc>
          <w:tcPr>
            <w:tcW w:w="7074" w:type="dxa"/>
            <w:noWrap/>
            <w:hideMark/>
          </w:tcPr>
          <w:p w14:paraId="3A71918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cision making"[TIAB]</w:t>
            </w:r>
          </w:p>
        </w:tc>
        <w:tc>
          <w:tcPr>
            <w:tcW w:w="1068" w:type="dxa"/>
            <w:noWrap/>
            <w:hideMark/>
          </w:tcPr>
          <w:p w14:paraId="31E99D7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96789</w:t>
            </w:r>
          </w:p>
        </w:tc>
      </w:tr>
      <w:tr w:rsidR="007657C4" w:rsidRPr="000F470B" w14:paraId="14A851E2" w14:textId="77777777" w:rsidTr="00104A87">
        <w:trPr>
          <w:trHeight w:val="320"/>
        </w:trPr>
        <w:tc>
          <w:tcPr>
            <w:tcW w:w="873" w:type="dxa"/>
            <w:noWrap/>
            <w:hideMark/>
          </w:tcPr>
          <w:p w14:paraId="7E84FED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0</w:t>
            </w:r>
          </w:p>
        </w:tc>
        <w:tc>
          <w:tcPr>
            <w:tcW w:w="7074" w:type="dxa"/>
            <w:noWrap/>
            <w:hideMark/>
          </w:tcPr>
          <w:p w14:paraId="4F31D75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cision making"</w:t>
            </w:r>
          </w:p>
        </w:tc>
        <w:tc>
          <w:tcPr>
            <w:tcW w:w="1068" w:type="dxa"/>
            <w:noWrap/>
            <w:hideMark/>
          </w:tcPr>
          <w:p w14:paraId="461E54C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0808</w:t>
            </w:r>
          </w:p>
        </w:tc>
      </w:tr>
      <w:tr w:rsidR="007657C4" w:rsidRPr="000F470B" w14:paraId="2605885D" w14:textId="77777777" w:rsidTr="00104A87">
        <w:trPr>
          <w:trHeight w:val="320"/>
        </w:trPr>
        <w:tc>
          <w:tcPr>
            <w:tcW w:w="873" w:type="dxa"/>
            <w:noWrap/>
            <w:hideMark/>
          </w:tcPr>
          <w:p w14:paraId="185A05E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9</w:t>
            </w:r>
          </w:p>
        </w:tc>
        <w:tc>
          <w:tcPr>
            <w:tcW w:w="7074" w:type="dxa"/>
            <w:noWrap/>
            <w:hideMark/>
          </w:tcPr>
          <w:p w14:paraId="50A1F8C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Decision making [MESH]</w:t>
            </w:r>
          </w:p>
        </w:tc>
        <w:tc>
          <w:tcPr>
            <w:tcW w:w="1068" w:type="dxa"/>
            <w:noWrap/>
            <w:hideMark/>
          </w:tcPr>
          <w:p w14:paraId="70D13C5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5264</w:t>
            </w:r>
          </w:p>
        </w:tc>
      </w:tr>
      <w:tr w:rsidR="007657C4" w:rsidRPr="000F470B" w14:paraId="5F7A8E6A" w14:textId="77777777" w:rsidTr="00104A87">
        <w:trPr>
          <w:trHeight w:val="320"/>
        </w:trPr>
        <w:tc>
          <w:tcPr>
            <w:tcW w:w="873" w:type="dxa"/>
            <w:noWrap/>
            <w:hideMark/>
          </w:tcPr>
          <w:p w14:paraId="3D4D23D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8</w:t>
            </w:r>
          </w:p>
        </w:tc>
        <w:tc>
          <w:tcPr>
            <w:tcW w:w="7074" w:type="dxa"/>
            <w:noWrap/>
            <w:hideMark/>
          </w:tcPr>
          <w:p w14:paraId="5364B09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esource Allocation [TIAB]</w:t>
            </w:r>
          </w:p>
        </w:tc>
        <w:tc>
          <w:tcPr>
            <w:tcW w:w="1068" w:type="dxa"/>
            <w:noWrap/>
            <w:hideMark/>
          </w:tcPr>
          <w:p w14:paraId="58D7879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451</w:t>
            </w:r>
          </w:p>
        </w:tc>
      </w:tr>
      <w:tr w:rsidR="007657C4" w:rsidRPr="000F470B" w14:paraId="3057156C" w14:textId="77777777" w:rsidTr="00104A87">
        <w:trPr>
          <w:trHeight w:val="320"/>
        </w:trPr>
        <w:tc>
          <w:tcPr>
            <w:tcW w:w="873" w:type="dxa"/>
            <w:noWrap/>
            <w:hideMark/>
          </w:tcPr>
          <w:p w14:paraId="7BB6666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7</w:t>
            </w:r>
          </w:p>
        </w:tc>
        <w:tc>
          <w:tcPr>
            <w:tcW w:w="7074" w:type="dxa"/>
            <w:noWrap/>
            <w:hideMark/>
          </w:tcPr>
          <w:p w14:paraId="1F844F5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esource Allocation"</w:t>
            </w:r>
          </w:p>
        </w:tc>
        <w:tc>
          <w:tcPr>
            <w:tcW w:w="1068" w:type="dxa"/>
            <w:noWrap/>
            <w:hideMark/>
          </w:tcPr>
          <w:p w14:paraId="31E4C49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3317</w:t>
            </w:r>
          </w:p>
        </w:tc>
      </w:tr>
      <w:tr w:rsidR="007657C4" w:rsidRPr="000F470B" w14:paraId="5603F2E9" w14:textId="77777777" w:rsidTr="00104A87">
        <w:trPr>
          <w:trHeight w:val="320"/>
        </w:trPr>
        <w:tc>
          <w:tcPr>
            <w:tcW w:w="873" w:type="dxa"/>
            <w:noWrap/>
            <w:hideMark/>
          </w:tcPr>
          <w:p w14:paraId="17DDA30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6</w:t>
            </w:r>
          </w:p>
        </w:tc>
        <w:tc>
          <w:tcPr>
            <w:tcW w:w="7074" w:type="dxa"/>
            <w:noWrap/>
            <w:hideMark/>
          </w:tcPr>
          <w:p w14:paraId="2CC438B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esource Allocation</w:t>
            </w:r>
          </w:p>
        </w:tc>
        <w:tc>
          <w:tcPr>
            <w:tcW w:w="1068" w:type="dxa"/>
            <w:noWrap/>
            <w:hideMark/>
          </w:tcPr>
          <w:p w14:paraId="7EC13B1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2725</w:t>
            </w:r>
          </w:p>
        </w:tc>
      </w:tr>
      <w:tr w:rsidR="007657C4" w:rsidRPr="000F470B" w14:paraId="41F7DF57" w14:textId="77777777" w:rsidTr="00104A87">
        <w:trPr>
          <w:trHeight w:val="320"/>
        </w:trPr>
        <w:tc>
          <w:tcPr>
            <w:tcW w:w="873" w:type="dxa"/>
            <w:noWrap/>
            <w:hideMark/>
          </w:tcPr>
          <w:p w14:paraId="708AB8A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5</w:t>
            </w:r>
          </w:p>
        </w:tc>
        <w:tc>
          <w:tcPr>
            <w:tcW w:w="7074" w:type="dxa"/>
            <w:noWrap/>
            <w:hideMark/>
          </w:tcPr>
          <w:p w14:paraId="14DB8B2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esource Allocation [MESH]</w:t>
            </w:r>
          </w:p>
        </w:tc>
        <w:tc>
          <w:tcPr>
            <w:tcW w:w="1068" w:type="dxa"/>
            <w:noWrap/>
            <w:hideMark/>
          </w:tcPr>
          <w:p w14:paraId="4575598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5962</w:t>
            </w:r>
          </w:p>
        </w:tc>
      </w:tr>
      <w:tr w:rsidR="007657C4" w:rsidRPr="000F470B" w14:paraId="6C492501" w14:textId="77777777" w:rsidTr="00104A87">
        <w:trPr>
          <w:trHeight w:val="320"/>
        </w:trPr>
        <w:tc>
          <w:tcPr>
            <w:tcW w:w="873" w:type="dxa"/>
            <w:noWrap/>
            <w:hideMark/>
          </w:tcPr>
          <w:p w14:paraId="5D3FE3E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4</w:t>
            </w:r>
          </w:p>
        </w:tc>
        <w:tc>
          <w:tcPr>
            <w:tcW w:w="7074" w:type="dxa"/>
            <w:noWrap/>
            <w:hideMark/>
          </w:tcPr>
          <w:p w14:paraId="7716B97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ationing, Health Care</w:t>
            </w:r>
          </w:p>
        </w:tc>
        <w:tc>
          <w:tcPr>
            <w:tcW w:w="1068" w:type="dxa"/>
            <w:noWrap/>
            <w:hideMark/>
          </w:tcPr>
          <w:p w14:paraId="3DD6961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453</w:t>
            </w:r>
          </w:p>
        </w:tc>
      </w:tr>
      <w:tr w:rsidR="007657C4" w:rsidRPr="000F470B" w14:paraId="1E63F687" w14:textId="77777777" w:rsidTr="00104A87">
        <w:trPr>
          <w:trHeight w:val="320"/>
        </w:trPr>
        <w:tc>
          <w:tcPr>
            <w:tcW w:w="873" w:type="dxa"/>
            <w:noWrap/>
            <w:hideMark/>
          </w:tcPr>
          <w:p w14:paraId="4D1D951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3</w:t>
            </w:r>
          </w:p>
        </w:tc>
        <w:tc>
          <w:tcPr>
            <w:tcW w:w="7074" w:type="dxa"/>
            <w:noWrap/>
            <w:hideMark/>
          </w:tcPr>
          <w:p w14:paraId="02ED8BC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Rationing,</w:t>
            </w:r>
            <w:r>
              <w:rPr>
                <w:rFonts w:ascii="Times New Roman" w:hAnsi="Times New Roman" w:cs="Times New Roman"/>
                <w:sz w:val="22"/>
                <w:szCs w:val="22"/>
              </w:rPr>
              <w:t xml:space="preserve"> </w:t>
            </w:r>
            <w:r w:rsidRPr="000F470B">
              <w:rPr>
                <w:rFonts w:ascii="Times New Roman" w:hAnsi="Times New Roman" w:cs="Times New Roman"/>
                <w:sz w:val="22"/>
                <w:szCs w:val="22"/>
              </w:rPr>
              <w:t>Healthcare</w:t>
            </w:r>
          </w:p>
        </w:tc>
        <w:tc>
          <w:tcPr>
            <w:tcW w:w="1068" w:type="dxa"/>
            <w:noWrap/>
            <w:hideMark/>
          </w:tcPr>
          <w:p w14:paraId="6E17B41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493</w:t>
            </w:r>
          </w:p>
        </w:tc>
      </w:tr>
      <w:tr w:rsidR="007657C4" w:rsidRPr="000F470B" w14:paraId="0E517F24" w14:textId="77777777" w:rsidTr="00104A87">
        <w:trPr>
          <w:trHeight w:val="320"/>
        </w:trPr>
        <w:tc>
          <w:tcPr>
            <w:tcW w:w="873" w:type="dxa"/>
            <w:noWrap/>
            <w:hideMark/>
          </w:tcPr>
          <w:p w14:paraId="7BF5574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2</w:t>
            </w:r>
          </w:p>
        </w:tc>
        <w:tc>
          <w:tcPr>
            <w:tcW w:w="7074" w:type="dxa"/>
            <w:noWrap/>
            <w:hideMark/>
          </w:tcPr>
          <w:p w14:paraId="0E23495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Rationing [TIAB]</w:t>
            </w:r>
          </w:p>
        </w:tc>
        <w:tc>
          <w:tcPr>
            <w:tcW w:w="1068" w:type="dxa"/>
            <w:noWrap/>
            <w:hideMark/>
          </w:tcPr>
          <w:p w14:paraId="7AC262B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4</w:t>
            </w:r>
          </w:p>
        </w:tc>
      </w:tr>
      <w:tr w:rsidR="007657C4" w:rsidRPr="000F470B" w14:paraId="1762EA77" w14:textId="77777777" w:rsidTr="00104A87">
        <w:trPr>
          <w:trHeight w:val="320"/>
        </w:trPr>
        <w:tc>
          <w:tcPr>
            <w:tcW w:w="873" w:type="dxa"/>
            <w:noWrap/>
            <w:hideMark/>
          </w:tcPr>
          <w:p w14:paraId="6787435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1</w:t>
            </w:r>
          </w:p>
        </w:tc>
        <w:tc>
          <w:tcPr>
            <w:tcW w:w="7074" w:type="dxa"/>
            <w:noWrap/>
            <w:hideMark/>
          </w:tcPr>
          <w:p w14:paraId="4B2F7AC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Rationing</w:t>
            </w:r>
          </w:p>
        </w:tc>
        <w:tc>
          <w:tcPr>
            <w:tcW w:w="1068" w:type="dxa"/>
            <w:noWrap/>
            <w:hideMark/>
          </w:tcPr>
          <w:p w14:paraId="778729F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619</w:t>
            </w:r>
          </w:p>
        </w:tc>
      </w:tr>
      <w:tr w:rsidR="007657C4" w:rsidRPr="000F470B" w14:paraId="16C72223" w14:textId="77777777" w:rsidTr="00104A87">
        <w:trPr>
          <w:trHeight w:val="320"/>
        </w:trPr>
        <w:tc>
          <w:tcPr>
            <w:tcW w:w="873" w:type="dxa"/>
            <w:noWrap/>
            <w:hideMark/>
          </w:tcPr>
          <w:p w14:paraId="48C98E0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0</w:t>
            </w:r>
          </w:p>
        </w:tc>
        <w:tc>
          <w:tcPr>
            <w:tcW w:w="7074" w:type="dxa"/>
            <w:noWrap/>
            <w:hideMark/>
          </w:tcPr>
          <w:p w14:paraId="77598DB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Rationing"</w:t>
            </w:r>
          </w:p>
        </w:tc>
        <w:tc>
          <w:tcPr>
            <w:tcW w:w="1068" w:type="dxa"/>
            <w:noWrap/>
            <w:hideMark/>
          </w:tcPr>
          <w:p w14:paraId="419F492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4</w:t>
            </w:r>
          </w:p>
        </w:tc>
      </w:tr>
      <w:tr w:rsidR="007657C4" w:rsidRPr="000F470B" w14:paraId="491BD91C" w14:textId="77777777" w:rsidTr="00104A87">
        <w:trPr>
          <w:trHeight w:val="320"/>
        </w:trPr>
        <w:tc>
          <w:tcPr>
            <w:tcW w:w="873" w:type="dxa"/>
            <w:noWrap/>
            <w:hideMark/>
          </w:tcPr>
          <w:p w14:paraId="7075439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9</w:t>
            </w:r>
          </w:p>
        </w:tc>
        <w:tc>
          <w:tcPr>
            <w:tcW w:w="7074" w:type="dxa"/>
            <w:noWrap/>
            <w:hideMark/>
          </w:tcPr>
          <w:p w14:paraId="5DAE345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care Rationing [TIAB]</w:t>
            </w:r>
          </w:p>
        </w:tc>
        <w:tc>
          <w:tcPr>
            <w:tcW w:w="1068" w:type="dxa"/>
            <w:noWrap/>
            <w:hideMark/>
          </w:tcPr>
          <w:p w14:paraId="7F1AFAF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2</w:t>
            </w:r>
          </w:p>
        </w:tc>
      </w:tr>
      <w:tr w:rsidR="007657C4" w:rsidRPr="000F470B" w14:paraId="4E86C194" w14:textId="77777777" w:rsidTr="00104A87">
        <w:trPr>
          <w:trHeight w:val="320"/>
        </w:trPr>
        <w:tc>
          <w:tcPr>
            <w:tcW w:w="873" w:type="dxa"/>
            <w:noWrap/>
            <w:hideMark/>
          </w:tcPr>
          <w:p w14:paraId="4C64E44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8</w:t>
            </w:r>
          </w:p>
        </w:tc>
        <w:tc>
          <w:tcPr>
            <w:tcW w:w="7074" w:type="dxa"/>
            <w:noWrap/>
            <w:hideMark/>
          </w:tcPr>
          <w:p w14:paraId="55977C1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care Rationing</w:t>
            </w:r>
          </w:p>
        </w:tc>
        <w:tc>
          <w:tcPr>
            <w:tcW w:w="1068" w:type="dxa"/>
            <w:noWrap/>
            <w:hideMark/>
          </w:tcPr>
          <w:p w14:paraId="2F7FA26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493</w:t>
            </w:r>
          </w:p>
        </w:tc>
      </w:tr>
      <w:tr w:rsidR="007657C4" w:rsidRPr="000F470B" w14:paraId="22D84845" w14:textId="77777777" w:rsidTr="00104A87">
        <w:trPr>
          <w:trHeight w:val="320"/>
        </w:trPr>
        <w:tc>
          <w:tcPr>
            <w:tcW w:w="873" w:type="dxa"/>
            <w:noWrap/>
            <w:hideMark/>
          </w:tcPr>
          <w:p w14:paraId="22BD3B6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7</w:t>
            </w:r>
          </w:p>
        </w:tc>
        <w:tc>
          <w:tcPr>
            <w:tcW w:w="7074" w:type="dxa"/>
            <w:noWrap/>
            <w:hideMark/>
          </w:tcPr>
          <w:p w14:paraId="509BF8A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care Rationing"</w:t>
            </w:r>
          </w:p>
        </w:tc>
        <w:tc>
          <w:tcPr>
            <w:tcW w:w="1068" w:type="dxa"/>
            <w:noWrap/>
            <w:hideMark/>
          </w:tcPr>
          <w:p w14:paraId="0A9F785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2</w:t>
            </w:r>
          </w:p>
        </w:tc>
      </w:tr>
      <w:tr w:rsidR="007657C4" w:rsidRPr="000F470B" w14:paraId="54DD5BBE" w14:textId="77777777" w:rsidTr="00104A87">
        <w:trPr>
          <w:trHeight w:val="320"/>
        </w:trPr>
        <w:tc>
          <w:tcPr>
            <w:tcW w:w="873" w:type="dxa"/>
            <w:noWrap/>
            <w:hideMark/>
          </w:tcPr>
          <w:p w14:paraId="5E594E6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w:t>
            </w:r>
          </w:p>
        </w:tc>
        <w:tc>
          <w:tcPr>
            <w:tcW w:w="7074" w:type="dxa"/>
            <w:noWrap/>
            <w:hideMark/>
          </w:tcPr>
          <w:p w14:paraId="2322201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Priorit*</w:t>
            </w:r>
          </w:p>
        </w:tc>
        <w:tc>
          <w:tcPr>
            <w:tcW w:w="1068" w:type="dxa"/>
            <w:noWrap/>
            <w:hideMark/>
          </w:tcPr>
          <w:p w14:paraId="6F34BA5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2534</w:t>
            </w:r>
          </w:p>
        </w:tc>
      </w:tr>
      <w:tr w:rsidR="007657C4" w:rsidRPr="000F470B" w14:paraId="39217F34" w14:textId="77777777" w:rsidTr="00104A87">
        <w:trPr>
          <w:trHeight w:val="320"/>
        </w:trPr>
        <w:tc>
          <w:tcPr>
            <w:tcW w:w="873" w:type="dxa"/>
            <w:noWrap/>
            <w:hideMark/>
          </w:tcPr>
          <w:p w14:paraId="4B15747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5</w:t>
            </w:r>
          </w:p>
        </w:tc>
        <w:tc>
          <w:tcPr>
            <w:tcW w:w="7074" w:type="dxa"/>
            <w:noWrap/>
            <w:hideMark/>
          </w:tcPr>
          <w:p w14:paraId="11210CE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ies, Health Care</w:t>
            </w:r>
          </w:p>
        </w:tc>
        <w:tc>
          <w:tcPr>
            <w:tcW w:w="1068" w:type="dxa"/>
            <w:noWrap/>
            <w:hideMark/>
          </w:tcPr>
          <w:p w14:paraId="3BF8214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2365</w:t>
            </w:r>
          </w:p>
        </w:tc>
      </w:tr>
      <w:tr w:rsidR="007657C4" w:rsidRPr="000F470B" w14:paraId="2693EC77" w14:textId="77777777" w:rsidTr="00104A87">
        <w:trPr>
          <w:trHeight w:val="320"/>
        </w:trPr>
        <w:tc>
          <w:tcPr>
            <w:tcW w:w="873" w:type="dxa"/>
            <w:noWrap/>
            <w:hideMark/>
          </w:tcPr>
          <w:p w14:paraId="5519C2A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4</w:t>
            </w:r>
          </w:p>
        </w:tc>
        <w:tc>
          <w:tcPr>
            <w:tcW w:w="7074" w:type="dxa"/>
            <w:noWrap/>
            <w:hideMark/>
          </w:tcPr>
          <w:p w14:paraId="584CAB6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Health Care</w:t>
            </w:r>
          </w:p>
        </w:tc>
        <w:tc>
          <w:tcPr>
            <w:tcW w:w="1068" w:type="dxa"/>
            <w:noWrap/>
            <w:hideMark/>
          </w:tcPr>
          <w:p w14:paraId="10584D2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3635</w:t>
            </w:r>
          </w:p>
        </w:tc>
      </w:tr>
      <w:tr w:rsidR="007657C4" w:rsidRPr="000F470B" w14:paraId="2A0655FA" w14:textId="77777777" w:rsidTr="00104A87">
        <w:trPr>
          <w:trHeight w:val="320"/>
        </w:trPr>
        <w:tc>
          <w:tcPr>
            <w:tcW w:w="873" w:type="dxa"/>
            <w:noWrap/>
            <w:hideMark/>
          </w:tcPr>
          <w:p w14:paraId="13E3664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3</w:t>
            </w:r>
          </w:p>
        </w:tc>
        <w:tc>
          <w:tcPr>
            <w:tcW w:w="7074" w:type="dxa"/>
            <w:noWrap/>
            <w:hideMark/>
          </w:tcPr>
          <w:p w14:paraId="15D76B7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 Health Care</w:t>
            </w:r>
          </w:p>
        </w:tc>
        <w:tc>
          <w:tcPr>
            <w:tcW w:w="1068" w:type="dxa"/>
            <w:noWrap/>
            <w:hideMark/>
          </w:tcPr>
          <w:p w14:paraId="04436F0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7611</w:t>
            </w:r>
          </w:p>
        </w:tc>
      </w:tr>
      <w:tr w:rsidR="007657C4" w:rsidRPr="000F470B" w14:paraId="50B748CE" w14:textId="77777777" w:rsidTr="00104A87">
        <w:trPr>
          <w:trHeight w:val="320"/>
        </w:trPr>
        <w:tc>
          <w:tcPr>
            <w:tcW w:w="873" w:type="dxa"/>
            <w:noWrap/>
            <w:hideMark/>
          </w:tcPr>
          <w:p w14:paraId="501D1EC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2</w:t>
            </w:r>
          </w:p>
        </w:tc>
        <w:tc>
          <w:tcPr>
            <w:tcW w:w="7074" w:type="dxa"/>
            <w:noWrap/>
            <w:hideMark/>
          </w:tcPr>
          <w:p w14:paraId="083292A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ies, Health</w:t>
            </w:r>
          </w:p>
        </w:tc>
        <w:tc>
          <w:tcPr>
            <w:tcW w:w="1068" w:type="dxa"/>
            <w:noWrap/>
            <w:hideMark/>
          </w:tcPr>
          <w:p w14:paraId="1731131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4055</w:t>
            </w:r>
          </w:p>
        </w:tc>
      </w:tr>
      <w:tr w:rsidR="007657C4" w:rsidRPr="000F470B" w14:paraId="70BA2EA5" w14:textId="77777777" w:rsidTr="00104A87">
        <w:trPr>
          <w:trHeight w:val="320"/>
        </w:trPr>
        <w:tc>
          <w:tcPr>
            <w:tcW w:w="873" w:type="dxa"/>
            <w:noWrap/>
            <w:hideMark/>
          </w:tcPr>
          <w:p w14:paraId="2270D7B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w:t>
            </w:r>
          </w:p>
        </w:tc>
        <w:tc>
          <w:tcPr>
            <w:tcW w:w="7074" w:type="dxa"/>
            <w:noWrap/>
            <w:hideMark/>
          </w:tcPr>
          <w:p w14:paraId="5E0F2E0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Health</w:t>
            </w:r>
          </w:p>
        </w:tc>
        <w:tc>
          <w:tcPr>
            <w:tcW w:w="1068" w:type="dxa"/>
            <w:noWrap/>
            <w:hideMark/>
          </w:tcPr>
          <w:p w14:paraId="07660AD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8344</w:t>
            </w:r>
          </w:p>
        </w:tc>
      </w:tr>
      <w:tr w:rsidR="007657C4" w:rsidRPr="000F470B" w14:paraId="4CF559B7" w14:textId="77777777" w:rsidTr="00104A87">
        <w:trPr>
          <w:trHeight w:val="320"/>
        </w:trPr>
        <w:tc>
          <w:tcPr>
            <w:tcW w:w="873" w:type="dxa"/>
            <w:noWrap/>
            <w:hideMark/>
          </w:tcPr>
          <w:p w14:paraId="319C62A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0</w:t>
            </w:r>
          </w:p>
        </w:tc>
        <w:tc>
          <w:tcPr>
            <w:tcW w:w="7074" w:type="dxa"/>
            <w:noWrap/>
            <w:hideMark/>
          </w:tcPr>
          <w:p w14:paraId="5781A47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 Health</w:t>
            </w:r>
          </w:p>
        </w:tc>
        <w:tc>
          <w:tcPr>
            <w:tcW w:w="1068" w:type="dxa"/>
            <w:noWrap/>
            <w:hideMark/>
          </w:tcPr>
          <w:p w14:paraId="238F567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8285</w:t>
            </w:r>
          </w:p>
        </w:tc>
      </w:tr>
      <w:tr w:rsidR="007657C4" w:rsidRPr="000F470B" w14:paraId="65F2D54E" w14:textId="77777777" w:rsidTr="00104A87">
        <w:trPr>
          <w:trHeight w:val="320"/>
        </w:trPr>
        <w:tc>
          <w:tcPr>
            <w:tcW w:w="873" w:type="dxa"/>
            <w:noWrap/>
            <w:hideMark/>
          </w:tcPr>
          <w:p w14:paraId="7B7FA1A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9</w:t>
            </w:r>
          </w:p>
        </w:tc>
        <w:tc>
          <w:tcPr>
            <w:tcW w:w="7074" w:type="dxa"/>
            <w:noWrap/>
            <w:hideMark/>
          </w:tcPr>
          <w:p w14:paraId="6A6ABF7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Care Priority Setting"[TIAB]</w:t>
            </w:r>
          </w:p>
        </w:tc>
        <w:tc>
          <w:tcPr>
            <w:tcW w:w="1068" w:type="dxa"/>
            <w:noWrap/>
            <w:hideMark/>
          </w:tcPr>
          <w:p w14:paraId="1C40330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6</w:t>
            </w:r>
          </w:p>
        </w:tc>
      </w:tr>
      <w:tr w:rsidR="007657C4" w:rsidRPr="000F470B" w14:paraId="5BF0E680" w14:textId="77777777" w:rsidTr="00104A87">
        <w:trPr>
          <w:trHeight w:val="320"/>
        </w:trPr>
        <w:tc>
          <w:tcPr>
            <w:tcW w:w="873" w:type="dxa"/>
            <w:noWrap/>
            <w:hideMark/>
          </w:tcPr>
          <w:p w14:paraId="2FEE06E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w:t>
            </w:r>
          </w:p>
        </w:tc>
        <w:tc>
          <w:tcPr>
            <w:tcW w:w="7074" w:type="dxa"/>
            <w:noWrap/>
            <w:hideMark/>
          </w:tcPr>
          <w:p w14:paraId="598B7F2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Care Priority Setting</w:t>
            </w:r>
          </w:p>
        </w:tc>
        <w:tc>
          <w:tcPr>
            <w:tcW w:w="1068" w:type="dxa"/>
            <w:noWrap/>
            <w:hideMark/>
          </w:tcPr>
          <w:p w14:paraId="579A77C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852</w:t>
            </w:r>
          </w:p>
        </w:tc>
      </w:tr>
      <w:tr w:rsidR="007657C4" w:rsidRPr="000F470B" w14:paraId="7C2F48A4" w14:textId="77777777" w:rsidTr="00104A87">
        <w:trPr>
          <w:trHeight w:val="320"/>
        </w:trPr>
        <w:tc>
          <w:tcPr>
            <w:tcW w:w="873" w:type="dxa"/>
            <w:noWrap/>
            <w:hideMark/>
          </w:tcPr>
          <w:p w14:paraId="43C7AFF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w:t>
            </w:r>
          </w:p>
        </w:tc>
        <w:tc>
          <w:tcPr>
            <w:tcW w:w="7074" w:type="dxa"/>
            <w:noWrap/>
            <w:hideMark/>
          </w:tcPr>
          <w:p w14:paraId="5EB66D0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Care Priority Setting"</w:t>
            </w:r>
          </w:p>
        </w:tc>
        <w:tc>
          <w:tcPr>
            <w:tcW w:w="1068" w:type="dxa"/>
            <w:noWrap/>
            <w:hideMark/>
          </w:tcPr>
          <w:p w14:paraId="178248C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7</w:t>
            </w:r>
          </w:p>
        </w:tc>
      </w:tr>
      <w:tr w:rsidR="007657C4" w:rsidRPr="000F470B" w14:paraId="506BC922" w14:textId="77777777" w:rsidTr="00104A87">
        <w:trPr>
          <w:trHeight w:val="320"/>
        </w:trPr>
        <w:tc>
          <w:tcPr>
            <w:tcW w:w="873" w:type="dxa"/>
            <w:noWrap/>
            <w:hideMark/>
          </w:tcPr>
          <w:p w14:paraId="3D02C4E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w:t>
            </w:r>
          </w:p>
        </w:tc>
        <w:tc>
          <w:tcPr>
            <w:tcW w:w="7074" w:type="dxa"/>
            <w:noWrap/>
            <w:hideMark/>
          </w:tcPr>
          <w:p w14:paraId="2E4969A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Priority Setting [TIAB]</w:t>
            </w:r>
          </w:p>
        </w:tc>
        <w:tc>
          <w:tcPr>
            <w:tcW w:w="1068" w:type="dxa"/>
            <w:noWrap/>
            <w:hideMark/>
          </w:tcPr>
          <w:p w14:paraId="5165FB7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9</w:t>
            </w:r>
          </w:p>
        </w:tc>
      </w:tr>
      <w:tr w:rsidR="007657C4" w:rsidRPr="000F470B" w14:paraId="5FA97595" w14:textId="77777777" w:rsidTr="00104A87">
        <w:trPr>
          <w:trHeight w:val="320"/>
        </w:trPr>
        <w:tc>
          <w:tcPr>
            <w:tcW w:w="873" w:type="dxa"/>
            <w:noWrap/>
            <w:hideMark/>
          </w:tcPr>
          <w:p w14:paraId="5210083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w:t>
            </w:r>
          </w:p>
        </w:tc>
        <w:tc>
          <w:tcPr>
            <w:tcW w:w="7074" w:type="dxa"/>
            <w:noWrap/>
            <w:hideMark/>
          </w:tcPr>
          <w:p w14:paraId="4C17671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Priority Setting</w:t>
            </w:r>
          </w:p>
        </w:tc>
        <w:tc>
          <w:tcPr>
            <w:tcW w:w="1068" w:type="dxa"/>
            <w:noWrap/>
            <w:hideMark/>
          </w:tcPr>
          <w:p w14:paraId="38DBB48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634</w:t>
            </w:r>
          </w:p>
        </w:tc>
      </w:tr>
      <w:tr w:rsidR="007657C4" w:rsidRPr="000F470B" w14:paraId="02EDFFFA" w14:textId="77777777" w:rsidTr="00104A87">
        <w:trPr>
          <w:trHeight w:val="320"/>
        </w:trPr>
        <w:tc>
          <w:tcPr>
            <w:tcW w:w="873" w:type="dxa"/>
            <w:noWrap/>
            <w:hideMark/>
          </w:tcPr>
          <w:p w14:paraId="0310CD7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w:t>
            </w:r>
          </w:p>
        </w:tc>
        <w:tc>
          <w:tcPr>
            <w:tcW w:w="7074" w:type="dxa"/>
            <w:noWrap/>
            <w:hideMark/>
          </w:tcPr>
          <w:p w14:paraId="36A71D2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Health Priority Setting"</w:t>
            </w:r>
          </w:p>
        </w:tc>
        <w:tc>
          <w:tcPr>
            <w:tcW w:w="1068" w:type="dxa"/>
            <w:noWrap/>
            <w:hideMark/>
          </w:tcPr>
          <w:p w14:paraId="44155F1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9</w:t>
            </w:r>
          </w:p>
        </w:tc>
      </w:tr>
      <w:tr w:rsidR="007657C4" w:rsidRPr="000F470B" w14:paraId="409099E7" w14:textId="77777777" w:rsidTr="00104A87">
        <w:trPr>
          <w:trHeight w:val="320"/>
        </w:trPr>
        <w:tc>
          <w:tcPr>
            <w:tcW w:w="873" w:type="dxa"/>
            <w:noWrap/>
            <w:hideMark/>
          </w:tcPr>
          <w:p w14:paraId="7F81CEA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w:t>
            </w:r>
          </w:p>
        </w:tc>
        <w:tc>
          <w:tcPr>
            <w:tcW w:w="7074" w:type="dxa"/>
            <w:noWrap/>
            <w:hideMark/>
          </w:tcPr>
          <w:p w14:paraId="31E16BF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Setting"[TIAB]</w:t>
            </w:r>
          </w:p>
        </w:tc>
        <w:tc>
          <w:tcPr>
            <w:tcW w:w="1068" w:type="dxa"/>
            <w:noWrap/>
            <w:hideMark/>
          </w:tcPr>
          <w:p w14:paraId="2FF762A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837</w:t>
            </w:r>
          </w:p>
        </w:tc>
      </w:tr>
      <w:tr w:rsidR="007657C4" w:rsidRPr="000F470B" w14:paraId="12132071" w14:textId="77777777" w:rsidTr="00104A87">
        <w:trPr>
          <w:trHeight w:val="320"/>
        </w:trPr>
        <w:tc>
          <w:tcPr>
            <w:tcW w:w="873" w:type="dxa"/>
            <w:noWrap/>
            <w:hideMark/>
          </w:tcPr>
          <w:p w14:paraId="066D08B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w:t>
            </w:r>
          </w:p>
        </w:tc>
        <w:tc>
          <w:tcPr>
            <w:tcW w:w="7074" w:type="dxa"/>
            <w:noWrap/>
            <w:hideMark/>
          </w:tcPr>
          <w:p w14:paraId="1FF4072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Setting</w:t>
            </w:r>
          </w:p>
        </w:tc>
        <w:tc>
          <w:tcPr>
            <w:tcW w:w="1068" w:type="dxa"/>
            <w:noWrap/>
            <w:hideMark/>
          </w:tcPr>
          <w:p w14:paraId="6FC2751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762</w:t>
            </w:r>
          </w:p>
        </w:tc>
      </w:tr>
      <w:tr w:rsidR="007657C4" w:rsidRPr="000F470B" w14:paraId="2C1C54E2" w14:textId="77777777" w:rsidTr="00104A87">
        <w:trPr>
          <w:trHeight w:val="320"/>
        </w:trPr>
        <w:tc>
          <w:tcPr>
            <w:tcW w:w="873" w:type="dxa"/>
            <w:noWrap/>
            <w:hideMark/>
          </w:tcPr>
          <w:p w14:paraId="02D0594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w:t>
            </w:r>
          </w:p>
        </w:tc>
        <w:tc>
          <w:tcPr>
            <w:tcW w:w="7074" w:type="dxa"/>
            <w:noWrap/>
            <w:hideMark/>
          </w:tcPr>
          <w:p w14:paraId="0DFEDF6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earch "Priority Setting"</w:t>
            </w:r>
          </w:p>
        </w:tc>
        <w:tc>
          <w:tcPr>
            <w:tcW w:w="1068" w:type="dxa"/>
            <w:noWrap/>
            <w:hideMark/>
          </w:tcPr>
          <w:p w14:paraId="05CD32A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865</w:t>
            </w:r>
          </w:p>
        </w:tc>
      </w:tr>
    </w:tbl>
    <w:p w14:paraId="55F12862" w14:textId="77777777" w:rsidR="007657C4" w:rsidRPr="000F470B" w:rsidRDefault="007657C4" w:rsidP="007657C4">
      <w:pPr>
        <w:rPr>
          <w:rFonts w:ascii="Times New Roman" w:hAnsi="Times New Roman" w:cs="Times New Roman"/>
        </w:rPr>
      </w:pPr>
    </w:p>
    <w:p w14:paraId="1FA71FFB" w14:textId="05B04636" w:rsidR="00212BEF" w:rsidRDefault="00212BEF">
      <w:pPr>
        <w:rPr>
          <w:rFonts w:ascii="Times New Roman" w:hAnsi="Times New Roman" w:cs="Times New Roman"/>
        </w:rPr>
      </w:pPr>
      <w:r>
        <w:rPr>
          <w:rFonts w:ascii="Times New Roman" w:hAnsi="Times New Roman" w:cs="Times New Roman"/>
        </w:rPr>
        <w:br w:type="page"/>
      </w:r>
    </w:p>
    <w:p w14:paraId="56824395" w14:textId="77777777" w:rsidR="007657C4" w:rsidRPr="000F470B" w:rsidRDefault="007657C4" w:rsidP="007657C4">
      <w:pPr>
        <w:rPr>
          <w:rFonts w:ascii="Times New Roman" w:hAnsi="Times New Roman" w:cs="Times New Roman"/>
        </w:rPr>
      </w:pPr>
    </w:p>
    <w:p w14:paraId="698294A2" w14:textId="77777777" w:rsidR="007657C4" w:rsidRPr="000F470B" w:rsidRDefault="007657C4" w:rsidP="007657C4">
      <w:pPr>
        <w:rPr>
          <w:rFonts w:ascii="Times New Roman" w:hAnsi="Times New Roman" w:cs="Times New Roman"/>
        </w:rPr>
      </w:pPr>
    </w:p>
    <w:p w14:paraId="518CEA62" w14:textId="16632655" w:rsidR="007657C4" w:rsidRPr="00BC7224" w:rsidRDefault="00BC7224" w:rsidP="00BC7224">
      <w:pPr>
        <w:pBdr>
          <w:top w:val="single" w:sz="4" w:space="1" w:color="auto"/>
          <w:left w:val="single" w:sz="4" w:space="1" w:color="auto"/>
          <w:bottom w:val="single" w:sz="4" w:space="1" w:color="auto"/>
          <w:right w:val="single" w:sz="4" w:space="1" w:color="auto"/>
        </w:pBdr>
        <w:rPr>
          <w:rFonts w:ascii="Times New Roman" w:hAnsi="Times New Roman" w:cs="Times New Roman"/>
          <w:b/>
          <w:bCs/>
        </w:rPr>
      </w:pPr>
      <w:r w:rsidRPr="00BC7224">
        <w:rPr>
          <w:rFonts w:ascii="Times New Roman" w:hAnsi="Times New Roman" w:cs="Times New Roman"/>
          <w:b/>
          <w:bCs/>
        </w:rPr>
        <w:t>Cochrane</w:t>
      </w:r>
    </w:p>
    <w:p w14:paraId="38EA3A65" w14:textId="0CCEF8A8" w:rsidR="00BC7224" w:rsidRDefault="00BC7224" w:rsidP="00BC7224">
      <w:pPr>
        <w:pBdr>
          <w:top w:val="single" w:sz="4" w:space="1" w:color="auto"/>
          <w:left w:val="single" w:sz="4" w:space="1" w:color="auto"/>
          <w:bottom w:val="single" w:sz="4" w:space="1" w:color="auto"/>
          <w:right w:val="single" w:sz="4" w:space="1" w:color="auto"/>
        </w:pBdr>
        <w:rPr>
          <w:rFonts w:ascii="Times New Roman" w:hAnsi="Times New Roman" w:cs="Times New Roman"/>
        </w:rPr>
      </w:pPr>
    </w:p>
    <w:p w14:paraId="79489594" w14:textId="77777777" w:rsidR="00BC7224" w:rsidRDefault="00BC7224" w:rsidP="00BC7224">
      <w:pPr>
        <w:pBdr>
          <w:top w:val="single" w:sz="4" w:space="1" w:color="auto"/>
          <w:left w:val="single" w:sz="4" w:space="1" w:color="auto"/>
          <w:bottom w:val="single" w:sz="4" w:space="1" w:color="auto"/>
          <w:right w:val="single" w:sz="4" w:space="1" w:color="auto"/>
        </w:pBdr>
      </w:pPr>
      <w:r>
        <w:t>ID</w:t>
      </w:r>
      <w:r>
        <w:tab/>
        <w:t>Search</w:t>
      </w:r>
    </w:p>
    <w:p w14:paraId="709F491F" w14:textId="77777777" w:rsidR="00BC7224" w:rsidRDefault="00BC7224" w:rsidP="00BC7224">
      <w:pPr>
        <w:pBdr>
          <w:top w:val="single" w:sz="4" w:space="1" w:color="auto"/>
          <w:left w:val="single" w:sz="4" w:space="1" w:color="auto"/>
          <w:bottom w:val="single" w:sz="4" w:space="1" w:color="auto"/>
          <w:right w:val="single" w:sz="4" w:space="1" w:color="auto"/>
        </w:pBdr>
      </w:pPr>
      <w:r>
        <w:t>#1</w:t>
      </w:r>
      <w:r>
        <w:tab/>
        <w:t>"Priority Setting"</w:t>
      </w:r>
    </w:p>
    <w:p w14:paraId="29C51BEE" w14:textId="77777777" w:rsidR="00BC7224" w:rsidRDefault="00BC7224" w:rsidP="00BC7224">
      <w:pPr>
        <w:pBdr>
          <w:top w:val="single" w:sz="4" w:space="1" w:color="auto"/>
          <w:left w:val="single" w:sz="4" w:space="1" w:color="auto"/>
          <w:bottom w:val="single" w:sz="4" w:space="1" w:color="auto"/>
          <w:right w:val="single" w:sz="4" w:space="1" w:color="auto"/>
        </w:pBdr>
      </w:pPr>
      <w:r>
        <w:t>#2</w:t>
      </w:r>
      <w:r>
        <w:tab/>
        <w:t xml:space="preserve">Priority </w:t>
      </w:r>
      <w:proofErr w:type="gramStart"/>
      <w:r>
        <w:t>Setting:ti</w:t>
      </w:r>
      <w:proofErr w:type="gramEnd"/>
      <w:r>
        <w:t>,ab,kw</w:t>
      </w:r>
    </w:p>
    <w:p w14:paraId="09CD4212" w14:textId="77777777" w:rsidR="00BC7224" w:rsidRDefault="00BC7224" w:rsidP="00BC7224">
      <w:pPr>
        <w:pBdr>
          <w:top w:val="single" w:sz="4" w:space="1" w:color="auto"/>
          <w:left w:val="single" w:sz="4" w:space="1" w:color="auto"/>
          <w:bottom w:val="single" w:sz="4" w:space="1" w:color="auto"/>
          <w:right w:val="single" w:sz="4" w:space="1" w:color="auto"/>
        </w:pBdr>
      </w:pPr>
      <w:r>
        <w:t>#3</w:t>
      </w:r>
      <w:r>
        <w:tab/>
        <w:t>Priority Setting</w:t>
      </w:r>
    </w:p>
    <w:p w14:paraId="226C6064" w14:textId="77777777" w:rsidR="00BC7224" w:rsidRDefault="00BC7224" w:rsidP="00BC7224">
      <w:pPr>
        <w:pBdr>
          <w:top w:val="single" w:sz="4" w:space="1" w:color="auto"/>
          <w:left w:val="single" w:sz="4" w:space="1" w:color="auto"/>
          <w:bottom w:val="single" w:sz="4" w:space="1" w:color="auto"/>
          <w:right w:val="single" w:sz="4" w:space="1" w:color="auto"/>
        </w:pBdr>
      </w:pPr>
      <w:r>
        <w:t>#4</w:t>
      </w:r>
      <w:r>
        <w:tab/>
        <w:t>'health priority setting'</w:t>
      </w:r>
    </w:p>
    <w:p w14:paraId="32BAAA7B" w14:textId="77777777" w:rsidR="00BC7224" w:rsidRDefault="00BC7224" w:rsidP="00BC7224">
      <w:pPr>
        <w:pBdr>
          <w:top w:val="single" w:sz="4" w:space="1" w:color="auto"/>
          <w:left w:val="single" w:sz="4" w:space="1" w:color="auto"/>
          <w:bottom w:val="single" w:sz="4" w:space="1" w:color="auto"/>
          <w:right w:val="single" w:sz="4" w:space="1" w:color="auto"/>
        </w:pBdr>
      </w:pPr>
      <w:r>
        <w:t>#5</w:t>
      </w:r>
      <w:r>
        <w:tab/>
        <w:t xml:space="preserve">health priority </w:t>
      </w:r>
      <w:proofErr w:type="gramStart"/>
      <w:r>
        <w:t>setting:ti</w:t>
      </w:r>
      <w:proofErr w:type="gramEnd"/>
      <w:r>
        <w:t>,ab,kw</w:t>
      </w:r>
    </w:p>
    <w:p w14:paraId="3E2AF578" w14:textId="77777777" w:rsidR="00BC7224" w:rsidRDefault="00BC7224" w:rsidP="00BC7224">
      <w:pPr>
        <w:pBdr>
          <w:top w:val="single" w:sz="4" w:space="1" w:color="auto"/>
          <w:left w:val="single" w:sz="4" w:space="1" w:color="auto"/>
          <w:bottom w:val="single" w:sz="4" w:space="1" w:color="auto"/>
          <w:right w:val="single" w:sz="4" w:space="1" w:color="auto"/>
        </w:pBdr>
      </w:pPr>
      <w:r>
        <w:t>#6</w:t>
      </w:r>
      <w:r>
        <w:tab/>
        <w:t>'health care priority setting'</w:t>
      </w:r>
    </w:p>
    <w:p w14:paraId="1117CCB2" w14:textId="77777777" w:rsidR="00BC7224" w:rsidRDefault="00BC7224" w:rsidP="00BC7224">
      <w:pPr>
        <w:pBdr>
          <w:top w:val="single" w:sz="4" w:space="1" w:color="auto"/>
          <w:left w:val="single" w:sz="4" w:space="1" w:color="auto"/>
          <w:bottom w:val="single" w:sz="4" w:space="1" w:color="auto"/>
          <w:right w:val="single" w:sz="4" w:space="1" w:color="auto"/>
        </w:pBdr>
      </w:pPr>
      <w:r>
        <w:t>#7</w:t>
      </w:r>
      <w:r>
        <w:tab/>
        <w:t>health care priority setting</w:t>
      </w:r>
    </w:p>
    <w:p w14:paraId="591482CF" w14:textId="77777777" w:rsidR="00BC7224" w:rsidRDefault="00BC7224" w:rsidP="00BC7224">
      <w:pPr>
        <w:pBdr>
          <w:top w:val="single" w:sz="4" w:space="1" w:color="auto"/>
          <w:left w:val="single" w:sz="4" w:space="1" w:color="auto"/>
          <w:bottom w:val="single" w:sz="4" w:space="1" w:color="auto"/>
          <w:right w:val="single" w:sz="4" w:space="1" w:color="auto"/>
        </w:pBdr>
      </w:pPr>
      <w:r>
        <w:t>#8</w:t>
      </w:r>
      <w:r>
        <w:tab/>
        <w:t xml:space="preserve">health care priority </w:t>
      </w:r>
      <w:proofErr w:type="gramStart"/>
      <w:r>
        <w:t>setting:ti</w:t>
      </w:r>
      <w:proofErr w:type="gramEnd"/>
      <w:r>
        <w:t>,ab,kw</w:t>
      </w:r>
    </w:p>
    <w:p w14:paraId="02EB173E" w14:textId="77777777" w:rsidR="00BC7224" w:rsidRDefault="00BC7224" w:rsidP="00BC7224">
      <w:pPr>
        <w:pBdr>
          <w:top w:val="single" w:sz="4" w:space="1" w:color="auto"/>
          <w:left w:val="single" w:sz="4" w:space="1" w:color="auto"/>
          <w:bottom w:val="single" w:sz="4" w:space="1" w:color="auto"/>
          <w:right w:val="single" w:sz="4" w:space="1" w:color="auto"/>
        </w:pBdr>
      </w:pPr>
      <w:r>
        <w:t>#9</w:t>
      </w:r>
      <w:r>
        <w:tab/>
        <w:t>MeSH descriptor: [Health Priorities] explode all trees</w:t>
      </w:r>
    </w:p>
    <w:p w14:paraId="0FE76969" w14:textId="77777777" w:rsidR="00BC7224" w:rsidRDefault="00BC7224" w:rsidP="00BC7224">
      <w:pPr>
        <w:pBdr>
          <w:top w:val="single" w:sz="4" w:space="1" w:color="auto"/>
          <w:left w:val="single" w:sz="4" w:space="1" w:color="auto"/>
          <w:bottom w:val="single" w:sz="4" w:space="1" w:color="auto"/>
          <w:right w:val="single" w:sz="4" w:space="1" w:color="auto"/>
        </w:pBdr>
      </w:pPr>
      <w:r>
        <w:t>#10</w:t>
      </w:r>
      <w:r>
        <w:tab/>
        <w:t>'health priorit*</w:t>
      </w:r>
      <w:proofErr w:type="gramStart"/>
      <w:r>
        <w:t>':ti</w:t>
      </w:r>
      <w:proofErr w:type="gramEnd"/>
      <w:r>
        <w:t>,ab,kw</w:t>
      </w:r>
    </w:p>
    <w:p w14:paraId="3BC3AA5A" w14:textId="77777777" w:rsidR="00BC7224" w:rsidRDefault="00BC7224" w:rsidP="00BC7224">
      <w:pPr>
        <w:pBdr>
          <w:top w:val="single" w:sz="4" w:space="1" w:color="auto"/>
          <w:left w:val="single" w:sz="4" w:space="1" w:color="auto"/>
          <w:bottom w:val="single" w:sz="4" w:space="1" w:color="auto"/>
          <w:right w:val="single" w:sz="4" w:space="1" w:color="auto"/>
        </w:pBdr>
      </w:pPr>
      <w:r>
        <w:t>#11</w:t>
      </w:r>
      <w:r>
        <w:tab/>
        <w:t>health priority</w:t>
      </w:r>
    </w:p>
    <w:p w14:paraId="5C6B1AEE" w14:textId="77777777" w:rsidR="00BC7224" w:rsidRDefault="00BC7224" w:rsidP="00BC7224">
      <w:pPr>
        <w:pBdr>
          <w:top w:val="single" w:sz="4" w:space="1" w:color="auto"/>
          <w:left w:val="single" w:sz="4" w:space="1" w:color="auto"/>
          <w:bottom w:val="single" w:sz="4" w:space="1" w:color="auto"/>
          <w:right w:val="single" w:sz="4" w:space="1" w:color="auto"/>
        </w:pBdr>
      </w:pPr>
      <w:r>
        <w:t>#12</w:t>
      </w:r>
      <w:r>
        <w:tab/>
        <w:t>'healthcare priorit*'</w:t>
      </w:r>
    </w:p>
    <w:p w14:paraId="13F50D4E" w14:textId="77777777" w:rsidR="00BC7224" w:rsidRDefault="00BC7224" w:rsidP="00BC7224">
      <w:pPr>
        <w:pBdr>
          <w:top w:val="single" w:sz="4" w:space="1" w:color="auto"/>
          <w:left w:val="single" w:sz="4" w:space="1" w:color="auto"/>
          <w:bottom w:val="single" w:sz="4" w:space="1" w:color="auto"/>
          <w:right w:val="single" w:sz="4" w:space="1" w:color="auto"/>
        </w:pBdr>
      </w:pPr>
      <w:r>
        <w:t>#13</w:t>
      </w:r>
      <w:r>
        <w:tab/>
        <w:t>'health care priorit*'</w:t>
      </w:r>
    </w:p>
    <w:p w14:paraId="3B0C31F1" w14:textId="77777777" w:rsidR="00BC7224" w:rsidRDefault="00BC7224" w:rsidP="00BC7224">
      <w:pPr>
        <w:pBdr>
          <w:top w:val="single" w:sz="4" w:space="1" w:color="auto"/>
          <w:left w:val="single" w:sz="4" w:space="1" w:color="auto"/>
          <w:bottom w:val="single" w:sz="4" w:space="1" w:color="auto"/>
          <w:right w:val="single" w:sz="4" w:space="1" w:color="auto"/>
        </w:pBdr>
      </w:pPr>
      <w:r>
        <w:t>#14</w:t>
      </w:r>
      <w:r>
        <w:tab/>
        <w:t>health care priority</w:t>
      </w:r>
    </w:p>
    <w:p w14:paraId="5DE4C4C3" w14:textId="77777777" w:rsidR="00BC7224" w:rsidRDefault="00BC7224" w:rsidP="00BC7224">
      <w:pPr>
        <w:pBdr>
          <w:top w:val="single" w:sz="4" w:space="1" w:color="auto"/>
          <w:left w:val="single" w:sz="4" w:space="1" w:color="auto"/>
          <w:bottom w:val="single" w:sz="4" w:space="1" w:color="auto"/>
          <w:right w:val="single" w:sz="4" w:space="1" w:color="auto"/>
        </w:pBdr>
      </w:pPr>
      <w:r>
        <w:t>#15</w:t>
      </w:r>
      <w:r>
        <w:tab/>
        <w:t xml:space="preserve">health care </w:t>
      </w:r>
      <w:proofErr w:type="gramStart"/>
      <w:r>
        <w:t>priority:ti</w:t>
      </w:r>
      <w:proofErr w:type="gramEnd"/>
      <w:r>
        <w:t>,ab,kw</w:t>
      </w:r>
    </w:p>
    <w:p w14:paraId="2C5D615B" w14:textId="77777777" w:rsidR="00BC7224" w:rsidRDefault="00BC7224" w:rsidP="00BC7224">
      <w:pPr>
        <w:pBdr>
          <w:top w:val="single" w:sz="4" w:space="1" w:color="auto"/>
          <w:left w:val="single" w:sz="4" w:space="1" w:color="auto"/>
          <w:bottom w:val="single" w:sz="4" w:space="1" w:color="auto"/>
          <w:right w:val="single" w:sz="4" w:space="1" w:color="auto"/>
        </w:pBdr>
      </w:pPr>
      <w:r>
        <w:t>#16</w:t>
      </w:r>
      <w:r>
        <w:tab/>
        <w:t>healthcare priority</w:t>
      </w:r>
    </w:p>
    <w:p w14:paraId="156CA4D8" w14:textId="77777777" w:rsidR="00BC7224" w:rsidRDefault="00BC7224" w:rsidP="00BC7224">
      <w:pPr>
        <w:pBdr>
          <w:top w:val="single" w:sz="4" w:space="1" w:color="auto"/>
          <w:left w:val="single" w:sz="4" w:space="1" w:color="auto"/>
          <w:bottom w:val="single" w:sz="4" w:space="1" w:color="auto"/>
          <w:right w:val="single" w:sz="4" w:space="1" w:color="auto"/>
        </w:pBdr>
      </w:pPr>
      <w:r>
        <w:t>#17</w:t>
      </w:r>
      <w:r>
        <w:tab/>
        <w:t xml:space="preserve">healthcare </w:t>
      </w:r>
      <w:proofErr w:type="gramStart"/>
      <w:r>
        <w:t>priority:ti</w:t>
      </w:r>
      <w:proofErr w:type="gramEnd"/>
      <w:r>
        <w:t>,ab,kw</w:t>
      </w:r>
    </w:p>
    <w:p w14:paraId="03FCC292" w14:textId="77777777" w:rsidR="00BC7224" w:rsidRDefault="00BC7224" w:rsidP="00BC7224">
      <w:pPr>
        <w:pBdr>
          <w:top w:val="single" w:sz="4" w:space="1" w:color="auto"/>
          <w:left w:val="single" w:sz="4" w:space="1" w:color="auto"/>
          <w:bottom w:val="single" w:sz="4" w:space="1" w:color="auto"/>
          <w:right w:val="single" w:sz="4" w:space="1" w:color="auto"/>
        </w:pBdr>
      </w:pPr>
      <w:r>
        <w:t>#18</w:t>
      </w:r>
      <w:r>
        <w:tab/>
        <w:t>'priorit*' near/1 health</w:t>
      </w:r>
    </w:p>
    <w:p w14:paraId="12C11530" w14:textId="77777777" w:rsidR="00BC7224" w:rsidRDefault="00BC7224" w:rsidP="00BC7224">
      <w:pPr>
        <w:pBdr>
          <w:top w:val="single" w:sz="4" w:space="1" w:color="auto"/>
          <w:left w:val="single" w:sz="4" w:space="1" w:color="auto"/>
          <w:bottom w:val="single" w:sz="4" w:space="1" w:color="auto"/>
          <w:right w:val="single" w:sz="4" w:space="1" w:color="auto"/>
        </w:pBdr>
      </w:pPr>
      <w:r>
        <w:t>#19</w:t>
      </w:r>
      <w:r>
        <w:tab/>
        <w:t>'priorit*' near/2 health</w:t>
      </w:r>
    </w:p>
    <w:p w14:paraId="1456841E" w14:textId="77777777" w:rsidR="00BC7224" w:rsidRDefault="00BC7224" w:rsidP="00BC7224">
      <w:pPr>
        <w:pBdr>
          <w:top w:val="single" w:sz="4" w:space="1" w:color="auto"/>
          <w:left w:val="single" w:sz="4" w:space="1" w:color="auto"/>
          <w:bottom w:val="single" w:sz="4" w:space="1" w:color="auto"/>
          <w:right w:val="single" w:sz="4" w:space="1" w:color="auto"/>
        </w:pBdr>
      </w:pPr>
      <w:r>
        <w:t>#20</w:t>
      </w:r>
      <w:r>
        <w:tab/>
        <w:t>'priorit*' near/3 health</w:t>
      </w:r>
    </w:p>
    <w:p w14:paraId="561736C8" w14:textId="77777777" w:rsidR="00BC7224" w:rsidRDefault="00BC7224" w:rsidP="00BC7224">
      <w:pPr>
        <w:pBdr>
          <w:top w:val="single" w:sz="4" w:space="1" w:color="auto"/>
          <w:left w:val="single" w:sz="4" w:space="1" w:color="auto"/>
          <w:bottom w:val="single" w:sz="4" w:space="1" w:color="auto"/>
          <w:right w:val="single" w:sz="4" w:space="1" w:color="auto"/>
        </w:pBdr>
      </w:pPr>
      <w:r>
        <w:t>#21</w:t>
      </w:r>
      <w:r>
        <w:tab/>
        <w:t>'priorit*' near/1 'health care'</w:t>
      </w:r>
    </w:p>
    <w:p w14:paraId="539D8639" w14:textId="77777777" w:rsidR="00BC7224" w:rsidRDefault="00BC7224" w:rsidP="00BC7224">
      <w:pPr>
        <w:pBdr>
          <w:top w:val="single" w:sz="4" w:space="1" w:color="auto"/>
          <w:left w:val="single" w:sz="4" w:space="1" w:color="auto"/>
          <w:bottom w:val="single" w:sz="4" w:space="1" w:color="auto"/>
          <w:right w:val="single" w:sz="4" w:space="1" w:color="auto"/>
        </w:pBdr>
      </w:pPr>
      <w:r>
        <w:t>#22</w:t>
      </w:r>
      <w:r>
        <w:tab/>
        <w:t>'priorit*' near/2 'health care'</w:t>
      </w:r>
    </w:p>
    <w:p w14:paraId="5D33244D" w14:textId="77777777" w:rsidR="00BC7224" w:rsidRDefault="00BC7224" w:rsidP="00BC7224">
      <w:pPr>
        <w:pBdr>
          <w:top w:val="single" w:sz="4" w:space="1" w:color="auto"/>
          <w:left w:val="single" w:sz="4" w:space="1" w:color="auto"/>
          <w:bottom w:val="single" w:sz="4" w:space="1" w:color="auto"/>
          <w:right w:val="single" w:sz="4" w:space="1" w:color="auto"/>
        </w:pBdr>
      </w:pPr>
      <w:r>
        <w:t>#23</w:t>
      </w:r>
      <w:r>
        <w:tab/>
        <w:t>'priorit*' near/3 'health care'</w:t>
      </w:r>
    </w:p>
    <w:p w14:paraId="0E0497E2" w14:textId="77777777" w:rsidR="00BC7224" w:rsidRDefault="00BC7224" w:rsidP="00BC7224">
      <w:pPr>
        <w:pBdr>
          <w:top w:val="single" w:sz="4" w:space="1" w:color="auto"/>
          <w:left w:val="single" w:sz="4" w:space="1" w:color="auto"/>
          <w:bottom w:val="single" w:sz="4" w:space="1" w:color="auto"/>
          <w:right w:val="single" w:sz="4" w:space="1" w:color="auto"/>
        </w:pBdr>
      </w:pPr>
      <w:r>
        <w:t>#24</w:t>
      </w:r>
      <w:r>
        <w:tab/>
        <w:t>MeSH descriptor: [Health Care Rationing] explode all trees</w:t>
      </w:r>
    </w:p>
    <w:p w14:paraId="614380E2" w14:textId="77777777" w:rsidR="00BC7224" w:rsidRDefault="00BC7224" w:rsidP="00BC7224">
      <w:pPr>
        <w:pBdr>
          <w:top w:val="single" w:sz="4" w:space="1" w:color="auto"/>
          <w:left w:val="single" w:sz="4" w:space="1" w:color="auto"/>
          <w:bottom w:val="single" w:sz="4" w:space="1" w:color="auto"/>
          <w:right w:val="single" w:sz="4" w:space="1" w:color="auto"/>
        </w:pBdr>
      </w:pPr>
      <w:r>
        <w:t>#25</w:t>
      </w:r>
      <w:r>
        <w:tab/>
        <w:t>'health care rationing'</w:t>
      </w:r>
    </w:p>
    <w:p w14:paraId="75B43863" w14:textId="77777777" w:rsidR="00BC7224" w:rsidRDefault="00BC7224" w:rsidP="00BC7224">
      <w:pPr>
        <w:pBdr>
          <w:top w:val="single" w:sz="4" w:space="1" w:color="auto"/>
          <w:left w:val="single" w:sz="4" w:space="1" w:color="auto"/>
          <w:bottom w:val="single" w:sz="4" w:space="1" w:color="auto"/>
          <w:right w:val="single" w:sz="4" w:space="1" w:color="auto"/>
        </w:pBdr>
      </w:pPr>
      <w:r>
        <w:t>#26</w:t>
      </w:r>
      <w:r>
        <w:tab/>
        <w:t>'health care rationing</w:t>
      </w:r>
      <w:proofErr w:type="gramStart"/>
      <w:r>
        <w:t>':ti</w:t>
      </w:r>
      <w:proofErr w:type="gramEnd"/>
      <w:r>
        <w:t>,ab,kw</w:t>
      </w:r>
    </w:p>
    <w:p w14:paraId="1DE42973" w14:textId="77777777" w:rsidR="00BC7224" w:rsidRDefault="00BC7224" w:rsidP="00BC7224">
      <w:pPr>
        <w:pBdr>
          <w:top w:val="single" w:sz="4" w:space="1" w:color="auto"/>
          <w:left w:val="single" w:sz="4" w:space="1" w:color="auto"/>
          <w:bottom w:val="single" w:sz="4" w:space="1" w:color="auto"/>
          <w:right w:val="single" w:sz="4" w:space="1" w:color="auto"/>
        </w:pBdr>
      </w:pPr>
      <w:r>
        <w:t>#27</w:t>
      </w:r>
      <w:r>
        <w:tab/>
        <w:t>'healthcare rationing</w:t>
      </w:r>
      <w:proofErr w:type="gramStart"/>
      <w:r>
        <w:t>':ti</w:t>
      </w:r>
      <w:proofErr w:type="gramEnd"/>
      <w:r>
        <w:t>,ab,kw</w:t>
      </w:r>
    </w:p>
    <w:p w14:paraId="5516E171" w14:textId="77777777" w:rsidR="00BC7224" w:rsidRDefault="00BC7224" w:rsidP="00BC7224">
      <w:pPr>
        <w:pBdr>
          <w:top w:val="single" w:sz="4" w:space="1" w:color="auto"/>
          <w:left w:val="single" w:sz="4" w:space="1" w:color="auto"/>
          <w:bottom w:val="single" w:sz="4" w:space="1" w:color="auto"/>
          <w:right w:val="single" w:sz="4" w:space="1" w:color="auto"/>
        </w:pBdr>
      </w:pPr>
      <w:r>
        <w:t>#28</w:t>
      </w:r>
      <w:r>
        <w:tab/>
        <w:t>'rationing' near/1 health</w:t>
      </w:r>
    </w:p>
    <w:p w14:paraId="69D37C86" w14:textId="77777777" w:rsidR="00BC7224" w:rsidRDefault="00BC7224" w:rsidP="00BC7224">
      <w:pPr>
        <w:pBdr>
          <w:top w:val="single" w:sz="4" w:space="1" w:color="auto"/>
          <w:left w:val="single" w:sz="4" w:space="1" w:color="auto"/>
          <w:bottom w:val="single" w:sz="4" w:space="1" w:color="auto"/>
          <w:right w:val="single" w:sz="4" w:space="1" w:color="auto"/>
        </w:pBdr>
      </w:pPr>
      <w:r>
        <w:t>#29</w:t>
      </w:r>
      <w:r>
        <w:tab/>
        <w:t>'rationing' near/1 healthcare</w:t>
      </w:r>
    </w:p>
    <w:p w14:paraId="715CFDAA" w14:textId="77777777" w:rsidR="00BC7224" w:rsidRDefault="00BC7224" w:rsidP="00BC7224">
      <w:pPr>
        <w:pBdr>
          <w:top w:val="single" w:sz="4" w:space="1" w:color="auto"/>
          <w:left w:val="single" w:sz="4" w:space="1" w:color="auto"/>
          <w:bottom w:val="single" w:sz="4" w:space="1" w:color="auto"/>
          <w:right w:val="single" w:sz="4" w:space="1" w:color="auto"/>
        </w:pBdr>
      </w:pPr>
      <w:r>
        <w:t>#30</w:t>
      </w:r>
      <w:r>
        <w:tab/>
        <w:t>'rationing' near/1 'health care'</w:t>
      </w:r>
    </w:p>
    <w:p w14:paraId="177C4C8F" w14:textId="77777777" w:rsidR="00BC7224" w:rsidRDefault="00BC7224" w:rsidP="00BC7224">
      <w:pPr>
        <w:pBdr>
          <w:top w:val="single" w:sz="4" w:space="1" w:color="auto"/>
          <w:left w:val="single" w:sz="4" w:space="1" w:color="auto"/>
          <w:bottom w:val="single" w:sz="4" w:space="1" w:color="auto"/>
          <w:right w:val="single" w:sz="4" w:space="1" w:color="auto"/>
        </w:pBdr>
      </w:pPr>
      <w:r>
        <w:t>#31</w:t>
      </w:r>
      <w:r>
        <w:tab/>
        <w:t>'rationing' near/2 health</w:t>
      </w:r>
    </w:p>
    <w:p w14:paraId="1691CFB6" w14:textId="77777777" w:rsidR="00BC7224" w:rsidRDefault="00BC7224" w:rsidP="00BC7224">
      <w:pPr>
        <w:pBdr>
          <w:top w:val="single" w:sz="4" w:space="1" w:color="auto"/>
          <w:left w:val="single" w:sz="4" w:space="1" w:color="auto"/>
          <w:bottom w:val="single" w:sz="4" w:space="1" w:color="auto"/>
          <w:right w:val="single" w:sz="4" w:space="1" w:color="auto"/>
        </w:pBdr>
      </w:pPr>
      <w:r>
        <w:t>#32</w:t>
      </w:r>
      <w:r>
        <w:tab/>
        <w:t>'rationing' near/2 healthcare</w:t>
      </w:r>
    </w:p>
    <w:p w14:paraId="72DA30B6" w14:textId="77777777" w:rsidR="00BC7224" w:rsidRDefault="00BC7224" w:rsidP="00BC7224">
      <w:pPr>
        <w:pBdr>
          <w:top w:val="single" w:sz="4" w:space="1" w:color="auto"/>
          <w:left w:val="single" w:sz="4" w:space="1" w:color="auto"/>
          <w:bottom w:val="single" w:sz="4" w:space="1" w:color="auto"/>
          <w:right w:val="single" w:sz="4" w:space="1" w:color="auto"/>
        </w:pBdr>
      </w:pPr>
      <w:r>
        <w:t>#33</w:t>
      </w:r>
      <w:r>
        <w:tab/>
        <w:t>'rationing' near/2 'health care'</w:t>
      </w:r>
    </w:p>
    <w:p w14:paraId="378BADC7" w14:textId="77777777" w:rsidR="00BC7224" w:rsidRDefault="00BC7224" w:rsidP="00BC7224">
      <w:pPr>
        <w:pBdr>
          <w:top w:val="single" w:sz="4" w:space="1" w:color="auto"/>
          <w:left w:val="single" w:sz="4" w:space="1" w:color="auto"/>
          <w:bottom w:val="single" w:sz="4" w:space="1" w:color="auto"/>
          <w:right w:val="single" w:sz="4" w:space="1" w:color="auto"/>
        </w:pBdr>
      </w:pPr>
      <w:r>
        <w:t>#34</w:t>
      </w:r>
      <w:r>
        <w:tab/>
        <w:t>'health rationing'</w:t>
      </w:r>
    </w:p>
    <w:p w14:paraId="04968848" w14:textId="77777777" w:rsidR="00BC7224" w:rsidRDefault="00BC7224" w:rsidP="00BC7224">
      <w:pPr>
        <w:pBdr>
          <w:top w:val="single" w:sz="4" w:space="1" w:color="auto"/>
          <w:left w:val="single" w:sz="4" w:space="1" w:color="auto"/>
          <w:bottom w:val="single" w:sz="4" w:space="1" w:color="auto"/>
          <w:right w:val="single" w:sz="4" w:space="1" w:color="auto"/>
        </w:pBdr>
      </w:pPr>
      <w:r>
        <w:t>#35</w:t>
      </w:r>
      <w:r>
        <w:tab/>
        <w:t>'health rationing</w:t>
      </w:r>
      <w:proofErr w:type="gramStart"/>
      <w:r>
        <w:t>':ti</w:t>
      </w:r>
      <w:proofErr w:type="gramEnd"/>
      <w:r>
        <w:t>,ab,kw</w:t>
      </w:r>
    </w:p>
    <w:p w14:paraId="1DF6F598" w14:textId="77777777" w:rsidR="00BC7224" w:rsidRDefault="00BC7224" w:rsidP="00BC7224">
      <w:pPr>
        <w:pBdr>
          <w:top w:val="single" w:sz="4" w:space="1" w:color="auto"/>
          <w:left w:val="single" w:sz="4" w:space="1" w:color="auto"/>
          <w:bottom w:val="single" w:sz="4" w:space="1" w:color="auto"/>
          <w:right w:val="single" w:sz="4" w:space="1" w:color="auto"/>
        </w:pBdr>
      </w:pPr>
      <w:r>
        <w:t>#36</w:t>
      </w:r>
      <w:r>
        <w:tab/>
        <w:t>MeSH descriptor: [Resource Allocation] explode all trees</w:t>
      </w:r>
    </w:p>
    <w:p w14:paraId="26388DFB" w14:textId="77777777" w:rsidR="00BC7224" w:rsidRDefault="00BC7224" w:rsidP="00BC7224">
      <w:pPr>
        <w:pBdr>
          <w:top w:val="single" w:sz="4" w:space="1" w:color="auto"/>
          <w:left w:val="single" w:sz="4" w:space="1" w:color="auto"/>
          <w:bottom w:val="single" w:sz="4" w:space="1" w:color="auto"/>
          <w:right w:val="single" w:sz="4" w:space="1" w:color="auto"/>
        </w:pBdr>
      </w:pPr>
      <w:r>
        <w:t>#37</w:t>
      </w:r>
      <w:r>
        <w:tab/>
        <w:t>'resource allocation</w:t>
      </w:r>
      <w:proofErr w:type="gramStart"/>
      <w:r>
        <w:t>':ti</w:t>
      </w:r>
      <w:proofErr w:type="gramEnd"/>
      <w:r>
        <w:t>,ab,kw</w:t>
      </w:r>
    </w:p>
    <w:p w14:paraId="62AB8DC7" w14:textId="77777777" w:rsidR="00BC7224" w:rsidRDefault="00BC7224" w:rsidP="00BC7224">
      <w:pPr>
        <w:pBdr>
          <w:top w:val="single" w:sz="4" w:space="1" w:color="auto"/>
          <w:left w:val="single" w:sz="4" w:space="1" w:color="auto"/>
          <w:bottom w:val="single" w:sz="4" w:space="1" w:color="auto"/>
          <w:right w:val="single" w:sz="4" w:space="1" w:color="auto"/>
        </w:pBdr>
      </w:pPr>
      <w:r>
        <w:t>#38</w:t>
      </w:r>
      <w:r>
        <w:tab/>
        <w:t>MeSH descriptor: [Decision Making] this term only</w:t>
      </w:r>
    </w:p>
    <w:p w14:paraId="6A6B02F4" w14:textId="77777777" w:rsidR="00BC7224" w:rsidRDefault="00BC7224" w:rsidP="00BC7224">
      <w:pPr>
        <w:pBdr>
          <w:top w:val="single" w:sz="4" w:space="1" w:color="auto"/>
          <w:left w:val="single" w:sz="4" w:space="1" w:color="auto"/>
          <w:bottom w:val="single" w:sz="4" w:space="1" w:color="auto"/>
          <w:right w:val="single" w:sz="4" w:space="1" w:color="auto"/>
        </w:pBdr>
      </w:pPr>
      <w:r>
        <w:t>#39</w:t>
      </w:r>
      <w:r>
        <w:tab/>
        <w:t>{or #1-#38}</w:t>
      </w:r>
    </w:p>
    <w:p w14:paraId="265D278E" w14:textId="77777777" w:rsidR="00BC7224" w:rsidRDefault="00BC7224" w:rsidP="00BC7224">
      <w:pPr>
        <w:pBdr>
          <w:top w:val="single" w:sz="4" w:space="1" w:color="auto"/>
          <w:left w:val="single" w:sz="4" w:space="1" w:color="auto"/>
          <w:bottom w:val="single" w:sz="4" w:space="1" w:color="auto"/>
          <w:right w:val="single" w:sz="4" w:space="1" w:color="auto"/>
        </w:pBdr>
      </w:pPr>
      <w:r>
        <w:t>#40</w:t>
      </w:r>
      <w:r>
        <w:tab/>
        <w:t>'low income countr*'</w:t>
      </w:r>
    </w:p>
    <w:p w14:paraId="5EC32F0D" w14:textId="77777777" w:rsidR="00BC7224" w:rsidRDefault="00BC7224" w:rsidP="00BC7224">
      <w:pPr>
        <w:pBdr>
          <w:top w:val="single" w:sz="4" w:space="1" w:color="auto"/>
          <w:left w:val="single" w:sz="4" w:space="1" w:color="auto"/>
          <w:bottom w:val="single" w:sz="4" w:space="1" w:color="auto"/>
          <w:right w:val="single" w:sz="4" w:space="1" w:color="auto"/>
        </w:pBdr>
      </w:pPr>
      <w:r>
        <w:t>#41</w:t>
      </w:r>
      <w:r>
        <w:tab/>
        <w:t>'low income countries'</w:t>
      </w:r>
    </w:p>
    <w:p w14:paraId="00F0F5F8" w14:textId="77777777" w:rsidR="00BC7224" w:rsidRDefault="00BC7224" w:rsidP="00BC7224">
      <w:pPr>
        <w:pBdr>
          <w:top w:val="single" w:sz="4" w:space="1" w:color="auto"/>
          <w:left w:val="single" w:sz="4" w:space="1" w:color="auto"/>
          <w:bottom w:val="single" w:sz="4" w:space="1" w:color="auto"/>
          <w:right w:val="single" w:sz="4" w:space="1" w:color="auto"/>
        </w:pBdr>
      </w:pPr>
      <w:r>
        <w:t>#42</w:t>
      </w:r>
      <w:r>
        <w:tab/>
        <w:t>'low income country</w:t>
      </w:r>
      <w:proofErr w:type="gramStart"/>
      <w:r>
        <w:t>':ti</w:t>
      </w:r>
      <w:proofErr w:type="gramEnd"/>
      <w:r>
        <w:t>,ab,kw</w:t>
      </w:r>
    </w:p>
    <w:p w14:paraId="3718E251" w14:textId="77777777" w:rsidR="00BC7224" w:rsidRDefault="00BC7224" w:rsidP="00BC7224">
      <w:pPr>
        <w:pBdr>
          <w:top w:val="single" w:sz="4" w:space="1" w:color="auto"/>
          <w:left w:val="single" w:sz="4" w:space="1" w:color="auto"/>
          <w:bottom w:val="single" w:sz="4" w:space="1" w:color="auto"/>
          <w:right w:val="single" w:sz="4" w:space="1" w:color="auto"/>
        </w:pBdr>
      </w:pPr>
      <w:r>
        <w:t>#43</w:t>
      </w:r>
      <w:r>
        <w:tab/>
        <w:t>'lower-middle-income countr*'</w:t>
      </w:r>
    </w:p>
    <w:p w14:paraId="50AF123F" w14:textId="77777777" w:rsidR="00BC7224" w:rsidRDefault="00BC7224" w:rsidP="00BC7224">
      <w:pPr>
        <w:pBdr>
          <w:top w:val="single" w:sz="4" w:space="1" w:color="auto"/>
          <w:left w:val="single" w:sz="4" w:space="1" w:color="auto"/>
          <w:bottom w:val="single" w:sz="4" w:space="1" w:color="auto"/>
          <w:right w:val="single" w:sz="4" w:space="1" w:color="auto"/>
        </w:pBdr>
      </w:pPr>
      <w:r>
        <w:t>#44</w:t>
      </w:r>
      <w:r>
        <w:tab/>
        <w:t>'lower-middle-income country'</w:t>
      </w:r>
    </w:p>
    <w:p w14:paraId="675BD180" w14:textId="77777777" w:rsidR="00BC7224" w:rsidRDefault="00BC7224" w:rsidP="00BC7224">
      <w:pPr>
        <w:pBdr>
          <w:top w:val="single" w:sz="4" w:space="1" w:color="auto"/>
          <w:left w:val="single" w:sz="4" w:space="1" w:color="auto"/>
          <w:bottom w:val="single" w:sz="4" w:space="1" w:color="auto"/>
          <w:right w:val="single" w:sz="4" w:space="1" w:color="auto"/>
        </w:pBdr>
      </w:pPr>
      <w:r>
        <w:t>#45</w:t>
      </w:r>
      <w:r>
        <w:tab/>
        <w:t>'lower-middle-income countries'</w:t>
      </w:r>
    </w:p>
    <w:p w14:paraId="48811ACE" w14:textId="77777777" w:rsidR="00BC7224" w:rsidRDefault="00BC7224" w:rsidP="00BC7224">
      <w:pPr>
        <w:pBdr>
          <w:top w:val="single" w:sz="4" w:space="1" w:color="auto"/>
          <w:left w:val="single" w:sz="4" w:space="1" w:color="auto"/>
          <w:bottom w:val="single" w:sz="4" w:space="1" w:color="auto"/>
          <w:right w:val="single" w:sz="4" w:space="1" w:color="auto"/>
        </w:pBdr>
      </w:pPr>
      <w:r>
        <w:t>#46</w:t>
      </w:r>
      <w:r>
        <w:tab/>
        <w:t>'low middle income countr*'</w:t>
      </w:r>
    </w:p>
    <w:p w14:paraId="1BEE1B9E" w14:textId="77777777" w:rsidR="00BC7224" w:rsidRDefault="00BC7224" w:rsidP="00BC7224">
      <w:pPr>
        <w:pBdr>
          <w:top w:val="single" w:sz="4" w:space="1" w:color="auto"/>
          <w:left w:val="single" w:sz="4" w:space="1" w:color="auto"/>
          <w:bottom w:val="single" w:sz="4" w:space="1" w:color="auto"/>
          <w:right w:val="single" w:sz="4" w:space="1" w:color="auto"/>
        </w:pBdr>
      </w:pPr>
      <w:r>
        <w:t>#47</w:t>
      </w:r>
      <w:r>
        <w:tab/>
        <w:t xml:space="preserve">'low </w:t>
      </w:r>
      <w:proofErr w:type="gramStart"/>
      <w:r>
        <w:t>middle income</w:t>
      </w:r>
      <w:proofErr w:type="gramEnd"/>
      <w:r>
        <w:t xml:space="preserve"> country'</w:t>
      </w:r>
    </w:p>
    <w:p w14:paraId="18A63A84" w14:textId="77777777" w:rsidR="00BC7224" w:rsidRDefault="00BC7224" w:rsidP="00BC7224">
      <w:pPr>
        <w:pBdr>
          <w:top w:val="single" w:sz="4" w:space="1" w:color="auto"/>
          <w:left w:val="single" w:sz="4" w:space="1" w:color="auto"/>
          <w:bottom w:val="single" w:sz="4" w:space="1" w:color="auto"/>
          <w:right w:val="single" w:sz="4" w:space="1" w:color="auto"/>
        </w:pBdr>
      </w:pPr>
      <w:r>
        <w:lastRenderedPageBreak/>
        <w:t>#48</w:t>
      </w:r>
      <w:r>
        <w:tab/>
        <w:t xml:space="preserve">'low </w:t>
      </w:r>
      <w:proofErr w:type="gramStart"/>
      <w:r>
        <w:t>middle income</w:t>
      </w:r>
      <w:proofErr w:type="gramEnd"/>
      <w:r>
        <w:t xml:space="preserve"> countries'</w:t>
      </w:r>
    </w:p>
    <w:p w14:paraId="3C1FA3AF" w14:textId="77777777" w:rsidR="00BC7224" w:rsidRDefault="00BC7224" w:rsidP="00BC7224">
      <w:pPr>
        <w:pBdr>
          <w:top w:val="single" w:sz="4" w:space="1" w:color="auto"/>
          <w:left w:val="single" w:sz="4" w:space="1" w:color="auto"/>
          <w:bottom w:val="single" w:sz="4" w:space="1" w:color="auto"/>
          <w:right w:val="single" w:sz="4" w:space="1" w:color="auto"/>
        </w:pBdr>
      </w:pPr>
      <w:r>
        <w:t>#49</w:t>
      </w:r>
      <w:r>
        <w:tab/>
        <w:t>'low middle income countries</w:t>
      </w:r>
      <w:proofErr w:type="gramStart"/>
      <w:r>
        <w:t>':ti</w:t>
      </w:r>
      <w:proofErr w:type="gramEnd"/>
      <w:r>
        <w:t>,ab,kw</w:t>
      </w:r>
    </w:p>
    <w:p w14:paraId="24D7403A" w14:textId="77777777" w:rsidR="00BC7224" w:rsidRDefault="00BC7224" w:rsidP="00BC7224">
      <w:pPr>
        <w:pBdr>
          <w:top w:val="single" w:sz="4" w:space="1" w:color="auto"/>
          <w:left w:val="single" w:sz="4" w:space="1" w:color="auto"/>
          <w:bottom w:val="single" w:sz="4" w:space="1" w:color="auto"/>
          <w:right w:val="single" w:sz="4" w:space="1" w:color="auto"/>
        </w:pBdr>
      </w:pPr>
      <w:r>
        <w:t>#50</w:t>
      </w:r>
      <w:r>
        <w:tab/>
        <w:t>'low income and lower middle income countr*'</w:t>
      </w:r>
    </w:p>
    <w:p w14:paraId="70C7A7C4" w14:textId="77777777" w:rsidR="00BC7224" w:rsidRPr="00BC7224" w:rsidRDefault="00BC7224" w:rsidP="00BC7224">
      <w:pPr>
        <w:pBdr>
          <w:top w:val="single" w:sz="4" w:space="1" w:color="auto"/>
          <w:left w:val="single" w:sz="4" w:space="1" w:color="auto"/>
          <w:bottom w:val="single" w:sz="4" w:space="1" w:color="auto"/>
          <w:right w:val="single" w:sz="4" w:space="1" w:color="auto"/>
        </w:pBdr>
        <w:rPr>
          <w:lang w:val="it-IT"/>
        </w:rPr>
      </w:pPr>
      <w:r w:rsidRPr="00BC7224">
        <w:rPr>
          <w:lang w:val="it-IT"/>
        </w:rPr>
        <w:t>#51</w:t>
      </w:r>
      <w:r w:rsidRPr="00BC7224">
        <w:rPr>
          <w:lang w:val="it-IT"/>
        </w:rPr>
        <w:tab/>
        <w:t>'LMIC':ti,ab,kw</w:t>
      </w:r>
    </w:p>
    <w:p w14:paraId="367BFAF9" w14:textId="77777777" w:rsidR="00BC7224" w:rsidRPr="00BC7224" w:rsidRDefault="00BC7224" w:rsidP="00BC7224">
      <w:pPr>
        <w:pBdr>
          <w:top w:val="single" w:sz="4" w:space="1" w:color="auto"/>
          <w:left w:val="single" w:sz="4" w:space="1" w:color="auto"/>
          <w:bottom w:val="single" w:sz="4" w:space="1" w:color="auto"/>
          <w:right w:val="single" w:sz="4" w:space="1" w:color="auto"/>
        </w:pBdr>
        <w:rPr>
          <w:lang w:val="it-IT"/>
        </w:rPr>
      </w:pPr>
      <w:r w:rsidRPr="00BC7224">
        <w:rPr>
          <w:lang w:val="it-IT"/>
        </w:rPr>
        <w:t>#52</w:t>
      </w:r>
      <w:r w:rsidRPr="00BC7224">
        <w:rPr>
          <w:lang w:val="it-IT"/>
        </w:rPr>
        <w:tab/>
        <w:t>'LMICs':ti,ab,kw</w:t>
      </w:r>
    </w:p>
    <w:p w14:paraId="4D57E42B" w14:textId="77777777" w:rsidR="00BC7224" w:rsidRDefault="00BC7224" w:rsidP="00BC7224">
      <w:pPr>
        <w:pBdr>
          <w:top w:val="single" w:sz="4" w:space="1" w:color="auto"/>
          <w:left w:val="single" w:sz="4" w:space="1" w:color="auto"/>
          <w:bottom w:val="single" w:sz="4" w:space="1" w:color="auto"/>
          <w:right w:val="single" w:sz="4" w:space="1" w:color="auto"/>
        </w:pBdr>
      </w:pPr>
      <w:r>
        <w:t>#53</w:t>
      </w:r>
      <w:r>
        <w:tab/>
        <w:t>'bolivarian republic of venezuela' or turkmenistan or turkey or thailand or suriname or 'st. vincent and the grenadines' or 'st.lucia' or 'south africa' or serbia or 'russian federation' or romania or peru or paraguay or panama or palau or namibia or 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 democratic republic' or 'lao pdr' or 'kyrgyz republic' or kosovo or kiribati or kenya or indonesia or india or honduras or guatemala or ghana or 'el salvador' or 'arab republic of egypt' or djibouti or 'cote de ivoire'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 republic of korea' or haiti or 'guinea bissau' or guinea or gambia or ethiopia or eritrea or 'democratic republic of congo' or comoros or chad or 'central african republic' or burundi or 'burkina faso' or benin or afghanistan</w:t>
      </w:r>
    </w:p>
    <w:p w14:paraId="3FD92AED" w14:textId="77777777" w:rsidR="00BC7224" w:rsidRDefault="00BC7224" w:rsidP="00BC7224">
      <w:pPr>
        <w:pBdr>
          <w:top w:val="single" w:sz="4" w:space="1" w:color="auto"/>
          <w:left w:val="single" w:sz="4" w:space="1" w:color="auto"/>
          <w:bottom w:val="single" w:sz="4" w:space="1" w:color="auto"/>
          <w:right w:val="single" w:sz="4" w:space="1" w:color="auto"/>
        </w:pBdr>
      </w:pPr>
      <w:r>
        <w:t>#54</w:t>
      </w:r>
      <w:r>
        <w:tab/>
        <w:t>{or #40-#53}</w:t>
      </w:r>
    </w:p>
    <w:p w14:paraId="09508FC1" w14:textId="77777777" w:rsidR="00BC7224" w:rsidRDefault="00BC7224" w:rsidP="00BC7224">
      <w:pPr>
        <w:pBdr>
          <w:top w:val="single" w:sz="4" w:space="1" w:color="auto"/>
          <w:left w:val="single" w:sz="4" w:space="1" w:color="auto"/>
          <w:bottom w:val="single" w:sz="4" w:space="1" w:color="auto"/>
          <w:right w:val="single" w:sz="4" w:space="1" w:color="auto"/>
        </w:pBdr>
      </w:pPr>
      <w:r>
        <w:t>#55</w:t>
      </w:r>
      <w:r>
        <w:tab/>
        <w:t>criteria</w:t>
      </w:r>
    </w:p>
    <w:p w14:paraId="72A7A7CA" w14:textId="77777777" w:rsidR="00BC7224" w:rsidRDefault="00BC7224" w:rsidP="00BC7224">
      <w:pPr>
        <w:pBdr>
          <w:top w:val="single" w:sz="4" w:space="1" w:color="auto"/>
          <w:left w:val="single" w:sz="4" w:space="1" w:color="auto"/>
          <w:bottom w:val="single" w:sz="4" w:space="1" w:color="auto"/>
          <w:right w:val="single" w:sz="4" w:space="1" w:color="auto"/>
        </w:pBdr>
      </w:pPr>
      <w:r>
        <w:t>#56</w:t>
      </w:r>
      <w:r>
        <w:tab/>
        <w:t>criterion</w:t>
      </w:r>
    </w:p>
    <w:p w14:paraId="24DCF7EE" w14:textId="77777777" w:rsidR="00BC7224" w:rsidRDefault="00BC7224" w:rsidP="00BC7224">
      <w:pPr>
        <w:pBdr>
          <w:top w:val="single" w:sz="4" w:space="1" w:color="auto"/>
          <w:left w:val="single" w:sz="4" w:space="1" w:color="auto"/>
          <w:bottom w:val="single" w:sz="4" w:space="1" w:color="auto"/>
          <w:right w:val="single" w:sz="4" w:space="1" w:color="auto"/>
        </w:pBdr>
      </w:pPr>
      <w:r>
        <w:t>#57</w:t>
      </w:r>
      <w:r>
        <w:tab/>
        <w:t>{or #55-#56}</w:t>
      </w:r>
    </w:p>
    <w:p w14:paraId="4C202F91" w14:textId="77777777" w:rsidR="00BC7224" w:rsidRDefault="00BC7224" w:rsidP="00BC7224">
      <w:pPr>
        <w:pBdr>
          <w:top w:val="single" w:sz="4" w:space="1" w:color="auto"/>
          <w:left w:val="single" w:sz="4" w:space="1" w:color="auto"/>
          <w:bottom w:val="single" w:sz="4" w:space="1" w:color="auto"/>
          <w:right w:val="single" w:sz="4" w:space="1" w:color="auto"/>
        </w:pBdr>
      </w:pPr>
      <w:r>
        <w:t>#58</w:t>
      </w:r>
      <w:r>
        <w:tab/>
        <w:t>#39 and #54 and #57</w:t>
      </w:r>
    </w:p>
    <w:p w14:paraId="7B25EED7" w14:textId="77777777" w:rsidR="00BC7224" w:rsidRPr="000F470B" w:rsidRDefault="00BC7224" w:rsidP="007657C4">
      <w:pPr>
        <w:rPr>
          <w:rFonts w:ascii="Times New Roman" w:hAnsi="Times New Roman" w:cs="Times New Roman"/>
        </w:rPr>
      </w:pPr>
    </w:p>
    <w:p w14:paraId="62BE2A3E" w14:textId="77777777" w:rsidR="007657C4" w:rsidRPr="000F470B" w:rsidRDefault="007657C4" w:rsidP="007657C4">
      <w:pPr>
        <w:rPr>
          <w:rFonts w:ascii="Times New Roman" w:hAnsi="Times New Roman" w:cs="Times New Roman"/>
        </w:rPr>
      </w:pPr>
    </w:p>
    <w:p w14:paraId="346785C2" w14:textId="5E678D49" w:rsidR="00212BEF" w:rsidRDefault="00212BEF">
      <w:pPr>
        <w:rPr>
          <w:rFonts w:ascii="Times New Roman" w:hAnsi="Times New Roman" w:cs="Times New Roman"/>
        </w:rPr>
      </w:pPr>
      <w:r>
        <w:rPr>
          <w:rFonts w:ascii="Times New Roman" w:hAnsi="Times New Roman" w:cs="Times New Roman"/>
        </w:rPr>
        <w:br w:type="page"/>
      </w:r>
    </w:p>
    <w:p w14:paraId="6240F7CF" w14:textId="77777777" w:rsidR="00E95CF5" w:rsidRDefault="00E95CF5" w:rsidP="007657C4">
      <w:pPr>
        <w:rPr>
          <w:rFonts w:ascii="Times New Roman" w:hAnsi="Times New Roman" w:cs="Times New Roman"/>
        </w:rPr>
        <w:sectPr w:rsidR="00E95CF5" w:rsidSect="000E0856">
          <w:headerReference w:type="default" r:id="rId7"/>
          <w:footerReference w:type="default" r:id="rId8"/>
          <w:pgSz w:w="12240" w:h="15840"/>
          <w:pgMar w:top="460" w:right="400" w:bottom="480" w:left="420" w:header="274" w:footer="285" w:gutter="0"/>
          <w:pgNumType w:start="1"/>
          <w:cols w:space="720"/>
        </w:sectPr>
      </w:pPr>
    </w:p>
    <w:p w14:paraId="45A40169" w14:textId="6E482F06" w:rsidR="007657C4" w:rsidRPr="000F470B" w:rsidRDefault="007657C4" w:rsidP="007657C4">
      <w:pPr>
        <w:rPr>
          <w:rFonts w:ascii="Times New Roman" w:hAnsi="Times New Roman" w:cs="Times New Roman"/>
        </w:rPr>
      </w:pPr>
    </w:p>
    <w:tbl>
      <w:tblPr>
        <w:tblStyle w:val="TableGrid"/>
        <w:tblW w:w="5000" w:type="pct"/>
        <w:tblLook w:val="04A0" w:firstRow="1" w:lastRow="0" w:firstColumn="1" w:lastColumn="0" w:noHBand="0" w:noVBand="1"/>
      </w:tblPr>
      <w:tblGrid>
        <w:gridCol w:w="330"/>
        <w:gridCol w:w="14086"/>
        <w:gridCol w:w="473"/>
      </w:tblGrid>
      <w:tr w:rsidR="00A3022A" w:rsidRPr="00A3022A" w14:paraId="253CE26E" w14:textId="77777777" w:rsidTr="00FB7F39">
        <w:trPr>
          <w:trHeight w:val="300"/>
        </w:trPr>
        <w:tc>
          <w:tcPr>
            <w:tcW w:w="92" w:type="pct"/>
            <w:noWrap/>
            <w:hideMark/>
          </w:tcPr>
          <w:p w14:paraId="023FD161" w14:textId="77777777" w:rsidR="00A3022A" w:rsidRPr="00A3022A" w:rsidRDefault="00A3022A" w:rsidP="00A3022A">
            <w:pPr>
              <w:pStyle w:val="NoSpacing"/>
              <w:rPr>
                <w:sz w:val="15"/>
                <w:szCs w:val="15"/>
              </w:rPr>
            </w:pPr>
            <w:r w:rsidRPr="00A3022A">
              <w:rPr>
                <w:sz w:val="15"/>
                <w:szCs w:val="15"/>
              </w:rPr>
              <w:t>No.</w:t>
            </w:r>
          </w:p>
        </w:tc>
        <w:tc>
          <w:tcPr>
            <w:tcW w:w="5000" w:type="pct"/>
            <w:noWrap/>
            <w:hideMark/>
          </w:tcPr>
          <w:p w14:paraId="655036D3" w14:textId="37D9A3B0" w:rsidR="00A3022A" w:rsidRPr="00A3022A" w:rsidRDefault="00A3022A" w:rsidP="00A3022A">
            <w:pPr>
              <w:pStyle w:val="NoSpacing"/>
              <w:rPr>
                <w:b/>
                <w:bCs/>
                <w:sz w:val="15"/>
                <w:szCs w:val="15"/>
              </w:rPr>
            </w:pPr>
            <w:r w:rsidRPr="00A3022A">
              <w:rPr>
                <w:b/>
                <w:bCs/>
                <w:sz w:val="16"/>
                <w:szCs w:val="16"/>
              </w:rPr>
              <w:t>Embase</w:t>
            </w:r>
          </w:p>
        </w:tc>
        <w:tc>
          <w:tcPr>
            <w:tcW w:w="140" w:type="pct"/>
            <w:noWrap/>
            <w:hideMark/>
          </w:tcPr>
          <w:p w14:paraId="51542C86" w14:textId="77777777" w:rsidR="00A3022A" w:rsidRPr="00A3022A" w:rsidRDefault="00A3022A" w:rsidP="00A3022A">
            <w:pPr>
              <w:pStyle w:val="NoSpacing"/>
              <w:rPr>
                <w:sz w:val="15"/>
                <w:szCs w:val="15"/>
              </w:rPr>
            </w:pPr>
            <w:r w:rsidRPr="00A3022A">
              <w:rPr>
                <w:sz w:val="15"/>
                <w:szCs w:val="15"/>
              </w:rPr>
              <w:t>Results</w:t>
            </w:r>
          </w:p>
        </w:tc>
      </w:tr>
      <w:tr w:rsidR="00A3022A" w:rsidRPr="00A3022A" w14:paraId="48B06C6E" w14:textId="77777777" w:rsidTr="00FB7F39">
        <w:trPr>
          <w:trHeight w:val="300"/>
        </w:trPr>
        <w:tc>
          <w:tcPr>
            <w:tcW w:w="92" w:type="pct"/>
            <w:noWrap/>
            <w:hideMark/>
          </w:tcPr>
          <w:p w14:paraId="2BC74FF5" w14:textId="77777777" w:rsidR="00A3022A" w:rsidRPr="00A3022A" w:rsidRDefault="00A3022A" w:rsidP="00A3022A">
            <w:pPr>
              <w:pStyle w:val="NoSpacing"/>
              <w:rPr>
                <w:sz w:val="15"/>
                <w:szCs w:val="15"/>
              </w:rPr>
            </w:pPr>
            <w:r w:rsidRPr="00A3022A">
              <w:rPr>
                <w:sz w:val="15"/>
                <w:szCs w:val="15"/>
              </w:rPr>
              <w:t>#45</w:t>
            </w:r>
          </w:p>
        </w:tc>
        <w:tc>
          <w:tcPr>
            <w:tcW w:w="5000" w:type="pct"/>
            <w:noWrap/>
            <w:hideMark/>
          </w:tcPr>
          <w:p w14:paraId="1853341C" w14:textId="77777777" w:rsidR="00A3022A" w:rsidRPr="00A3022A" w:rsidRDefault="00A3022A" w:rsidP="00A3022A">
            <w:pPr>
              <w:pStyle w:val="NoSpacing"/>
              <w:rPr>
                <w:sz w:val="15"/>
                <w:szCs w:val="15"/>
              </w:rPr>
            </w:pPr>
            <w:r w:rsidRPr="00A3022A">
              <w:rPr>
                <w:sz w:val="15"/>
                <w:szCs w:val="15"/>
              </w:rPr>
              <w:t>'priority setting'/exp OR 'priority setting' OR 'priority setting':ti,ab OR 'health priority setting' OR 'health priority setting':ti,ab OR 'health care priority setting' OR 'health care priority setting':ti,ab OR 'health priorit*' OR 'health priorit*':ti,ab OR 'healthcare priorit*' OR 'healthcare priorit*':ti,ab OR 'health care priorit*' OR 'health care priorit*':ti,ab OR 'priorit*' NEAR/1 health OR 'priorit*' NEAR/2 health OR 'priorit*' NEAR/1 'health care' OR 'priorit*' NEAR/2 'health care' OR 'healthcare rationing' OR 'health care rationing'/exp OR 'health care rationing' OR 'health rationing' OR 'rationing' NEAR/1 health OR 'rationing' NEAR/2 'health' OR 'rationing' NEAR/1 'health care' OR 'rationing' NEAR/2 'health care' OR 'rationing' NEAR/1 'healthcare' OR 'rationing' NEAR/2 'healthcare' OR 'resource allocation'/exp OR 'resource allocation' AND ('low income country'/exp OR 'low income countr*' OR 'lower-middle-income countr*' OR 'low middle income countr*' OR 'low income and lower middle income countries' OR 'lmic' OR 'lmics' OR 'developing countr*' OR 'developing country'/exp OR 'bolivarian republic of venezuela' OR turkmenistan OR turkey OR thailand OR suriname OR 'st. vincent and the grenadines' OR 'st.lucia' OR 'south africa' OR serbia OR 'russian federation' OR romania OR peru OR paraguay OR panama OR palau OR namibia OR 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 democratic republic' OR 'lao pdr' OR 'kyrgyz republic' OR kosovo OR kiribati OR kenya OR indonesia OR india OR honduras OR guatemala OR ghana OR 'el salvador' OR 'arab republic of egypt' OR djibouti OR 'cote de ivoire'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 republic of korea' OR haiti OR 'guinea bissau' OR guinea OR gambia OR ethiopia OR eritrea OR 'democratic republic of congo' OR comoros OR chad OR 'central african republic' OR burundi OR 'burkina faso' OR benin OR afghanistan) AND (criteria OR criterion)</w:t>
            </w:r>
          </w:p>
        </w:tc>
        <w:tc>
          <w:tcPr>
            <w:tcW w:w="140" w:type="pct"/>
            <w:noWrap/>
            <w:hideMark/>
          </w:tcPr>
          <w:p w14:paraId="4B02E24C" w14:textId="77777777" w:rsidR="00A3022A" w:rsidRPr="00A3022A" w:rsidRDefault="00A3022A" w:rsidP="00A3022A">
            <w:pPr>
              <w:pStyle w:val="NoSpacing"/>
              <w:rPr>
                <w:sz w:val="15"/>
                <w:szCs w:val="15"/>
              </w:rPr>
            </w:pPr>
            <w:r w:rsidRPr="00A3022A">
              <w:rPr>
                <w:sz w:val="15"/>
                <w:szCs w:val="15"/>
              </w:rPr>
              <w:t>10025</w:t>
            </w:r>
          </w:p>
        </w:tc>
      </w:tr>
      <w:tr w:rsidR="00A3022A" w:rsidRPr="00A3022A" w14:paraId="1B4687E8" w14:textId="77777777" w:rsidTr="00FB7F39">
        <w:trPr>
          <w:trHeight w:val="300"/>
        </w:trPr>
        <w:tc>
          <w:tcPr>
            <w:tcW w:w="92" w:type="pct"/>
            <w:noWrap/>
            <w:hideMark/>
          </w:tcPr>
          <w:p w14:paraId="333C843D" w14:textId="77777777" w:rsidR="00A3022A" w:rsidRPr="00A3022A" w:rsidRDefault="00A3022A" w:rsidP="00A3022A">
            <w:pPr>
              <w:pStyle w:val="NoSpacing"/>
              <w:rPr>
                <w:sz w:val="15"/>
                <w:szCs w:val="15"/>
              </w:rPr>
            </w:pPr>
            <w:r w:rsidRPr="00A3022A">
              <w:rPr>
                <w:sz w:val="15"/>
                <w:szCs w:val="15"/>
              </w:rPr>
              <w:t>#44</w:t>
            </w:r>
          </w:p>
        </w:tc>
        <w:tc>
          <w:tcPr>
            <w:tcW w:w="5000" w:type="pct"/>
            <w:noWrap/>
            <w:hideMark/>
          </w:tcPr>
          <w:p w14:paraId="33A9EE8E" w14:textId="77777777" w:rsidR="00A3022A" w:rsidRPr="00A3022A" w:rsidRDefault="00A3022A" w:rsidP="00A3022A">
            <w:pPr>
              <w:pStyle w:val="NoSpacing"/>
              <w:rPr>
                <w:sz w:val="15"/>
                <w:szCs w:val="15"/>
              </w:rPr>
            </w:pPr>
            <w:r w:rsidRPr="00A3022A">
              <w:rPr>
                <w:sz w:val="15"/>
                <w:szCs w:val="15"/>
              </w:rPr>
              <w:t>criteria OR criterion</w:t>
            </w:r>
          </w:p>
        </w:tc>
        <w:tc>
          <w:tcPr>
            <w:tcW w:w="140" w:type="pct"/>
            <w:noWrap/>
            <w:hideMark/>
          </w:tcPr>
          <w:p w14:paraId="193181A0" w14:textId="77777777" w:rsidR="00A3022A" w:rsidRPr="00A3022A" w:rsidRDefault="00A3022A" w:rsidP="00A3022A">
            <w:pPr>
              <w:pStyle w:val="NoSpacing"/>
              <w:rPr>
                <w:sz w:val="15"/>
                <w:szCs w:val="15"/>
              </w:rPr>
            </w:pPr>
            <w:r w:rsidRPr="00A3022A">
              <w:rPr>
                <w:sz w:val="15"/>
                <w:szCs w:val="15"/>
              </w:rPr>
              <w:t>759503</w:t>
            </w:r>
          </w:p>
        </w:tc>
      </w:tr>
      <w:tr w:rsidR="00A3022A" w:rsidRPr="00A3022A" w14:paraId="68540302" w14:textId="77777777" w:rsidTr="00FB7F39">
        <w:trPr>
          <w:trHeight w:val="300"/>
        </w:trPr>
        <w:tc>
          <w:tcPr>
            <w:tcW w:w="92" w:type="pct"/>
            <w:noWrap/>
            <w:hideMark/>
          </w:tcPr>
          <w:p w14:paraId="7BD88C45" w14:textId="77777777" w:rsidR="00A3022A" w:rsidRPr="00A3022A" w:rsidRDefault="00A3022A" w:rsidP="00A3022A">
            <w:pPr>
              <w:pStyle w:val="NoSpacing"/>
              <w:rPr>
                <w:sz w:val="15"/>
                <w:szCs w:val="15"/>
              </w:rPr>
            </w:pPr>
            <w:r w:rsidRPr="00A3022A">
              <w:rPr>
                <w:sz w:val="15"/>
                <w:szCs w:val="15"/>
              </w:rPr>
              <w:t>#43</w:t>
            </w:r>
          </w:p>
        </w:tc>
        <w:tc>
          <w:tcPr>
            <w:tcW w:w="5000" w:type="pct"/>
            <w:noWrap/>
            <w:hideMark/>
          </w:tcPr>
          <w:p w14:paraId="3D8A2DB9" w14:textId="6A1B1EE9" w:rsidR="00A3022A" w:rsidRPr="00A3022A" w:rsidRDefault="00E95CF5" w:rsidP="00A3022A">
            <w:pPr>
              <w:pStyle w:val="NoSpacing"/>
              <w:rPr>
                <w:sz w:val="15"/>
                <w:szCs w:val="15"/>
              </w:rPr>
            </w:pPr>
            <w:r w:rsidRPr="00A3022A">
              <w:rPr>
                <w:sz w:val="15"/>
                <w:szCs w:val="15"/>
              </w:rPr>
              <w:t>C</w:t>
            </w:r>
            <w:r w:rsidR="00A3022A" w:rsidRPr="00A3022A">
              <w:rPr>
                <w:sz w:val="15"/>
                <w:szCs w:val="15"/>
              </w:rPr>
              <w:t>riterion</w:t>
            </w:r>
          </w:p>
        </w:tc>
        <w:tc>
          <w:tcPr>
            <w:tcW w:w="140" w:type="pct"/>
            <w:noWrap/>
            <w:hideMark/>
          </w:tcPr>
          <w:p w14:paraId="7908F961" w14:textId="77777777" w:rsidR="00A3022A" w:rsidRPr="00A3022A" w:rsidRDefault="00A3022A" w:rsidP="00A3022A">
            <w:pPr>
              <w:pStyle w:val="NoSpacing"/>
              <w:rPr>
                <w:sz w:val="15"/>
                <w:szCs w:val="15"/>
              </w:rPr>
            </w:pPr>
            <w:r w:rsidRPr="00A3022A">
              <w:rPr>
                <w:sz w:val="15"/>
                <w:szCs w:val="15"/>
              </w:rPr>
              <w:t>85103</w:t>
            </w:r>
          </w:p>
        </w:tc>
      </w:tr>
      <w:tr w:rsidR="00A3022A" w:rsidRPr="00A3022A" w14:paraId="4B3F9134" w14:textId="77777777" w:rsidTr="00FB7F39">
        <w:trPr>
          <w:trHeight w:val="300"/>
        </w:trPr>
        <w:tc>
          <w:tcPr>
            <w:tcW w:w="92" w:type="pct"/>
            <w:noWrap/>
            <w:hideMark/>
          </w:tcPr>
          <w:p w14:paraId="7A045ED5" w14:textId="77777777" w:rsidR="00A3022A" w:rsidRPr="00A3022A" w:rsidRDefault="00A3022A" w:rsidP="00A3022A">
            <w:pPr>
              <w:pStyle w:val="NoSpacing"/>
              <w:rPr>
                <w:sz w:val="15"/>
                <w:szCs w:val="15"/>
              </w:rPr>
            </w:pPr>
            <w:r w:rsidRPr="00A3022A">
              <w:rPr>
                <w:sz w:val="15"/>
                <w:szCs w:val="15"/>
              </w:rPr>
              <w:t>#42</w:t>
            </w:r>
          </w:p>
        </w:tc>
        <w:tc>
          <w:tcPr>
            <w:tcW w:w="5000" w:type="pct"/>
            <w:noWrap/>
            <w:hideMark/>
          </w:tcPr>
          <w:p w14:paraId="14B6FBEE" w14:textId="00C7D4D5" w:rsidR="00A3022A" w:rsidRPr="00A3022A" w:rsidRDefault="00E95CF5" w:rsidP="00A3022A">
            <w:pPr>
              <w:pStyle w:val="NoSpacing"/>
              <w:rPr>
                <w:sz w:val="15"/>
                <w:szCs w:val="15"/>
              </w:rPr>
            </w:pPr>
            <w:r w:rsidRPr="00A3022A">
              <w:rPr>
                <w:sz w:val="15"/>
                <w:szCs w:val="15"/>
              </w:rPr>
              <w:t>C</w:t>
            </w:r>
            <w:r w:rsidR="00A3022A" w:rsidRPr="00A3022A">
              <w:rPr>
                <w:sz w:val="15"/>
                <w:szCs w:val="15"/>
              </w:rPr>
              <w:t>riteria</w:t>
            </w:r>
          </w:p>
        </w:tc>
        <w:tc>
          <w:tcPr>
            <w:tcW w:w="140" w:type="pct"/>
            <w:noWrap/>
            <w:hideMark/>
          </w:tcPr>
          <w:p w14:paraId="4AEB9853" w14:textId="77777777" w:rsidR="00A3022A" w:rsidRPr="00A3022A" w:rsidRDefault="00A3022A" w:rsidP="00A3022A">
            <w:pPr>
              <w:pStyle w:val="NoSpacing"/>
              <w:rPr>
                <w:sz w:val="15"/>
                <w:szCs w:val="15"/>
              </w:rPr>
            </w:pPr>
            <w:r w:rsidRPr="00A3022A">
              <w:rPr>
                <w:sz w:val="15"/>
                <w:szCs w:val="15"/>
              </w:rPr>
              <w:t>693999</w:t>
            </w:r>
          </w:p>
        </w:tc>
      </w:tr>
      <w:tr w:rsidR="00A3022A" w:rsidRPr="00A3022A" w14:paraId="6CC568F8" w14:textId="77777777" w:rsidTr="00FB7F39">
        <w:trPr>
          <w:trHeight w:val="300"/>
        </w:trPr>
        <w:tc>
          <w:tcPr>
            <w:tcW w:w="92" w:type="pct"/>
            <w:noWrap/>
            <w:hideMark/>
          </w:tcPr>
          <w:p w14:paraId="60B244B1" w14:textId="77777777" w:rsidR="00A3022A" w:rsidRPr="00A3022A" w:rsidRDefault="00A3022A" w:rsidP="00A3022A">
            <w:pPr>
              <w:pStyle w:val="NoSpacing"/>
              <w:rPr>
                <w:sz w:val="15"/>
                <w:szCs w:val="15"/>
              </w:rPr>
            </w:pPr>
            <w:r w:rsidRPr="00A3022A">
              <w:rPr>
                <w:sz w:val="15"/>
                <w:szCs w:val="15"/>
              </w:rPr>
              <w:t>#41</w:t>
            </w:r>
          </w:p>
        </w:tc>
        <w:tc>
          <w:tcPr>
            <w:tcW w:w="5000" w:type="pct"/>
            <w:noWrap/>
            <w:hideMark/>
          </w:tcPr>
          <w:p w14:paraId="32021B1C" w14:textId="77777777" w:rsidR="00A3022A" w:rsidRPr="00A3022A" w:rsidRDefault="00A3022A" w:rsidP="00A3022A">
            <w:pPr>
              <w:pStyle w:val="NoSpacing"/>
              <w:rPr>
                <w:sz w:val="15"/>
                <w:szCs w:val="15"/>
              </w:rPr>
            </w:pPr>
            <w:r w:rsidRPr="00A3022A">
              <w:rPr>
                <w:sz w:val="15"/>
                <w:szCs w:val="15"/>
              </w:rPr>
              <w:t>'low income country'/exp OR 'low income countr*' OR 'lower-middle-income countr*' OR 'low middle income countr*' OR 'low income and lower middle income countries' OR 'lmic' OR 'lmics' OR 'developing countr*' OR 'developing country'/exp OR 'bolivarian republic of venezuela' OR turkmenistan OR turkey OR thailand OR suriname OR 'st. vincent and the grenadines' OR 'st.lucia' OR 'south africa' OR serbia OR 'russian federation' OR romania OR peru OR paraguay OR panama OR palau OR namibia OR 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 democratic republic' OR 'lao pdr' OR 'kyrgyz republic' OR kosovo OR kiribati OR kenya OR indonesia OR india OR honduras OR guatemala OR ghana OR 'el salvador' OR 'arab republic of egypt' OR djibouti OR 'cote de ivoire'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 republic of korea' OR haiti OR 'guinea bissau' OR guinea OR gambia OR ethiopia OR eritrea OR 'democratic republic of congo' OR comoros OR chad OR 'central african republic' OR burundi OR 'burkina faso' OR benin OR Afghanistan</w:t>
            </w:r>
          </w:p>
        </w:tc>
        <w:tc>
          <w:tcPr>
            <w:tcW w:w="140" w:type="pct"/>
            <w:noWrap/>
            <w:hideMark/>
          </w:tcPr>
          <w:p w14:paraId="15D6CEBA" w14:textId="77777777" w:rsidR="00A3022A" w:rsidRPr="00A3022A" w:rsidRDefault="00A3022A" w:rsidP="00A3022A">
            <w:pPr>
              <w:pStyle w:val="NoSpacing"/>
              <w:rPr>
                <w:sz w:val="15"/>
                <w:szCs w:val="15"/>
              </w:rPr>
            </w:pPr>
            <w:r w:rsidRPr="00A3022A">
              <w:rPr>
                <w:sz w:val="15"/>
                <w:szCs w:val="15"/>
              </w:rPr>
              <w:t>5588211</w:t>
            </w:r>
          </w:p>
        </w:tc>
      </w:tr>
      <w:tr w:rsidR="00A3022A" w:rsidRPr="00A3022A" w14:paraId="09EB57E4" w14:textId="77777777" w:rsidTr="00FB7F39">
        <w:trPr>
          <w:trHeight w:val="300"/>
        </w:trPr>
        <w:tc>
          <w:tcPr>
            <w:tcW w:w="92" w:type="pct"/>
            <w:noWrap/>
            <w:hideMark/>
          </w:tcPr>
          <w:p w14:paraId="6C58E328" w14:textId="77777777" w:rsidR="00A3022A" w:rsidRPr="00A3022A" w:rsidRDefault="00A3022A" w:rsidP="00A3022A">
            <w:pPr>
              <w:pStyle w:val="NoSpacing"/>
              <w:rPr>
                <w:sz w:val="15"/>
                <w:szCs w:val="15"/>
              </w:rPr>
            </w:pPr>
            <w:r w:rsidRPr="00A3022A">
              <w:rPr>
                <w:sz w:val="15"/>
                <w:szCs w:val="15"/>
              </w:rPr>
              <w:t>#40</w:t>
            </w:r>
          </w:p>
        </w:tc>
        <w:tc>
          <w:tcPr>
            <w:tcW w:w="5000" w:type="pct"/>
            <w:noWrap/>
            <w:hideMark/>
          </w:tcPr>
          <w:p w14:paraId="290F797B" w14:textId="77777777" w:rsidR="00A3022A" w:rsidRPr="00A3022A" w:rsidRDefault="00A3022A" w:rsidP="00A3022A">
            <w:pPr>
              <w:pStyle w:val="NoSpacing"/>
              <w:rPr>
                <w:sz w:val="15"/>
                <w:szCs w:val="15"/>
              </w:rPr>
            </w:pPr>
            <w:r w:rsidRPr="00A3022A">
              <w:rPr>
                <w:sz w:val="15"/>
                <w:szCs w:val="15"/>
              </w:rPr>
              <w:t>'bolivarian republic of venezuela' OR turkmenistan OR turkey OR thailand OR suriname OR 'st. vincent and the grenadines' OR 'st.lucia' OR 'south africa' OR serbia OR 'russian federation' OR romania OR peru OR paraguay OR panama OR palau OR namibia OR montenegro OR mexico OR mauritius OR 'marshall islands' OR maldives OR malaysia OR 'republic of macedonia' OR libya OR lebanon OR kazakhstan OR jordan OR jamaica OR iraq OR 'islamic republic of iran' OR guyana OR grenada OR georgia OR gabon OR fiji OR ecuador OR 'equatorial guinea' OR 'dominican republic' OR dominica OR cuba OR 'costa rica' OR colombia OR china OR bulgaria OR brazil OR botswana OR 'bosnia and herzegovina' OR belize OR belarus OR azerbaijan OR argentina OR angola OR 'american samoa' OR algeria OR albania OR zambia OR 'yemen arab republic' OR 'west bank gaza' OR vietnam OR vanuatu OR uzbekistan OR ukraine OR tunisia OR tonga OR 'timor-leste' OR tajikistan OR 'syrian arab republic' OR swaziland OR sudan OR 'sri lanka' OR 'solomon islands' OR 'sao tome and principe' OR samoa OR philippines OR 'papua new guinea' OR pakistan OR nigeria OR nicaragua OR myanmar OR morocco OR mongolia OR moldova OR micronesia OR mauritania OR lesotho OR 'lao people democratic republic' OR 'lao pdr' OR 'kyrgyz republic' OR kosovo OR kiribati OR kenya OR indonesia OR india OR honduras OR guatemala OR ghana OR 'el salvador' OR 'arab republic of egypt' OR djibouti OR 'cote de ivoire' OR cameroon OR cambodia OR 'cabo verde' OR bolivia OR bhutan OR bangladesh OR armenia OR zimbabwe OR uganda OR togo OR tanzania OR 'south sudan' OR somalia OR 'sierra leone' OR senegal OR rwanda OR niger OR nepal OR mozambique OR mali OR malawi OR madagascar OR liberia OR 'democratic people republic of korea' OR haiti OR 'guinea bissau' OR guinea OR gambia OR ethiopia OR eritrea OR 'democratic republic of congo' OR comoros OR chad OR 'central african republic' OR burundi OR 'burkina faso' OR benin OR afghanistan</w:t>
            </w:r>
          </w:p>
        </w:tc>
        <w:tc>
          <w:tcPr>
            <w:tcW w:w="140" w:type="pct"/>
            <w:noWrap/>
            <w:hideMark/>
          </w:tcPr>
          <w:p w14:paraId="51B43894" w14:textId="77777777" w:rsidR="00A3022A" w:rsidRPr="00A3022A" w:rsidRDefault="00A3022A" w:rsidP="00A3022A">
            <w:pPr>
              <w:pStyle w:val="NoSpacing"/>
              <w:rPr>
                <w:sz w:val="15"/>
                <w:szCs w:val="15"/>
              </w:rPr>
            </w:pPr>
            <w:r w:rsidRPr="00A3022A">
              <w:rPr>
                <w:sz w:val="15"/>
                <w:szCs w:val="15"/>
              </w:rPr>
              <w:t>5542330</w:t>
            </w:r>
          </w:p>
        </w:tc>
      </w:tr>
      <w:tr w:rsidR="00A3022A" w:rsidRPr="00A3022A" w14:paraId="0B1E123D" w14:textId="77777777" w:rsidTr="00FB7F39">
        <w:trPr>
          <w:trHeight w:val="300"/>
        </w:trPr>
        <w:tc>
          <w:tcPr>
            <w:tcW w:w="92" w:type="pct"/>
            <w:noWrap/>
            <w:hideMark/>
          </w:tcPr>
          <w:p w14:paraId="24977C4E" w14:textId="77777777" w:rsidR="00A3022A" w:rsidRPr="00A3022A" w:rsidRDefault="00A3022A" w:rsidP="00A3022A">
            <w:pPr>
              <w:pStyle w:val="NoSpacing"/>
              <w:rPr>
                <w:sz w:val="15"/>
                <w:szCs w:val="15"/>
              </w:rPr>
            </w:pPr>
            <w:r w:rsidRPr="00A3022A">
              <w:rPr>
                <w:sz w:val="15"/>
                <w:szCs w:val="15"/>
              </w:rPr>
              <w:t>#39</w:t>
            </w:r>
          </w:p>
        </w:tc>
        <w:tc>
          <w:tcPr>
            <w:tcW w:w="5000" w:type="pct"/>
            <w:noWrap/>
            <w:hideMark/>
          </w:tcPr>
          <w:p w14:paraId="628871D5" w14:textId="77777777" w:rsidR="00A3022A" w:rsidRPr="00A3022A" w:rsidRDefault="00A3022A" w:rsidP="00A3022A">
            <w:pPr>
              <w:pStyle w:val="NoSpacing"/>
              <w:rPr>
                <w:sz w:val="15"/>
                <w:szCs w:val="15"/>
              </w:rPr>
            </w:pPr>
            <w:r w:rsidRPr="00A3022A">
              <w:rPr>
                <w:sz w:val="15"/>
                <w:szCs w:val="15"/>
              </w:rPr>
              <w:t>'developing country'/exp</w:t>
            </w:r>
          </w:p>
        </w:tc>
        <w:tc>
          <w:tcPr>
            <w:tcW w:w="140" w:type="pct"/>
            <w:noWrap/>
            <w:hideMark/>
          </w:tcPr>
          <w:p w14:paraId="2783ECBF" w14:textId="77777777" w:rsidR="00A3022A" w:rsidRPr="00A3022A" w:rsidRDefault="00A3022A" w:rsidP="00A3022A">
            <w:pPr>
              <w:pStyle w:val="NoSpacing"/>
              <w:rPr>
                <w:sz w:val="15"/>
                <w:szCs w:val="15"/>
              </w:rPr>
            </w:pPr>
            <w:r w:rsidRPr="00A3022A">
              <w:rPr>
                <w:sz w:val="15"/>
                <w:szCs w:val="15"/>
              </w:rPr>
              <w:t>85622</w:t>
            </w:r>
          </w:p>
        </w:tc>
      </w:tr>
      <w:tr w:rsidR="00A3022A" w:rsidRPr="00A3022A" w14:paraId="783F37BA" w14:textId="77777777" w:rsidTr="00FB7F39">
        <w:trPr>
          <w:trHeight w:val="300"/>
        </w:trPr>
        <w:tc>
          <w:tcPr>
            <w:tcW w:w="92" w:type="pct"/>
            <w:noWrap/>
            <w:hideMark/>
          </w:tcPr>
          <w:p w14:paraId="1BAE6024" w14:textId="77777777" w:rsidR="00A3022A" w:rsidRPr="00A3022A" w:rsidRDefault="00A3022A" w:rsidP="00A3022A">
            <w:pPr>
              <w:pStyle w:val="NoSpacing"/>
              <w:rPr>
                <w:sz w:val="15"/>
                <w:szCs w:val="15"/>
              </w:rPr>
            </w:pPr>
            <w:r w:rsidRPr="00A3022A">
              <w:rPr>
                <w:sz w:val="15"/>
                <w:szCs w:val="15"/>
              </w:rPr>
              <w:t>#37</w:t>
            </w:r>
          </w:p>
        </w:tc>
        <w:tc>
          <w:tcPr>
            <w:tcW w:w="5000" w:type="pct"/>
            <w:noWrap/>
            <w:hideMark/>
          </w:tcPr>
          <w:p w14:paraId="0BAAFE7A" w14:textId="77777777" w:rsidR="00A3022A" w:rsidRPr="00A3022A" w:rsidRDefault="00A3022A" w:rsidP="00A3022A">
            <w:pPr>
              <w:pStyle w:val="NoSpacing"/>
              <w:rPr>
                <w:sz w:val="15"/>
                <w:szCs w:val="15"/>
              </w:rPr>
            </w:pPr>
            <w:r w:rsidRPr="00A3022A">
              <w:rPr>
                <w:sz w:val="15"/>
                <w:szCs w:val="15"/>
              </w:rPr>
              <w:t>'developing countr*'</w:t>
            </w:r>
          </w:p>
        </w:tc>
        <w:tc>
          <w:tcPr>
            <w:tcW w:w="140" w:type="pct"/>
            <w:noWrap/>
            <w:hideMark/>
          </w:tcPr>
          <w:p w14:paraId="39F1470B" w14:textId="77777777" w:rsidR="00A3022A" w:rsidRPr="00A3022A" w:rsidRDefault="00A3022A" w:rsidP="00A3022A">
            <w:pPr>
              <w:pStyle w:val="NoSpacing"/>
              <w:rPr>
                <w:sz w:val="15"/>
                <w:szCs w:val="15"/>
              </w:rPr>
            </w:pPr>
            <w:r w:rsidRPr="00A3022A">
              <w:rPr>
                <w:sz w:val="15"/>
                <w:szCs w:val="15"/>
              </w:rPr>
              <w:t>118945</w:t>
            </w:r>
          </w:p>
        </w:tc>
      </w:tr>
      <w:tr w:rsidR="00A3022A" w:rsidRPr="00A3022A" w14:paraId="6CEC6434" w14:textId="77777777" w:rsidTr="00FB7F39">
        <w:trPr>
          <w:trHeight w:val="300"/>
        </w:trPr>
        <w:tc>
          <w:tcPr>
            <w:tcW w:w="92" w:type="pct"/>
            <w:noWrap/>
            <w:hideMark/>
          </w:tcPr>
          <w:p w14:paraId="2C49C665" w14:textId="77777777" w:rsidR="00A3022A" w:rsidRPr="00A3022A" w:rsidRDefault="00A3022A" w:rsidP="00A3022A">
            <w:pPr>
              <w:pStyle w:val="NoSpacing"/>
              <w:rPr>
                <w:sz w:val="15"/>
                <w:szCs w:val="15"/>
              </w:rPr>
            </w:pPr>
            <w:r w:rsidRPr="00A3022A">
              <w:rPr>
                <w:sz w:val="15"/>
                <w:szCs w:val="15"/>
              </w:rPr>
              <w:t>#36</w:t>
            </w:r>
          </w:p>
        </w:tc>
        <w:tc>
          <w:tcPr>
            <w:tcW w:w="5000" w:type="pct"/>
            <w:noWrap/>
            <w:hideMark/>
          </w:tcPr>
          <w:p w14:paraId="254CD2DB" w14:textId="77777777" w:rsidR="00A3022A" w:rsidRPr="00A3022A" w:rsidRDefault="00A3022A" w:rsidP="00A3022A">
            <w:pPr>
              <w:pStyle w:val="NoSpacing"/>
              <w:rPr>
                <w:sz w:val="15"/>
                <w:szCs w:val="15"/>
              </w:rPr>
            </w:pPr>
            <w:r w:rsidRPr="00A3022A">
              <w:rPr>
                <w:sz w:val="15"/>
                <w:szCs w:val="15"/>
              </w:rPr>
              <w:t>'lmics'</w:t>
            </w:r>
          </w:p>
        </w:tc>
        <w:tc>
          <w:tcPr>
            <w:tcW w:w="140" w:type="pct"/>
            <w:noWrap/>
            <w:hideMark/>
          </w:tcPr>
          <w:p w14:paraId="0F41DDF3" w14:textId="77777777" w:rsidR="00A3022A" w:rsidRPr="00A3022A" w:rsidRDefault="00A3022A" w:rsidP="00A3022A">
            <w:pPr>
              <w:pStyle w:val="NoSpacing"/>
              <w:rPr>
                <w:sz w:val="15"/>
                <w:szCs w:val="15"/>
              </w:rPr>
            </w:pPr>
            <w:r w:rsidRPr="00A3022A">
              <w:rPr>
                <w:sz w:val="15"/>
                <w:szCs w:val="15"/>
              </w:rPr>
              <w:t>1439</w:t>
            </w:r>
          </w:p>
        </w:tc>
      </w:tr>
      <w:tr w:rsidR="00A3022A" w:rsidRPr="00A3022A" w14:paraId="19EF3EB9" w14:textId="77777777" w:rsidTr="00FB7F39">
        <w:trPr>
          <w:trHeight w:val="300"/>
        </w:trPr>
        <w:tc>
          <w:tcPr>
            <w:tcW w:w="92" w:type="pct"/>
            <w:noWrap/>
            <w:hideMark/>
          </w:tcPr>
          <w:p w14:paraId="43CD102F" w14:textId="77777777" w:rsidR="00A3022A" w:rsidRPr="00A3022A" w:rsidRDefault="00A3022A" w:rsidP="00A3022A">
            <w:pPr>
              <w:pStyle w:val="NoSpacing"/>
              <w:rPr>
                <w:sz w:val="15"/>
                <w:szCs w:val="15"/>
              </w:rPr>
            </w:pPr>
            <w:r w:rsidRPr="00A3022A">
              <w:rPr>
                <w:sz w:val="15"/>
                <w:szCs w:val="15"/>
              </w:rPr>
              <w:t>#35</w:t>
            </w:r>
          </w:p>
        </w:tc>
        <w:tc>
          <w:tcPr>
            <w:tcW w:w="5000" w:type="pct"/>
            <w:noWrap/>
            <w:hideMark/>
          </w:tcPr>
          <w:p w14:paraId="2CF2A721" w14:textId="77777777" w:rsidR="00A3022A" w:rsidRPr="00A3022A" w:rsidRDefault="00A3022A" w:rsidP="00A3022A">
            <w:pPr>
              <w:pStyle w:val="NoSpacing"/>
              <w:rPr>
                <w:sz w:val="15"/>
                <w:szCs w:val="15"/>
              </w:rPr>
            </w:pPr>
            <w:r w:rsidRPr="00A3022A">
              <w:rPr>
                <w:sz w:val="15"/>
                <w:szCs w:val="15"/>
              </w:rPr>
              <w:t>'lmic'</w:t>
            </w:r>
          </w:p>
        </w:tc>
        <w:tc>
          <w:tcPr>
            <w:tcW w:w="140" w:type="pct"/>
            <w:noWrap/>
            <w:hideMark/>
          </w:tcPr>
          <w:p w14:paraId="74025E79" w14:textId="77777777" w:rsidR="00A3022A" w:rsidRPr="00A3022A" w:rsidRDefault="00A3022A" w:rsidP="00A3022A">
            <w:pPr>
              <w:pStyle w:val="NoSpacing"/>
              <w:rPr>
                <w:sz w:val="15"/>
                <w:szCs w:val="15"/>
              </w:rPr>
            </w:pPr>
            <w:r w:rsidRPr="00A3022A">
              <w:rPr>
                <w:sz w:val="15"/>
                <w:szCs w:val="15"/>
              </w:rPr>
              <w:t>1076</w:t>
            </w:r>
          </w:p>
        </w:tc>
      </w:tr>
      <w:tr w:rsidR="00A3022A" w:rsidRPr="00A3022A" w14:paraId="447906E1" w14:textId="77777777" w:rsidTr="00FB7F39">
        <w:trPr>
          <w:trHeight w:val="300"/>
        </w:trPr>
        <w:tc>
          <w:tcPr>
            <w:tcW w:w="92" w:type="pct"/>
            <w:noWrap/>
            <w:hideMark/>
          </w:tcPr>
          <w:p w14:paraId="0A45EEF1" w14:textId="77777777" w:rsidR="00A3022A" w:rsidRPr="00A3022A" w:rsidRDefault="00A3022A" w:rsidP="00A3022A">
            <w:pPr>
              <w:pStyle w:val="NoSpacing"/>
              <w:rPr>
                <w:sz w:val="15"/>
                <w:szCs w:val="15"/>
              </w:rPr>
            </w:pPr>
            <w:r w:rsidRPr="00A3022A">
              <w:rPr>
                <w:sz w:val="15"/>
                <w:szCs w:val="15"/>
              </w:rPr>
              <w:t>#34</w:t>
            </w:r>
          </w:p>
        </w:tc>
        <w:tc>
          <w:tcPr>
            <w:tcW w:w="5000" w:type="pct"/>
            <w:noWrap/>
            <w:hideMark/>
          </w:tcPr>
          <w:p w14:paraId="37EC3BB7" w14:textId="77777777" w:rsidR="00A3022A" w:rsidRPr="00A3022A" w:rsidRDefault="00A3022A" w:rsidP="00A3022A">
            <w:pPr>
              <w:pStyle w:val="NoSpacing"/>
              <w:rPr>
                <w:sz w:val="15"/>
                <w:szCs w:val="15"/>
              </w:rPr>
            </w:pPr>
            <w:r w:rsidRPr="00A3022A">
              <w:rPr>
                <w:sz w:val="15"/>
                <w:szCs w:val="15"/>
              </w:rPr>
              <w:t xml:space="preserve">'low income and lower </w:t>
            </w:r>
            <w:proofErr w:type="gramStart"/>
            <w:r w:rsidRPr="00A3022A">
              <w:rPr>
                <w:sz w:val="15"/>
                <w:szCs w:val="15"/>
              </w:rPr>
              <w:t>middle income</w:t>
            </w:r>
            <w:proofErr w:type="gramEnd"/>
            <w:r w:rsidRPr="00A3022A">
              <w:rPr>
                <w:sz w:val="15"/>
                <w:szCs w:val="15"/>
              </w:rPr>
              <w:t xml:space="preserve"> countries'</w:t>
            </w:r>
          </w:p>
        </w:tc>
        <w:tc>
          <w:tcPr>
            <w:tcW w:w="140" w:type="pct"/>
            <w:noWrap/>
            <w:hideMark/>
          </w:tcPr>
          <w:p w14:paraId="7CBB9CBD" w14:textId="77777777" w:rsidR="00A3022A" w:rsidRPr="00A3022A" w:rsidRDefault="00A3022A" w:rsidP="00A3022A">
            <w:pPr>
              <w:pStyle w:val="NoSpacing"/>
              <w:rPr>
                <w:sz w:val="15"/>
                <w:szCs w:val="15"/>
              </w:rPr>
            </w:pPr>
            <w:r w:rsidRPr="00A3022A">
              <w:rPr>
                <w:sz w:val="15"/>
                <w:szCs w:val="15"/>
              </w:rPr>
              <w:t>43</w:t>
            </w:r>
          </w:p>
        </w:tc>
      </w:tr>
      <w:tr w:rsidR="00A3022A" w:rsidRPr="00A3022A" w14:paraId="039FB0D5" w14:textId="77777777" w:rsidTr="00FB7F39">
        <w:trPr>
          <w:trHeight w:val="300"/>
        </w:trPr>
        <w:tc>
          <w:tcPr>
            <w:tcW w:w="92" w:type="pct"/>
            <w:noWrap/>
            <w:hideMark/>
          </w:tcPr>
          <w:p w14:paraId="7209C844" w14:textId="77777777" w:rsidR="00A3022A" w:rsidRPr="00A3022A" w:rsidRDefault="00A3022A" w:rsidP="00A3022A">
            <w:pPr>
              <w:pStyle w:val="NoSpacing"/>
              <w:rPr>
                <w:sz w:val="15"/>
                <w:szCs w:val="15"/>
              </w:rPr>
            </w:pPr>
            <w:r w:rsidRPr="00A3022A">
              <w:rPr>
                <w:sz w:val="15"/>
                <w:szCs w:val="15"/>
              </w:rPr>
              <w:lastRenderedPageBreak/>
              <w:t>#33</w:t>
            </w:r>
          </w:p>
        </w:tc>
        <w:tc>
          <w:tcPr>
            <w:tcW w:w="5000" w:type="pct"/>
            <w:noWrap/>
            <w:hideMark/>
          </w:tcPr>
          <w:p w14:paraId="7C54D36F" w14:textId="77777777" w:rsidR="00A3022A" w:rsidRPr="00A3022A" w:rsidRDefault="00A3022A" w:rsidP="00A3022A">
            <w:pPr>
              <w:pStyle w:val="NoSpacing"/>
              <w:rPr>
                <w:sz w:val="15"/>
                <w:szCs w:val="15"/>
              </w:rPr>
            </w:pPr>
            <w:r w:rsidRPr="00A3022A">
              <w:rPr>
                <w:sz w:val="15"/>
                <w:szCs w:val="15"/>
              </w:rPr>
              <w:t>'low middle income countr*'</w:t>
            </w:r>
          </w:p>
        </w:tc>
        <w:tc>
          <w:tcPr>
            <w:tcW w:w="140" w:type="pct"/>
            <w:noWrap/>
            <w:hideMark/>
          </w:tcPr>
          <w:p w14:paraId="5D40378B" w14:textId="77777777" w:rsidR="00A3022A" w:rsidRPr="00A3022A" w:rsidRDefault="00A3022A" w:rsidP="00A3022A">
            <w:pPr>
              <w:pStyle w:val="NoSpacing"/>
              <w:rPr>
                <w:sz w:val="15"/>
                <w:szCs w:val="15"/>
              </w:rPr>
            </w:pPr>
            <w:r w:rsidRPr="00A3022A">
              <w:rPr>
                <w:sz w:val="15"/>
                <w:szCs w:val="15"/>
              </w:rPr>
              <w:t>554</w:t>
            </w:r>
          </w:p>
        </w:tc>
      </w:tr>
      <w:tr w:rsidR="00A3022A" w:rsidRPr="00A3022A" w14:paraId="4F6348CF" w14:textId="77777777" w:rsidTr="00FB7F39">
        <w:trPr>
          <w:trHeight w:val="300"/>
        </w:trPr>
        <w:tc>
          <w:tcPr>
            <w:tcW w:w="92" w:type="pct"/>
            <w:noWrap/>
            <w:hideMark/>
          </w:tcPr>
          <w:p w14:paraId="204F8CFC" w14:textId="77777777" w:rsidR="00A3022A" w:rsidRPr="00A3022A" w:rsidRDefault="00A3022A" w:rsidP="00A3022A">
            <w:pPr>
              <w:pStyle w:val="NoSpacing"/>
              <w:rPr>
                <w:sz w:val="15"/>
                <w:szCs w:val="15"/>
              </w:rPr>
            </w:pPr>
            <w:r w:rsidRPr="00A3022A">
              <w:rPr>
                <w:sz w:val="15"/>
                <w:szCs w:val="15"/>
              </w:rPr>
              <w:t>#32</w:t>
            </w:r>
          </w:p>
        </w:tc>
        <w:tc>
          <w:tcPr>
            <w:tcW w:w="5000" w:type="pct"/>
            <w:noWrap/>
            <w:hideMark/>
          </w:tcPr>
          <w:p w14:paraId="26E05C77" w14:textId="77777777" w:rsidR="00A3022A" w:rsidRPr="00A3022A" w:rsidRDefault="00A3022A" w:rsidP="00A3022A">
            <w:pPr>
              <w:pStyle w:val="NoSpacing"/>
              <w:rPr>
                <w:sz w:val="15"/>
                <w:szCs w:val="15"/>
              </w:rPr>
            </w:pPr>
            <w:r w:rsidRPr="00A3022A">
              <w:rPr>
                <w:sz w:val="15"/>
                <w:szCs w:val="15"/>
              </w:rPr>
              <w:t>'lower-middle-income countr*'</w:t>
            </w:r>
          </w:p>
        </w:tc>
        <w:tc>
          <w:tcPr>
            <w:tcW w:w="140" w:type="pct"/>
            <w:noWrap/>
            <w:hideMark/>
          </w:tcPr>
          <w:p w14:paraId="08480E8F" w14:textId="77777777" w:rsidR="00A3022A" w:rsidRPr="00A3022A" w:rsidRDefault="00A3022A" w:rsidP="00A3022A">
            <w:pPr>
              <w:pStyle w:val="NoSpacing"/>
              <w:rPr>
                <w:sz w:val="15"/>
                <w:szCs w:val="15"/>
              </w:rPr>
            </w:pPr>
            <w:r w:rsidRPr="00A3022A">
              <w:rPr>
                <w:sz w:val="15"/>
                <w:szCs w:val="15"/>
              </w:rPr>
              <w:t>399</w:t>
            </w:r>
          </w:p>
        </w:tc>
      </w:tr>
      <w:tr w:rsidR="00A3022A" w:rsidRPr="00A3022A" w14:paraId="3984974B" w14:textId="77777777" w:rsidTr="00FB7F39">
        <w:trPr>
          <w:trHeight w:val="300"/>
        </w:trPr>
        <w:tc>
          <w:tcPr>
            <w:tcW w:w="92" w:type="pct"/>
            <w:noWrap/>
            <w:hideMark/>
          </w:tcPr>
          <w:p w14:paraId="2EED0444" w14:textId="77777777" w:rsidR="00A3022A" w:rsidRPr="00A3022A" w:rsidRDefault="00A3022A" w:rsidP="00A3022A">
            <w:pPr>
              <w:pStyle w:val="NoSpacing"/>
              <w:rPr>
                <w:sz w:val="15"/>
                <w:szCs w:val="15"/>
              </w:rPr>
            </w:pPr>
            <w:r w:rsidRPr="00A3022A">
              <w:rPr>
                <w:sz w:val="15"/>
                <w:szCs w:val="15"/>
              </w:rPr>
              <w:t>#31</w:t>
            </w:r>
          </w:p>
        </w:tc>
        <w:tc>
          <w:tcPr>
            <w:tcW w:w="5000" w:type="pct"/>
            <w:noWrap/>
            <w:hideMark/>
          </w:tcPr>
          <w:p w14:paraId="55C98117" w14:textId="77777777" w:rsidR="00A3022A" w:rsidRPr="00A3022A" w:rsidRDefault="00A3022A" w:rsidP="00A3022A">
            <w:pPr>
              <w:pStyle w:val="NoSpacing"/>
              <w:rPr>
                <w:sz w:val="15"/>
                <w:szCs w:val="15"/>
              </w:rPr>
            </w:pPr>
            <w:r w:rsidRPr="00A3022A">
              <w:rPr>
                <w:sz w:val="15"/>
                <w:szCs w:val="15"/>
              </w:rPr>
              <w:t>'low income countr*'</w:t>
            </w:r>
          </w:p>
        </w:tc>
        <w:tc>
          <w:tcPr>
            <w:tcW w:w="140" w:type="pct"/>
            <w:noWrap/>
            <w:hideMark/>
          </w:tcPr>
          <w:p w14:paraId="2E6A27C6" w14:textId="77777777" w:rsidR="00A3022A" w:rsidRPr="00A3022A" w:rsidRDefault="00A3022A" w:rsidP="00A3022A">
            <w:pPr>
              <w:pStyle w:val="NoSpacing"/>
              <w:rPr>
                <w:sz w:val="15"/>
                <w:szCs w:val="15"/>
              </w:rPr>
            </w:pPr>
            <w:r w:rsidRPr="00A3022A">
              <w:rPr>
                <w:sz w:val="15"/>
                <w:szCs w:val="15"/>
              </w:rPr>
              <w:t>5922</w:t>
            </w:r>
          </w:p>
        </w:tc>
      </w:tr>
      <w:tr w:rsidR="00A3022A" w:rsidRPr="00A3022A" w14:paraId="1E49D913" w14:textId="77777777" w:rsidTr="00FB7F39">
        <w:trPr>
          <w:trHeight w:val="300"/>
        </w:trPr>
        <w:tc>
          <w:tcPr>
            <w:tcW w:w="92" w:type="pct"/>
            <w:noWrap/>
            <w:hideMark/>
          </w:tcPr>
          <w:p w14:paraId="2EACF336" w14:textId="77777777" w:rsidR="00A3022A" w:rsidRPr="00A3022A" w:rsidRDefault="00A3022A" w:rsidP="00A3022A">
            <w:pPr>
              <w:pStyle w:val="NoSpacing"/>
              <w:rPr>
                <w:sz w:val="15"/>
                <w:szCs w:val="15"/>
              </w:rPr>
            </w:pPr>
            <w:r w:rsidRPr="00A3022A">
              <w:rPr>
                <w:sz w:val="15"/>
                <w:szCs w:val="15"/>
              </w:rPr>
              <w:t>#30</w:t>
            </w:r>
          </w:p>
        </w:tc>
        <w:tc>
          <w:tcPr>
            <w:tcW w:w="5000" w:type="pct"/>
            <w:noWrap/>
            <w:hideMark/>
          </w:tcPr>
          <w:p w14:paraId="3BFB25BA" w14:textId="77777777" w:rsidR="00A3022A" w:rsidRPr="00A3022A" w:rsidRDefault="00A3022A" w:rsidP="00A3022A">
            <w:pPr>
              <w:pStyle w:val="NoSpacing"/>
              <w:rPr>
                <w:sz w:val="15"/>
                <w:szCs w:val="15"/>
              </w:rPr>
            </w:pPr>
            <w:r w:rsidRPr="00A3022A">
              <w:rPr>
                <w:sz w:val="15"/>
                <w:szCs w:val="15"/>
              </w:rPr>
              <w:t>'low income country'/exp</w:t>
            </w:r>
          </w:p>
        </w:tc>
        <w:tc>
          <w:tcPr>
            <w:tcW w:w="140" w:type="pct"/>
            <w:noWrap/>
            <w:hideMark/>
          </w:tcPr>
          <w:p w14:paraId="2CE31282" w14:textId="77777777" w:rsidR="00A3022A" w:rsidRPr="00A3022A" w:rsidRDefault="00A3022A" w:rsidP="00A3022A">
            <w:pPr>
              <w:pStyle w:val="NoSpacing"/>
              <w:rPr>
                <w:sz w:val="15"/>
                <w:szCs w:val="15"/>
              </w:rPr>
            </w:pPr>
            <w:r w:rsidRPr="00A3022A">
              <w:rPr>
                <w:sz w:val="15"/>
                <w:szCs w:val="15"/>
              </w:rPr>
              <w:t>897</w:t>
            </w:r>
          </w:p>
        </w:tc>
      </w:tr>
      <w:tr w:rsidR="00A3022A" w:rsidRPr="00A3022A" w14:paraId="03BFF510" w14:textId="77777777" w:rsidTr="00FB7F39">
        <w:trPr>
          <w:trHeight w:val="300"/>
        </w:trPr>
        <w:tc>
          <w:tcPr>
            <w:tcW w:w="92" w:type="pct"/>
            <w:noWrap/>
            <w:hideMark/>
          </w:tcPr>
          <w:p w14:paraId="12196B32" w14:textId="77777777" w:rsidR="00A3022A" w:rsidRPr="00A3022A" w:rsidRDefault="00A3022A" w:rsidP="00A3022A">
            <w:pPr>
              <w:pStyle w:val="NoSpacing"/>
              <w:rPr>
                <w:sz w:val="15"/>
                <w:szCs w:val="15"/>
              </w:rPr>
            </w:pPr>
            <w:r w:rsidRPr="00A3022A">
              <w:rPr>
                <w:sz w:val="15"/>
                <w:szCs w:val="15"/>
              </w:rPr>
              <w:t>#29</w:t>
            </w:r>
          </w:p>
        </w:tc>
        <w:tc>
          <w:tcPr>
            <w:tcW w:w="5000" w:type="pct"/>
            <w:noWrap/>
            <w:hideMark/>
          </w:tcPr>
          <w:p w14:paraId="743226F7" w14:textId="77777777" w:rsidR="00A3022A" w:rsidRPr="00A3022A" w:rsidRDefault="00A3022A" w:rsidP="00A3022A">
            <w:pPr>
              <w:pStyle w:val="NoSpacing"/>
              <w:rPr>
                <w:sz w:val="15"/>
                <w:szCs w:val="15"/>
              </w:rPr>
            </w:pPr>
            <w:r w:rsidRPr="00A3022A">
              <w:rPr>
                <w:sz w:val="15"/>
                <w:szCs w:val="15"/>
              </w:rPr>
              <w:t>'priority setting'/exp OR 'priority setting' OR 'priority setting':ti,ab OR 'health priority setting' OR 'health priority setting':ti,ab OR 'health care priority setting' OR 'health care priority setting':ti,ab OR 'health priorit*' OR 'health priorit*':ti,ab OR 'healthcare priorit*' OR 'healthcare priorit*':ti,ab OR 'health care priorit*' OR 'health care priorit*':ti,ab OR 'priorit*' NEAR/1 health OR 'priorit*' NEAR/2 health OR 'priorit*' NEAR/1 'health care' OR 'priorit*' NEAR/2 'health care' OR 'healthcare rationing' OR 'health care rationing'/exp OR 'health care rationing' OR 'health rationing' OR 'rationing' NEAR/1 health OR 'rationing' NEAR/2 'health' OR 'rationing' NEAR/1 'health care' OR 'rationing' NEAR/2 'health care' OR 'rationing' NEAR/1 'healthcare' OR 'rationing' NEAR/2 'healthcare' OR 'resource allocation'/exp OR 'resource allocation'</w:t>
            </w:r>
          </w:p>
        </w:tc>
        <w:tc>
          <w:tcPr>
            <w:tcW w:w="140" w:type="pct"/>
            <w:noWrap/>
            <w:hideMark/>
          </w:tcPr>
          <w:p w14:paraId="430DCEB6" w14:textId="77777777" w:rsidR="00A3022A" w:rsidRPr="00A3022A" w:rsidRDefault="00A3022A" w:rsidP="00A3022A">
            <w:pPr>
              <w:pStyle w:val="NoSpacing"/>
              <w:rPr>
                <w:sz w:val="15"/>
                <w:szCs w:val="15"/>
              </w:rPr>
            </w:pPr>
            <w:r w:rsidRPr="00A3022A">
              <w:rPr>
                <w:sz w:val="15"/>
                <w:szCs w:val="15"/>
              </w:rPr>
              <w:t>1349573</w:t>
            </w:r>
          </w:p>
        </w:tc>
      </w:tr>
      <w:tr w:rsidR="00A3022A" w:rsidRPr="00A3022A" w14:paraId="4D9A7629" w14:textId="77777777" w:rsidTr="00FB7F39">
        <w:trPr>
          <w:trHeight w:val="300"/>
        </w:trPr>
        <w:tc>
          <w:tcPr>
            <w:tcW w:w="92" w:type="pct"/>
            <w:noWrap/>
            <w:hideMark/>
          </w:tcPr>
          <w:p w14:paraId="76290B3A" w14:textId="77777777" w:rsidR="00A3022A" w:rsidRPr="00A3022A" w:rsidRDefault="00A3022A" w:rsidP="00A3022A">
            <w:pPr>
              <w:pStyle w:val="NoSpacing"/>
              <w:rPr>
                <w:sz w:val="15"/>
                <w:szCs w:val="15"/>
              </w:rPr>
            </w:pPr>
            <w:r w:rsidRPr="00A3022A">
              <w:rPr>
                <w:sz w:val="15"/>
                <w:szCs w:val="15"/>
              </w:rPr>
              <w:t>#28</w:t>
            </w:r>
          </w:p>
        </w:tc>
        <w:tc>
          <w:tcPr>
            <w:tcW w:w="5000" w:type="pct"/>
            <w:noWrap/>
            <w:hideMark/>
          </w:tcPr>
          <w:p w14:paraId="1FA0948D" w14:textId="77777777" w:rsidR="00A3022A" w:rsidRPr="00A3022A" w:rsidRDefault="00A3022A" w:rsidP="00A3022A">
            <w:pPr>
              <w:pStyle w:val="NoSpacing"/>
              <w:rPr>
                <w:sz w:val="15"/>
                <w:szCs w:val="15"/>
              </w:rPr>
            </w:pPr>
            <w:r w:rsidRPr="00A3022A">
              <w:rPr>
                <w:sz w:val="15"/>
                <w:szCs w:val="15"/>
              </w:rPr>
              <w:t>'resource allocation'</w:t>
            </w:r>
          </w:p>
        </w:tc>
        <w:tc>
          <w:tcPr>
            <w:tcW w:w="140" w:type="pct"/>
            <w:noWrap/>
            <w:hideMark/>
          </w:tcPr>
          <w:p w14:paraId="6E6FAF06" w14:textId="77777777" w:rsidR="00A3022A" w:rsidRPr="00A3022A" w:rsidRDefault="00A3022A" w:rsidP="00A3022A">
            <w:pPr>
              <w:pStyle w:val="NoSpacing"/>
              <w:rPr>
                <w:sz w:val="15"/>
                <w:szCs w:val="15"/>
              </w:rPr>
            </w:pPr>
            <w:r w:rsidRPr="00A3022A">
              <w:rPr>
                <w:sz w:val="15"/>
                <w:szCs w:val="15"/>
              </w:rPr>
              <w:t>22254</w:t>
            </w:r>
          </w:p>
        </w:tc>
      </w:tr>
      <w:tr w:rsidR="00A3022A" w:rsidRPr="00A3022A" w14:paraId="1283A8D8" w14:textId="77777777" w:rsidTr="00FB7F39">
        <w:trPr>
          <w:trHeight w:val="300"/>
        </w:trPr>
        <w:tc>
          <w:tcPr>
            <w:tcW w:w="92" w:type="pct"/>
            <w:noWrap/>
            <w:hideMark/>
          </w:tcPr>
          <w:p w14:paraId="39B3DBD6" w14:textId="77777777" w:rsidR="00A3022A" w:rsidRPr="00A3022A" w:rsidRDefault="00A3022A" w:rsidP="00A3022A">
            <w:pPr>
              <w:pStyle w:val="NoSpacing"/>
              <w:rPr>
                <w:sz w:val="15"/>
                <w:szCs w:val="15"/>
              </w:rPr>
            </w:pPr>
            <w:r w:rsidRPr="00A3022A">
              <w:rPr>
                <w:sz w:val="15"/>
                <w:szCs w:val="15"/>
              </w:rPr>
              <w:t>#27</w:t>
            </w:r>
          </w:p>
        </w:tc>
        <w:tc>
          <w:tcPr>
            <w:tcW w:w="5000" w:type="pct"/>
            <w:noWrap/>
            <w:hideMark/>
          </w:tcPr>
          <w:p w14:paraId="44056B85" w14:textId="77777777" w:rsidR="00A3022A" w:rsidRPr="00A3022A" w:rsidRDefault="00A3022A" w:rsidP="00A3022A">
            <w:pPr>
              <w:pStyle w:val="NoSpacing"/>
              <w:rPr>
                <w:sz w:val="15"/>
                <w:szCs w:val="15"/>
              </w:rPr>
            </w:pPr>
            <w:r w:rsidRPr="00A3022A">
              <w:rPr>
                <w:sz w:val="15"/>
                <w:szCs w:val="15"/>
              </w:rPr>
              <w:t>'resource allocation'/exp</w:t>
            </w:r>
          </w:p>
        </w:tc>
        <w:tc>
          <w:tcPr>
            <w:tcW w:w="140" w:type="pct"/>
            <w:noWrap/>
            <w:hideMark/>
          </w:tcPr>
          <w:p w14:paraId="1EFAB1CC" w14:textId="77777777" w:rsidR="00A3022A" w:rsidRPr="00A3022A" w:rsidRDefault="00A3022A" w:rsidP="00A3022A">
            <w:pPr>
              <w:pStyle w:val="NoSpacing"/>
              <w:rPr>
                <w:sz w:val="15"/>
                <w:szCs w:val="15"/>
              </w:rPr>
            </w:pPr>
            <w:r w:rsidRPr="00A3022A">
              <w:rPr>
                <w:sz w:val="15"/>
                <w:szCs w:val="15"/>
              </w:rPr>
              <w:t>17690</w:t>
            </w:r>
          </w:p>
        </w:tc>
      </w:tr>
      <w:tr w:rsidR="00A3022A" w:rsidRPr="00A3022A" w14:paraId="0C1331C1" w14:textId="77777777" w:rsidTr="00FB7F39">
        <w:trPr>
          <w:trHeight w:val="300"/>
        </w:trPr>
        <w:tc>
          <w:tcPr>
            <w:tcW w:w="92" w:type="pct"/>
            <w:noWrap/>
            <w:hideMark/>
          </w:tcPr>
          <w:p w14:paraId="5FF10FC1" w14:textId="77777777" w:rsidR="00A3022A" w:rsidRPr="00A3022A" w:rsidRDefault="00A3022A" w:rsidP="00A3022A">
            <w:pPr>
              <w:pStyle w:val="NoSpacing"/>
              <w:rPr>
                <w:sz w:val="15"/>
                <w:szCs w:val="15"/>
              </w:rPr>
            </w:pPr>
            <w:r w:rsidRPr="00A3022A">
              <w:rPr>
                <w:sz w:val="15"/>
                <w:szCs w:val="15"/>
              </w:rPr>
              <w:t>#26</w:t>
            </w:r>
          </w:p>
        </w:tc>
        <w:tc>
          <w:tcPr>
            <w:tcW w:w="5000" w:type="pct"/>
            <w:noWrap/>
            <w:hideMark/>
          </w:tcPr>
          <w:p w14:paraId="3DF63C2D" w14:textId="77777777" w:rsidR="00A3022A" w:rsidRPr="00A3022A" w:rsidRDefault="00A3022A" w:rsidP="00A3022A">
            <w:pPr>
              <w:pStyle w:val="NoSpacing"/>
              <w:rPr>
                <w:sz w:val="15"/>
                <w:szCs w:val="15"/>
              </w:rPr>
            </w:pPr>
            <w:r w:rsidRPr="00A3022A">
              <w:rPr>
                <w:sz w:val="15"/>
                <w:szCs w:val="15"/>
              </w:rPr>
              <w:t>'rationing' NEAR/2 'healthcare'</w:t>
            </w:r>
          </w:p>
        </w:tc>
        <w:tc>
          <w:tcPr>
            <w:tcW w:w="140" w:type="pct"/>
            <w:noWrap/>
            <w:hideMark/>
          </w:tcPr>
          <w:p w14:paraId="2A6F54C1" w14:textId="77777777" w:rsidR="00A3022A" w:rsidRPr="00A3022A" w:rsidRDefault="00A3022A" w:rsidP="00A3022A">
            <w:pPr>
              <w:pStyle w:val="NoSpacing"/>
              <w:rPr>
                <w:sz w:val="15"/>
                <w:szCs w:val="15"/>
              </w:rPr>
            </w:pPr>
            <w:r w:rsidRPr="00A3022A">
              <w:rPr>
                <w:sz w:val="15"/>
                <w:szCs w:val="15"/>
              </w:rPr>
              <w:t>157</w:t>
            </w:r>
          </w:p>
        </w:tc>
      </w:tr>
      <w:tr w:rsidR="00A3022A" w:rsidRPr="00A3022A" w14:paraId="7A651EB6" w14:textId="77777777" w:rsidTr="00FB7F39">
        <w:trPr>
          <w:trHeight w:val="300"/>
        </w:trPr>
        <w:tc>
          <w:tcPr>
            <w:tcW w:w="92" w:type="pct"/>
            <w:noWrap/>
            <w:hideMark/>
          </w:tcPr>
          <w:p w14:paraId="57687115" w14:textId="77777777" w:rsidR="00A3022A" w:rsidRPr="00A3022A" w:rsidRDefault="00A3022A" w:rsidP="00A3022A">
            <w:pPr>
              <w:pStyle w:val="NoSpacing"/>
              <w:rPr>
                <w:sz w:val="15"/>
                <w:szCs w:val="15"/>
              </w:rPr>
            </w:pPr>
            <w:r w:rsidRPr="00A3022A">
              <w:rPr>
                <w:sz w:val="15"/>
                <w:szCs w:val="15"/>
              </w:rPr>
              <w:t>#25</w:t>
            </w:r>
          </w:p>
        </w:tc>
        <w:tc>
          <w:tcPr>
            <w:tcW w:w="5000" w:type="pct"/>
            <w:noWrap/>
            <w:hideMark/>
          </w:tcPr>
          <w:p w14:paraId="5CC726C4" w14:textId="77777777" w:rsidR="00A3022A" w:rsidRPr="00A3022A" w:rsidRDefault="00A3022A" w:rsidP="00A3022A">
            <w:pPr>
              <w:pStyle w:val="NoSpacing"/>
              <w:rPr>
                <w:sz w:val="15"/>
                <w:szCs w:val="15"/>
              </w:rPr>
            </w:pPr>
            <w:r w:rsidRPr="00A3022A">
              <w:rPr>
                <w:sz w:val="15"/>
                <w:szCs w:val="15"/>
              </w:rPr>
              <w:t>'rationing' NEAR/1 'healthcare'</w:t>
            </w:r>
          </w:p>
        </w:tc>
        <w:tc>
          <w:tcPr>
            <w:tcW w:w="140" w:type="pct"/>
            <w:noWrap/>
            <w:hideMark/>
          </w:tcPr>
          <w:p w14:paraId="5F271BDF" w14:textId="77777777" w:rsidR="00A3022A" w:rsidRPr="00A3022A" w:rsidRDefault="00A3022A" w:rsidP="00A3022A">
            <w:pPr>
              <w:pStyle w:val="NoSpacing"/>
              <w:rPr>
                <w:sz w:val="15"/>
                <w:szCs w:val="15"/>
              </w:rPr>
            </w:pPr>
            <w:r w:rsidRPr="00A3022A">
              <w:rPr>
                <w:sz w:val="15"/>
                <w:szCs w:val="15"/>
              </w:rPr>
              <w:t>121</w:t>
            </w:r>
          </w:p>
        </w:tc>
      </w:tr>
      <w:tr w:rsidR="00A3022A" w:rsidRPr="00A3022A" w14:paraId="3F76A012" w14:textId="77777777" w:rsidTr="00FB7F39">
        <w:trPr>
          <w:trHeight w:val="300"/>
        </w:trPr>
        <w:tc>
          <w:tcPr>
            <w:tcW w:w="92" w:type="pct"/>
            <w:noWrap/>
            <w:hideMark/>
          </w:tcPr>
          <w:p w14:paraId="1458311E" w14:textId="77777777" w:rsidR="00A3022A" w:rsidRPr="00A3022A" w:rsidRDefault="00A3022A" w:rsidP="00A3022A">
            <w:pPr>
              <w:pStyle w:val="NoSpacing"/>
              <w:rPr>
                <w:sz w:val="15"/>
                <w:szCs w:val="15"/>
              </w:rPr>
            </w:pPr>
            <w:r w:rsidRPr="00A3022A">
              <w:rPr>
                <w:sz w:val="15"/>
                <w:szCs w:val="15"/>
              </w:rPr>
              <w:t>#24</w:t>
            </w:r>
          </w:p>
        </w:tc>
        <w:tc>
          <w:tcPr>
            <w:tcW w:w="5000" w:type="pct"/>
            <w:noWrap/>
            <w:hideMark/>
          </w:tcPr>
          <w:p w14:paraId="16610F43" w14:textId="77777777" w:rsidR="00A3022A" w:rsidRPr="00A3022A" w:rsidRDefault="00A3022A" w:rsidP="00A3022A">
            <w:pPr>
              <w:pStyle w:val="NoSpacing"/>
              <w:rPr>
                <w:sz w:val="15"/>
                <w:szCs w:val="15"/>
              </w:rPr>
            </w:pPr>
            <w:r w:rsidRPr="00A3022A">
              <w:rPr>
                <w:sz w:val="15"/>
                <w:szCs w:val="15"/>
              </w:rPr>
              <w:t>'rationing' NEAR/2 'health care'</w:t>
            </w:r>
          </w:p>
        </w:tc>
        <w:tc>
          <w:tcPr>
            <w:tcW w:w="140" w:type="pct"/>
            <w:noWrap/>
            <w:hideMark/>
          </w:tcPr>
          <w:p w14:paraId="24933C22" w14:textId="77777777" w:rsidR="00A3022A" w:rsidRPr="00A3022A" w:rsidRDefault="00A3022A" w:rsidP="00A3022A">
            <w:pPr>
              <w:pStyle w:val="NoSpacing"/>
              <w:rPr>
                <w:sz w:val="15"/>
                <w:szCs w:val="15"/>
              </w:rPr>
            </w:pPr>
            <w:r w:rsidRPr="00A3022A">
              <w:rPr>
                <w:sz w:val="15"/>
                <w:szCs w:val="15"/>
              </w:rPr>
              <w:t>651</w:t>
            </w:r>
          </w:p>
        </w:tc>
      </w:tr>
      <w:tr w:rsidR="00A3022A" w:rsidRPr="00A3022A" w14:paraId="44D9195E" w14:textId="77777777" w:rsidTr="00FB7F39">
        <w:trPr>
          <w:trHeight w:val="300"/>
        </w:trPr>
        <w:tc>
          <w:tcPr>
            <w:tcW w:w="92" w:type="pct"/>
            <w:noWrap/>
            <w:hideMark/>
          </w:tcPr>
          <w:p w14:paraId="44E7A376" w14:textId="77777777" w:rsidR="00A3022A" w:rsidRPr="00A3022A" w:rsidRDefault="00A3022A" w:rsidP="00A3022A">
            <w:pPr>
              <w:pStyle w:val="NoSpacing"/>
              <w:rPr>
                <w:sz w:val="15"/>
                <w:szCs w:val="15"/>
              </w:rPr>
            </w:pPr>
            <w:r w:rsidRPr="00A3022A">
              <w:rPr>
                <w:sz w:val="15"/>
                <w:szCs w:val="15"/>
              </w:rPr>
              <w:t>#23</w:t>
            </w:r>
          </w:p>
        </w:tc>
        <w:tc>
          <w:tcPr>
            <w:tcW w:w="5000" w:type="pct"/>
            <w:noWrap/>
            <w:hideMark/>
          </w:tcPr>
          <w:p w14:paraId="0576C64E" w14:textId="77777777" w:rsidR="00A3022A" w:rsidRPr="00A3022A" w:rsidRDefault="00A3022A" w:rsidP="00A3022A">
            <w:pPr>
              <w:pStyle w:val="NoSpacing"/>
              <w:rPr>
                <w:sz w:val="15"/>
                <w:szCs w:val="15"/>
              </w:rPr>
            </w:pPr>
            <w:r w:rsidRPr="00A3022A">
              <w:rPr>
                <w:sz w:val="15"/>
                <w:szCs w:val="15"/>
              </w:rPr>
              <w:t>'rationing' NEAR/1 'health care'</w:t>
            </w:r>
          </w:p>
        </w:tc>
        <w:tc>
          <w:tcPr>
            <w:tcW w:w="140" w:type="pct"/>
            <w:noWrap/>
            <w:hideMark/>
          </w:tcPr>
          <w:p w14:paraId="38A2490C" w14:textId="77777777" w:rsidR="00A3022A" w:rsidRPr="00A3022A" w:rsidRDefault="00A3022A" w:rsidP="00A3022A">
            <w:pPr>
              <w:pStyle w:val="NoSpacing"/>
              <w:rPr>
                <w:sz w:val="15"/>
                <w:szCs w:val="15"/>
              </w:rPr>
            </w:pPr>
            <w:r w:rsidRPr="00A3022A">
              <w:rPr>
                <w:sz w:val="15"/>
                <w:szCs w:val="15"/>
              </w:rPr>
              <w:t>512</w:t>
            </w:r>
          </w:p>
        </w:tc>
      </w:tr>
      <w:tr w:rsidR="00A3022A" w:rsidRPr="00A3022A" w14:paraId="5459DEAA" w14:textId="77777777" w:rsidTr="00FB7F39">
        <w:trPr>
          <w:trHeight w:val="300"/>
        </w:trPr>
        <w:tc>
          <w:tcPr>
            <w:tcW w:w="92" w:type="pct"/>
            <w:noWrap/>
            <w:hideMark/>
          </w:tcPr>
          <w:p w14:paraId="57AEF3FA" w14:textId="77777777" w:rsidR="00A3022A" w:rsidRPr="00A3022A" w:rsidRDefault="00A3022A" w:rsidP="00A3022A">
            <w:pPr>
              <w:pStyle w:val="NoSpacing"/>
              <w:rPr>
                <w:sz w:val="15"/>
                <w:szCs w:val="15"/>
              </w:rPr>
            </w:pPr>
            <w:r w:rsidRPr="00A3022A">
              <w:rPr>
                <w:sz w:val="15"/>
                <w:szCs w:val="15"/>
              </w:rPr>
              <w:t>#22</w:t>
            </w:r>
          </w:p>
        </w:tc>
        <w:tc>
          <w:tcPr>
            <w:tcW w:w="5000" w:type="pct"/>
            <w:noWrap/>
            <w:hideMark/>
          </w:tcPr>
          <w:p w14:paraId="6DD2ACF0" w14:textId="77777777" w:rsidR="00A3022A" w:rsidRPr="00A3022A" w:rsidRDefault="00A3022A" w:rsidP="00A3022A">
            <w:pPr>
              <w:pStyle w:val="NoSpacing"/>
              <w:rPr>
                <w:sz w:val="15"/>
                <w:szCs w:val="15"/>
              </w:rPr>
            </w:pPr>
            <w:r w:rsidRPr="00A3022A">
              <w:rPr>
                <w:sz w:val="15"/>
                <w:szCs w:val="15"/>
              </w:rPr>
              <w:t>'rationing' NEAR/2 'health'</w:t>
            </w:r>
          </w:p>
        </w:tc>
        <w:tc>
          <w:tcPr>
            <w:tcW w:w="140" w:type="pct"/>
            <w:noWrap/>
            <w:hideMark/>
          </w:tcPr>
          <w:p w14:paraId="46415B56" w14:textId="77777777" w:rsidR="00A3022A" w:rsidRPr="00A3022A" w:rsidRDefault="00A3022A" w:rsidP="00A3022A">
            <w:pPr>
              <w:pStyle w:val="NoSpacing"/>
              <w:rPr>
                <w:sz w:val="15"/>
                <w:szCs w:val="15"/>
              </w:rPr>
            </w:pPr>
            <w:r w:rsidRPr="00A3022A">
              <w:rPr>
                <w:sz w:val="15"/>
                <w:szCs w:val="15"/>
              </w:rPr>
              <w:t>731</w:t>
            </w:r>
          </w:p>
        </w:tc>
      </w:tr>
      <w:tr w:rsidR="00A3022A" w:rsidRPr="00A3022A" w14:paraId="0FB1025B" w14:textId="77777777" w:rsidTr="00FB7F39">
        <w:trPr>
          <w:trHeight w:val="300"/>
        </w:trPr>
        <w:tc>
          <w:tcPr>
            <w:tcW w:w="92" w:type="pct"/>
            <w:noWrap/>
            <w:hideMark/>
          </w:tcPr>
          <w:p w14:paraId="16BFF33B" w14:textId="77777777" w:rsidR="00A3022A" w:rsidRPr="00A3022A" w:rsidRDefault="00A3022A" w:rsidP="00A3022A">
            <w:pPr>
              <w:pStyle w:val="NoSpacing"/>
              <w:rPr>
                <w:sz w:val="15"/>
                <w:szCs w:val="15"/>
              </w:rPr>
            </w:pPr>
            <w:r w:rsidRPr="00A3022A">
              <w:rPr>
                <w:sz w:val="15"/>
                <w:szCs w:val="15"/>
              </w:rPr>
              <w:t>#21</w:t>
            </w:r>
          </w:p>
        </w:tc>
        <w:tc>
          <w:tcPr>
            <w:tcW w:w="5000" w:type="pct"/>
            <w:noWrap/>
            <w:hideMark/>
          </w:tcPr>
          <w:p w14:paraId="5CE2DF3F" w14:textId="77777777" w:rsidR="00A3022A" w:rsidRPr="00A3022A" w:rsidRDefault="00A3022A" w:rsidP="00A3022A">
            <w:pPr>
              <w:pStyle w:val="NoSpacing"/>
              <w:rPr>
                <w:sz w:val="15"/>
                <w:szCs w:val="15"/>
              </w:rPr>
            </w:pPr>
            <w:r w:rsidRPr="00A3022A">
              <w:rPr>
                <w:sz w:val="15"/>
                <w:szCs w:val="15"/>
              </w:rPr>
              <w:t>'rationing' NEAR/1 health</w:t>
            </w:r>
          </w:p>
        </w:tc>
        <w:tc>
          <w:tcPr>
            <w:tcW w:w="140" w:type="pct"/>
            <w:noWrap/>
            <w:hideMark/>
          </w:tcPr>
          <w:p w14:paraId="069B524D" w14:textId="77777777" w:rsidR="00A3022A" w:rsidRPr="00A3022A" w:rsidRDefault="00A3022A" w:rsidP="00A3022A">
            <w:pPr>
              <w:pStyle w:val="NoSpacing"/>
              <w:rPr>
                <w:sz w:val="15"/>
                <w:szCs w:val="15"/>
              </w:rPr>
            </w:pPr>
            <w:r w:rsidRPr="00A3022A">
              <w:rPr>
                <w:sz w:val="15"/>
                <w:szCs w:val="15"/>
              </w:rPr>
              <w:t>259</w:t>
            </w:r>
          </w:p>
        </w:tc>
      </w:tr>
      <w:tr w:rsidR="00A3022A" w:rsidRPr="00A3022A" w14:paraId="5701737E" w14:textId="77777777" w:rsidTr="00FB7F39">
        <w:trPr>
          <w:trHeight w:val="300"/>
        </w:trPr>
        <w:tc>
          <w:tcPr>
            <w:tcW w:w="92" w:type="pct"/>
            <w:noWrap/>
            <w:hideMark/>
          </w:tcPr>
          <w:p w14:paraId="14B4213F" w14:textId="77777777" w:rsidR="00A3022A" w:rsidRPr="00A3022A" w:rsidRDefault="00A3022A" w:rsidP="00A3022A">
            <w:pPr>
              <w:pStyle w:val="NoSpacing"/>
              <w:rPr>
                <w:sz w:val="15"/>
                <w:szCs w:val="15"/>
              </w:rPr>
            </w:pPr>
            <w:r w:rsidRPr="00A3022A">
              <w:rPr>
                <w:sz w:val="15"/>
                <w:szCs w:val="15"/>
              </w:rPr>
              <w:t>#20</w:t>
            </w:r>
          </w:p>
        </w:tc>
        <w:tc>
          <w:tcPr>
            <w:tcW w:w="5000" w:type="pct"/>
            <w:noWrap/>
            <w:hideMark/>
          </w:tcPr>
          <w:p w14:paraId="5D6C2C9A" w14:textId="77777777" w:rsidR="00A3022A" w:rsidRPr="00A3022A" w:rsidRDefault="00A3022A" w:rsidP="00A3022A">
            <w:pPr>
              <w:pStyle w:val="NoSpacing"/>
              <w:rPr>
                <w:sz w:val="15"/>
                <w:szCs w:val="15"/>
              </w:rPr>
            </w:pPr>
            <w:r w:rsidRPr="00A3022A">
              <w:rPr>
                <w:sz w:val="15"/>
                <w:szCs w:val="15"/>
              </w:rPr>
              <w:t>'health rationing'</w:t>
            </w:r>
          </w:p>
        </w:tc>
        <w:tc>
          <w:tcPr>
            <w:tcW w:w="140" w:type="pct"/>
            <w:noWrap/>
            <w:hideMark/>
          </w:tcPr>
          <w:p w14:paraId="19F7EB10" w14:textId="77777777" w:rsidR="00A3022A" w:rsidRPr="00A3022A" w:rsidRDefault="00A3022A" w:rsidP="00A3022A">
            <w:pPr>
              <w:pStyle w:val="NoSpacing"/>
              <w:rPr>
                <w:sz w:val="15"/>
                <w:szCs w:val="15"/>
              </w:rPr>
            </w:pPr>
            <w:r w:rsidRPr="00A3022A">
              <w:rPr>
                <w:sz w:val="15"/>
                <w:szCs w:val="15"/>
              </w:rPr>
              <w:t>15</w:t>
            </w:r>
          </w:p>
        </w:tc>
      </w:tr>
      <w:tr w:rsidR="00A3022A" w:rsidRPr="00A3022A" w14:paraId="35FA515E" w14:textId="77777777" w:rsidTr="00FB7F39">
        <w:trPr>
          <w:trHeight w:val="300"/>
        </w:trPr>
        <w:tc>
          <w:tcPr>
            <w:tcW w:w="92" w:type="pct"/>
            <w:noWrap/>
            <w:hideMark/>
          </w:tcPr>
          <w:p w14:paraId="6DB888D4" w14:textId="77777777" w:rsidR="00A3022A" w:rsidRPr="00A3022A" w:rsidRDefault="00A3022A" w:rsidP="00A3022A">
            <w:pPr>
              <w:pStyle w:val="NoSpacing"/>
              <w:rPr>
                <w:sz w:val="15"/>
                <w:szCs w:val="15"/>
              </w:rPr>
            </w:pPr>
            <w:r w:rsidRPr="00A3022A">
              <w:rPr>
                <w:sz w:val="15"/>
                <w:szCs w:val="15"/>
              </w:rPr>
              <w:t>#19</w:t>
            </w:r>
          </w:p>
        </w:tc>
        <w:tc>
          <w:tcPr>
            <w:tcW w:w="5000" w:type="pct"/>
            <w:noWrap/>
            <w:hideMark/>
          </w:tcPr>
          <w:p w14:paraId="5B6627F9" w14:textId="77777777" w:rsidR="00A3022A" w:rsidRPr="00A3022A" w:rsidRDefault="00A3022A" w:rsidP="00A3022A">
            <w:pPr>
              <w:pStyle w:val="NoSpacing"/>
              <w:rPr>
                <w:sz w:val="15"/>
                <w:szCs w:val="15"/>
              </w:rPr>
            </w:pPr>
            <w:r w:rsidRPr="00A3022A">
              <w:rPr>
                <w:sz w:val="15"/>
                <w:szCs w:val="15"/>
              </w:rPr>
              <w:t>'health care rationing'/exp OR 'health care rationing'</w:t>
            </w:r>
          </w:p>
        </w:tc>
        <w:tc>
          <w:tcPr>
            <w:tcW w:w="140" w:type="pct"/>
            <w:noWrap/>
            <w:hideMark/>
          </w:tcPr>
          <w:p w14:paraId="79185824" w14:textId="77777777" w:rsidR="00A3022A" w:rsidRPr="00A3022A" w:rsidRDefault="00A3022A" w:rsidP="00A3022A">
            <w:pPr>
              <w:pStyle w:val="NoSpacing"/>
              <w:rPr>
                <w:sz w:val="15"/>
                <w:szCs w:val="15"/>
              </w:rPr>
            </w:pPr>
            <w:r w:rsidRPr="00A3022A">
              <w:rPr>
                <w:sz w:val="15"/>
                <w:szCs w:val="15"/>
              </w:rPr>
              <w:t>1326380</w:t>
            </w:r>
          </w:p>
        </w:tc>
      </w:tr>
      <w:tr w:rsidR="00A3022A" w:rsidRPr="00A3022A" w14:paraId="5C5CAACF" w14:textId="77777777" w:rsidTr="00FB7F39">
        <w:trPr>
          <w:trHeight w:val="300"/>
        </w:trPr>
        <w:tc>
          <w:tcPr>
            <w:tcW w:w="92" w:type="pct"/>
            <w:noWrap/>
            <w:hideMark/>
          </w:tcPr>
          <w:p w14:paraId="5F105964" w14:textId="77777777" w:rsidR="00A3022A" w:rsidRPr="00A3022A" w:rsidRDefault="00A3022A" w:rsidP="00A3022A">
            <w:pPr>
              <w:pStyle w:val="NoSpacing"/>
              <w:rPr>
                <w:sz w:val="15"/>
                <w:szCs w:val="15"/>
              </w:rPr>
            </w:pPr>
            <w:r w:rsidRPr="00A3022A">
              <w:rPr>
                <w:sz w:val="15"/>
                <w:szCs w:val="15"/>
              </w:rPr>
              <w:t>#18</w:t>
            </w:r>
          </w:p>
        </w:tc>
        <w:tc>
          <w:tcPr>
            <w:tcW w:w="5000" w:type="pct"/>
            <w:noWrap/>
            <w:hideMark/>
          </w:tcPr>
          <w:p w14:paraId="11422DCB" w14:textId="77777777" w:rsidR="00A3022A" w:rsidRPr="00A3022A" w:rsidRDefault="00A3022A" w:rsidP="00A3022A">
            <w:pPr>
              <w:pStyle w:val="NoSpacing"/>
              <w:rPr>
                <w:sz w:val="15"/>
                <w:szCs w:val="15"/>
              </w:rPr>
            </w:pPr>
            <w:r w:rsidRPr="00A3022A">
              <w:rPr>
                <w:sz w:val="15"/>
                <w:szCs w:val="15"/>
              </w:rPr>
              <w:t>'healthcare rationing'</w:t>
            </w:r>
          </w:p>
        </w:tc>
        <w:tc>
          <w:tcPr>
            <w:tcW w:w="140" w:type="pct"/>
            <w:noWrap/>
            <w:hideMark/>
          </w:tcPr>
          <w:p w14:paraId="32E37DC5" w14:textId="77777777" w:rsidR="00A3022A" w:rsidRPr="00A3022A" w:rsidRDefault="00A3022A" w:rsidP="00A3022A">
            <w:pPr>
              <w:pStyle w:val="NoSpacing"/>
              <w:rPr>
                <w:sz w:val="15"/>
                <w:szCs w:val="15"/>
              </w:rPr>
            </w:pPr>
            <w:r w:rsidRPr="00A3022A">
              <w:rPr>
                <w:sz w:val="15"/>
                <w:szCs w:val="15"/>
              </w:rPr>
              <w:t>97</w:t>
            </w:r>
          </w:p>
        </w:tc>
      </w:tr>
      <w:tr w:rsidR="00A3022A" w:rsidRPr="00A3022A" w14:paraId="238974DA" w14:textId="77777777" w:rsidTr="00FB7F39">
        <w:trPr>
          <w:trHeight w:val="300"/>
        </w:trPr>
        <w:tc>
          <w:tcPr>
            <w:tcW w:w="92" w:type="pct"/>
            <w:noWrap/>
            <w:hideMark/>
          </w:tcPr>
          <w:p w14:paraId="6A11A289" w14:textId="77777777" w:rsidR="00A3022A" w:rsidRPr="00A3022A" w:rsidRDefault="00A3022A" w:rsidP="00A3022A">
            <w:pPr>
              <w:pStyle w:val="NoSpacing"/>
              <w:rPr>
                <w:sz w:val="15"/>
                <w:szCs w:val="15"/>
              </w:rPr>
            </w:pPr>
            <w:r w:rsidRPr="00A3022A">
              <w:rPr>
                <w:sz w:val="15"/>
                <w:szCs w:val="15"/>
              </w:rPr>
              <w:t>#17</w:t>
            </w:r>
          </w:p>
        </w:tc>
        <w:tc>
          <w:tcPr>
            <w:tcW w:w="5000" w:type="pct"/>
            <w:noWrap/>
            <w:hideMark/>
          </w:tcPr>
          <w:p w14:paraId="41954BB8" w14:textId="77777777" w:rsidR="00A3022A" w:rsidRPr="00A3022A" w:rsidRDefault="00A3022A" w:rsidP="00A3022A">
            <w:pPr>
              <w:pStyle w:val="NoSpacing"/>
              <w:rPr>
                <w:sz w:val="15"/>
                <w:szCs w:val="15"/>
              </w:rPr>
            </w:pPr>
            <w:r w:rsidRPr="00A3022A">
              <w:rPr>
                <w:sz w:val="15"/>
                <w:szCs w:val="15"/>
              </w:rPr>
              <w:t>'priorit*' NEAR/2 'health care'</w:t>
            </w:r>
          </w:p>
        </w:tc>
        <w:tc>
          <w:tcPr>
            <w:tcW w:w="140" w:type="pct"/>
            <w:noWrap/>
            <w:hideMark/>
          </w:tcPr>
          <w:p w14:paraId="1786A58B" w14:textId="77777777" w:rsidR="00A3022A" w:rsidRPr="00A3022A" w:rsidRDefault="00A3022A" w:rsidP="00A3022A">
            <w:pPr>
              <w:pStyle w:val="NoSpacing"/>
              <w:rPr>
                <w:sz w:val="15"/>
                <w:szCs w:val="15"/>
              </w:rPr>
            </w:pPr>
            <w:r w:rsidRPr="00A3022A">
              <w:rPr>
                <w:sz w:val="15"/>
                <w:szCs w:val="15"/>
              </w:rPr>
              <w:t>6652</w:t>
            </w:r>
          </w:p>
        </w:tc>
      </w:tr>
      <w:tr w:rsidR="00A3022A" w:rsidRPr="00A3022A" w14:paraId="7A53BB6D" w14:textId="77777777" w:rsidTr="00FB7F39">
        <w:trPr>
          <w:trHeight w:val="300"/>
        </w:trPr>
        <w:tc>
          <w:tcPr>
            <w:tcW w:w="92" w:type="pct"/>
            <w:noWrap/>
            <w:hideMark/>
          </w:tcPr>
          <w:p w14:paraId="6B54A13D" w14:textId="77777777" w:rsidR="00A3022A" w:rsidRPr="00A3022A" w:rsidRDefault="00A3022A" w:rsidP="00A3022A">
            <w:pPr>
              <w:pStyle w:val="NoSpacing"/>
              <w:rPr>
                <w:sz w:val="15"/>
                <w:szCs w:val="15"/>
              </w:rPr>
            </w:pPr>
            <w:r w:rsidRPr="00A3022A">
              <w:rPr>
                <w:sz w:val="15"/>
                <w:szCs w:val="15"/>
              </w:rPr>
              <w:t>#16</w:t>
            </w:r>
          </w:p>
        </w:tc>
        <w:tc>
          <w:tcPr>
            <w:tcW w:w="5000" w:type="pct"/>
            <w:noWrap/>
            <w:hideMark/>
          </w:tcPr>
          <w:p w14:paraId="28BA9D65" w14:textId="77777777" w:rsidR="00A3022A" w:rsidRPr="00A3022A" w:rsidRDefault="00A3022A" w:rsidP="00A3022A">
            <w:pPr>
              <w:pStyle w:val="NoSpacing"/>
              <w:rPr>
                <w:sz w:val="15"/>
                <w:szCs w:val="15"/>
              </w:rPr>
            </w:pPr>
            <w:r w:rsidRPr="00A3022A">
              <w:rPr>
                <w:sz w:val="15"/>
                <w:szCs w:val="15"/>
              </w:rPr>
              <w:t>'priorit*' NEAR/1 'health care'</w:t>
            </w:r>
          </w:p>
        </w:tc>
        <w:tc>
          <w:tcPr>
            <w:tcW w:w="140" w:type="pct"/>
            <w:noWrap/>
            <w:hideMark/>
          </w:tcPr>
          <w:p w14:paraId="1A34E577" w14:textId="77777777" w:rsidR="00A3022A" w:rsidRPr="00A3022A" w:rsidRDefault="00A3022A" w:rsidP="00A3022A">
            <w:pPr>
              <w:pStyle w:val="NoSpacing"/>
              <w:rPr>
                <w:sz w:val="15"/>
                <w:szCs w:val="15"/>
              </w:rPr>
            </w:pPr>
            <w:r w:rsidRPr="00A3022A">
              <w:rPr>
                <w:sz w:val="15"/>
                <w:szCs w:val="15"/>
              </w:rPr>
              <w:t>497</w:t>
            </w:r>
          </w:p>
        </w:tc>
      </w:tr>
      <w:tr w:rsidR="00A3022A" w:rsidRPr="00A3022A" w14:paraId="3E4361B7" w14:textId="77777777" w:rsidTr="00FB7F39">
        <w:trPr>
          <w:trHeight w:val="300"/>
        </w:trPr>
        <w:tc>
          <w:tcPr>
            <w:tcW w:w="92" w:type="pct"/>
            <w:noWrap/>
            <w:hideMark/>
          </w:tcPr>
          <w:p w14:paraId="794A4373" w14:textId="77777777" w:rsidR="00A3022A" w:rsidRPr="00A3022A" w:rsidRDefault="00A3022A" w:rsidP="00A3022A">
            <w:pPr>
              <w:pStyle w:val="NoSpacing"/>
              <w:rPr>
                <w:sz w:val="15"/>
                <w:szCs w:val="15"/>
              </w:rPr>
            </w:pPr>
            <w:r w:rsidRPr="00A3022A">
              <w:rPr>
                <w:sz w:val="15"/>
                <w:szCs w:val="15"/>
              </w:rPr>
              <w:t>#15</w:t>
            </w:r>
          </w:p>
        </w:tc>
        <w:tc>
          <w:tcPr>
            <w:tcW w:w="5000" w:type="pct"/>
            <w:noWrap/>
            <w:hideMark/>
          </w:tcPr>
          <w:p w14:paraId="310A808C" w14:textId="77777777" w:rsidR="00A3022A" w:rsidRPr="00A3022A" w:rsidRDefault="00A3022A" w:rsidP="00A3022A">
            <w:pPr>
              <w:pStyle w:val="NoSpacing"/>
              <w:rPr>
                <w:sz w:val="15"/>
                <w:szCs w:val="15"/>
              </w:rPr>
            </w:pPr>
            <w:r w:rsidRPr="00A3022A">
              <w:rPr>
                <w:sz w:val="15"/>
                <w:szCs w:val="15"/>
              </w:rPr>
              <w:t>'priorit*' NEAR/2 health</w:t>
            </w:r>
          </w:p>
        </w:tc>
        <w:tc>
          <w:tcPr>
            <w:tcW w:w="140" w:type="pct"/>
            <w:noWrap/>
            <w:hideMark/>
          </w:tcPr>
          <w:p w14:paraId="7AF258BE" w14:textId="77777777" w:rsidR="00A3022A" w:rsidRPr="00A3022A" w:rsidRDefault="00A3022A" w:rsidP="00A3022A">
            <w:pPr>
              <w:pStyle w:val="NoSpacing"/>
              <w:rPr>
                <w:sz w:val="15"/>
                <w:szCs w:val="15"/>
              </w:rPr>
            </w:pPr>
            <w:r w:rsidRPr="00A3022A">
              <w:rPr>
                <w:sz w:val="15"/>
                <w:szCs w:val="15"/>
              </w:rPr>
              <w:t>12229</w:t>
            </w:r>
          </w:p>
        </w:tc>
      </w:tr>
      <w:tr w:rsidR="00A3022A" w:rsidRPr="00A3022A" w14:paraId="7023EFBD" w14:textId="77777777" w:rsidTr="00FB7F39">
        <w:trPr>
          <w:trHeight w:val="300"/>
        </w:trPr>
        <w:tc>
          <w:tcPr>
            <w:tcW w:w="92" w:type="pct"/>
            <w:noWrap/>
            <w:hideMark/>
          </w:tcPr>
          <w:p w14:paraId="3A088A83" w14:textId="77777777" w:rsidR="00A3022A" w:rsidRPr="00A3022A" w:rsidRDefault="00A3022A" w:rsidP="00A3022A">
            <w:pPr>
              <w:pStyle w:val="NoSpacing"/>
              <w:rPr>
                <w:sz w:val="15"/>
                <w:szCs w:val="15"/>
              </w:rPr>
            </w:pPr>
            <w:r w:rsidRPr="00A3022A">
              <w:rPr>
                <w:sz w:val="15"/>
                <w:szCs w:val="15"/>
              </w:rPr>
              <w:t>#14</w:t>
            </w:r>
          </w:p>
        </w:tc>
        <w:tc>
          <w:tcPr>
            <w:tcW w:w="5000" w:type="pct"/>
            <w:noWrap/>
            <w:hideMark/>
          </w:tcPr>
          <w:p w14:paraId="74B6A60B" w14:textId="77777777" w:rsidR="00A3022A" w:rsidRPr="00A3022A" w:rsidRDefault="00A3022A" w:rsidP="00A3022A">
            <w:pPr>
              <w:pStyle w:val="NoSpacing"/>
              <w:rPr>
                <w:sz w:val="15"/>
                <w:szCs w:val="15"/>
              </w:rPr>
            </w:pPr>
            <w:r w:rsidRPr="00A3022A">
              <w:rPr>
                <w:sz w:val="15"/>
                <w:szCs w:val="15"/>
              </w:rPr>
              <w:t>'priorit*' NEAR/1 health</w:t>
            </w:r>
          </w:p>
        </w:tc>
        <w:tc>
          <w:tcPr>
            <w:tcW w:w="140" w:type="pct"/>
            <w:noWrap/>
            <w:hideMark/>
          </w:tcPr>
          <w:p w14:paraId="1E0CE7C3" w14:textId="77777777" w:rsidR="00A3022A" w:rsidRPr="00A3022A" w:rsidRDefault="00A3022A" w:rsidP="00A3022A">
            <w:pPr>
              <w:pStyle w:val="NoSpacing"/>
              <w:rPr>
                <w:sz w:val="15"/>
                <w:szCs w:val="15"/>
              </w:rPr>
            </w:pPr>
            <w:r w:rsidRPr="00A3022A">
              <w:rPr>
                <w:sz w:val="15"/>
                <w:szCs w:val="15"/>
              </w:rPr>
              <w:t>4717</w:t>
            </w:r>
          </w:p>
        </w:tc>
      </w:tr>
      <w:tr w:rsidR="00A3022A" w:rsidRPr="00A3022A" w14:paraId="34AAF11F" w14:textId="77777777" w:rsidTr="00FB7F39">
        <w:trPr>
          <w:trHeight w:val="300"/>
        </w:trPr>
        <w:tc>
          <w:tcPr>
            <w:tcW w:w="92" w:type="pct"/>
            <w:noWrap/>
            <w:hideMark/>
          </w:tcPr>
          <w:p w14:paraId="2DB125F0" w14:textId="77777777" w:rsidR="00A3022A" w:rsidRPr="00A3022A" w:rsidRDefault="00A3022A" w:rsidP="00A3022A">
            <w:pPr>
              <w:pStyle w:val="NoSpacing"/>
              <w:rPr>
                <w:sz w:val="15"/>
                <w:szCs w:val="15"/>
              </w:rPr>
            </w:pPr>
            <w:r w:rsidRPr="00A3022A">
              <w:rPr>
                <w:sz w:val="15"/>
                <w:szCs w:val="15"/>
              </w:rPr>
              <w:lastRenderedPageBreak/>
              <w:t>#13</w:t>
            </w:r>
          </w:p>
        </w:tc>
        <w:tc>
          <w:tcPr>
            <w:tcW w:w="5000" w:type="pct"/>
            <w:noWrap/>
            <w:hideMark/>
          </w:tcPr>
          <w:p w14:paraId="000940D5" w14:textId="77777777" w:rsidR="00A3022A" w:rsidRPr="00A3022A" w:rsidRDefault="00A3022A" w:rsidP="00A3022A">
            <w:pPr>
              <w:pStyle w:val="NoSpacing"/>
              <w:rPr>
                <w:sz w:val="15"/>
                <w:szCs w:val="15"/>
              </w:rPr>
            </w:pPr>
            <w:r w:rsidRPr="00A3022A">
              <w:rPr>
                <w:sz w:val="15"/>
                <w:szCs w:val="15"/>
              </w:rPr>
              <w:t>'health care priorit*</w:t>
            </w:r>
            <w:proofErr w:type="gramStart"/>
            <w:r w:rsidRPr="00A3022A">
              <w:rPr>
                <w:sz w:val="15"/>
                <w:szCs w:val="15"/>
              </w:rPr>
              <w:t>':ti</w:t>
            </w:r>
            <w:proofErr w:type="gramEnd"/>
            <w:r w:rsidRPr="00A3022A">
              <w:rPr>
                <w:sz w:val="15"/>
                <w:szCs w:val="15"/>
              </w:rPr>
              <w:t>,ab</w:t>
            </w:r>
          </w:p>
        </w:tc>
        <w:tc>
          <w:tcPr>
            <w:tcW w:w="140" w:type="pct"/>
            <w:noWrap/>
            <w:hideMark/>
          </w:tcPr>
          <w:p w14:paraId="7E08DA48" w14:textId="77777777" w:rsidR="00A3022A" w:rsidRPr="00A3022A" w:rsidRDefault="00A3022A" w:rsidP="00A3022A">
            <w:pPr>
              <w:pStyle w:val="NoSpacing"/>
              <w:rPr>
                <w:sz w:val="15"/>
                <w:szCs w:val="15"/>
              </w:rPr>
            </w:pPr>
            <w:r w:rsidRPr="00A3022A">
              <w:rPr>
                <w:sz w:val="15"/>
                <w:szCs w:val="15"/>
              </w:rPr>
              <w:t>364</w:t>
            </w:r>
          </w:p>
        </w:tc>
      </w:tr>
      <w:tr w:rsidR="00A3022A" w:rsidRPr="00A3022A" w14:paraId="3E447D91" w14:textId="77777777" w:rsidTr="00FB7F39">
        <w:trPr>
          <w:trHeight w:val="300"/>
        </w:trPr>
        <w:tc>
          <w:tcPr>
            <w:tcW w:w="92" w:type="pct"/>
            <w:noWrap/>
            <w:hideMark/>
          </w:tcPr>
          <w:p w14:paraId="1CF10835" w14:textId="77777777" w:rsidR="00A3022A" w:rsidRPr="00A3022A" w:rsidRDefault="00A3022A" w:rsidP="00A3022A">
            <w:pPr>
              <w:pStyle w:val="NoSpacing"/>
              <w:rPr>
                <w:sz w:val="15"/>
                <w:szCs w:val="15"/>
              </w:rPr>
            </w:pPr>
            <w:r w:rsidRPr="00A3022A">
              <w:rPr>
                <w:sz w:val="15"/>
                <w:szCs w:val="15"/>
              </w:rPr>
              <w:t>#12</w:t>
            </w:r>
          </w:p>
        </w:tc>
        <w:tc>
          <w:tcPr>
            <w:tcW w:w="5000" w:type="pct"/>
            <w:noWrap/>
            <w:hideMark/>
          </w:tcPr>
          <w:p w14:paraId="65D499D7" w14:textId="77777777" w:rsidR="00A3022A" w:rsidRPr="00A3022A" w:rsidRDefault="00A3022A" w:rsidP="00A3022A">
            <w:pPr>
              <w:pStyle w:val="NoSpacing"/>
              <w:rPr>
                <w:sz w:val="15"/>
                <w:szCs w:val="15"/>
              </w:rPr>
            </w:pPr>
            <w:r w:rsidRPr="00A3022A">
              <w:rPr>
                <w:sz w:val="15"/>
                <w:szCs w:val="15"/>
              </w:rPr>
              <w:t>'health care priorit*'</w:t>
            </w:r>
          </w:p>
        </w:tc>
        <w:tc>
          <w:tcPr>
            <w:tcW w:w="140" w:type="pct"/>
            <w:noWrap/>
            <w:hideMark/>
          </w:tcPr>
          <w:p w14:paraId="281EBCFA" w14:textId="77777777" w:rsidR="00A3022A" w:rsidRPr="00A3022A" w:rsidRDefault="00A3022A" w:rsidP="00A3022A">
            <w:pPr>
              <w:pStyle w:val="NoSpacing"/>
              <w:rPr>
                <w:sz w:val="15"/>
                <w:szCs w:val="15"/>
              </w:rPr>
            </w:pPr>
            <w:r w:rsidRPr="00A3022A">
              <w:rPr>
                <w:sz w:val="15"/>
                <w:szCs w:val="15"/>
              </w:rPr>
              <w:t>376</w:t>
            </w:r>
          </w:p>
        </w:tc>
      </w:tr>
      <w:tr w:rsidR="00A3022A" w:rsidRPr="00A3022A" w14:paraId="1443118A" w14:textId="77777777" w:rsidTr="00FB7F39">
        <w:trPr>
          <w:trHeight w:val="300"/>
        </w:trPr>
        <w:tc>
          <w:tcPr>
            <w:tcW w:w="92" w:type="pct"/>
            <w:noWrap/>
            <w:hideMark/>
          </w:tcPr>
          <w:p w14:paraId="6491E6BC" w14:textId="77777777" w:rsidR="00A3022A" w:rsidRPr="00A3022A" w:rsidRDefault="00A3022A" w:rsidP="00A3022A">
            <w:pPr>
              <w:pStyle w:val="NoSpacing"/>
              <w:rPr>
                <w:sz w:val="15"/>
                <w:szCs w:val="15"/>
              </w:rPr>
            </w:pPr>
            <w:r w:rsidRPr="00A3022A">
              <w:rPr>
                <w:sz w:val="15"/>
                <w:szCs w:val="15"/>
              </w:rPr>
              <w:t>#11</w:t>
            </w:r>
          </w:p>
        </w:tc>
        <w:tc>
          <w:tcPr>
            <w:tcW w:w="5000" w:type="pct"/>
            <w:noWrap/>
            <w:hideMark/>
          </w:tcPr>
          <w:p w14:paraId="4C4DA9F1" w14:textId="77777777" w:rsidR="00A3022A" w:rsidRPr="00A3022A" w:rsidRDefault="00A3022A" w:rsidP="00A3022A">
            <w:pPr>
              <w:pStyle w:val="NoSpacing"/>
              <w:rPr>
                <w:sz w:val="15"/>
                <w:szCs w:val="15"/>
                <w:lang w:val="it-IT"/>
              </w:rPr>
            </w:pPr>
            <w:r w:rsidRPr="00A3022A">
              <w:rPr>
                <w:sz w:val="15"/>
                <w:szCs w:val="15"/>
                <w:lang w:val="it-IT"/>
              </w:rPr>
              <w:t>'healthcare priorit*':ti,ab</w:t>
            </w:r>
          </w:p>
        </w:tc>
        <w:tc>
          <w:tcPr>
            <w:tcW w:w="140" w:type="pct"/>
            <w:noWrap/>
            <w:hideMark/>
          </w:tcPr>
          <w:p w14:paraId="5A7D4EC0" w14:textId="77777777" w:rsidR="00A3022A" w:rsidRPr="00A3022A" w:rsidRDefault="00A3022A" w:rsidP="00A3022A">
            <w:pPr>
              <w:pStyle w:val="NoSpacing"/>
              <w:rPr>
                <w:sz w:val="15"/>
                <w:szCs w:val="15"/>
              </w:rPr>
            </w:pPr>
            <w:r w:rsidRPr="00A3022A">
              <w:rPr>
                <w:sz w:val="15"/>
                <w:szCs w:val="15"/>
              </w:rPr>
              <w:t>185</w:t>
            </w:r>
          </w:p>
        </w:tc>
      </w:tr>
      <w:tr w:rsidR="00A3022A" w:rsidRPr="00A3022A" w14:paraId="6A8E1C5A" w14:textId="77777777" w:rsidTr="00FB7F39">
        <w:trPr>
          <w:trHeight w:val="300"/>
        </w:trPr>
        <w:tc>
          <w:tcPr>
            <w:tcW w:w="92" w:type="pct"/>
            <w:noWrap/>
            <w:hideMark/>
          </w:tcPr>
          <w:p w14:paraId="6C04A349" w14:textId="77777777" w:rsidR="00A3022A" w:rsidRPr="00A3022A" w:rsidRDefault="00A3022A" w:rsidP="00A3022A">
            <w:pPr>
              <w:pStyle w:val="NoSpacing"/>
              <w:rPr>
                <w:sz w:val="15"/>
                <w:szCs w:val="15"/>
              </w:rPr>
            </w:pPr>
            <w:r w:rsidRPr="00A3022A">
              <w:rPr>
                <w:sz w:val="15"/>
                <w:szCs w:val="15"/>
              </w:rPr>
              <w:t>#10</w:t>
            </w:r>
          </w:p>
        </w:tc>
        <w:tc>
          <w:tcPr>
            <w:tcW w:w="5000" w:type="pct"/>
            <w:noWrap/>
            <w:hideMark/>
          </w:tcPr>
          <w:p w14:paraId="08F924A7" w14:textId="77777777" w:rsidR="00A3022A" w:rsidRPr="00A3022A" w:rsidRDefault="00A3022A" w:rsidP="00A3022A">
            <w:pPr>
              <w:pStyle w:val="NoSpacing"/>
              <w:rPr>
                <w:sz w:val="15"/>
                <w:szCs w:val="15"/>
              </w:rPr>
            </w:pPr>
            <w:r w:rsidRPr="00A3022A">
              <w:rPr>
                <w:sz w:val="15"/>
                <w:szCs w:val="15"/>
              </w:rPr>
              <w:t>'healthcare priorit*'</w:t>
            </w:r>
          </w:p>
        </w:tc>
        <w:tc>
          <w:tcPr>
            <w:tcW w:w="140" w:type="pct"/>
            <w:noWrap/>
            <w:hideMark/>
          </w:tcPr>
          <w:p w14:paraId="58FFDB54" w14:textId="77777777" w:rsidR="00A3022A" w:rsidRPr="00A3022A" w:rsidRDefault="00A3022A" w:rsidP="00A3022A">
            <w:pPr>
              <w:pStyle w:val="NoSpacing"/>
              <w:rPr>
                <w:sz w:val="15"/>
                <w:szCs w:val="15"/>
              </w:rPr>
            </w:pPr>
            <w:r w:rsidRPr="00A3022A">
              <w:rPr>
                <w:sz w:val="15"/>
                <w:szCs w:val="15"/>
              </w:rPr>
              <w:t>186</w:t>
            </w:r>
          </w:p>
        </w:tc>
      </w:tr>
      <w:tr w:rsidR="00A3022A" w:rsidRPr="00A3022A" w14:paraId="6604F8CA" w14:textId="77777777" w:rsidTr="00FB7F39">
        <w:trPr>
          <w:trHeight w:val="300"/>
        </w:trPr>
        <w:tc>
          <w:tcPr>
            <w:tcW w:w="92" w:type="pct"/>
            <w:noWrap/>
            <w:hideMark/>
          </w:tcPr>
          <w:p w14:paraId="68E285AE" w14:textId="77777777" w:rsidR="00A3022A" w:rsidRPr="00A3022A" w:rsidRDefault="00A3022A" w:rsidP="00A3022A">
            <w:pPr>
              <w:pStyle w:val="NoSpacing"/>
              <w:rPr>
                <w:sz w:val="15"/>
                <w:szCs w:val="15"/>
              </w:rPr>
            </w:pPr>
            <w:r w:rsidRPr="00A3022A">
              <w:rPr>
                <w:sz w:val="15"/>
                <w:szCs w:val="15"/>
              </w:rPr>
              <w:t>#9</w:t>
            </w:r>
          </w:p>
        </w:tc>
        <w:tc>
          <w:tcPr>
            <w:tcW w:w="5000" w:type="pct"/>
            <w:noWrap/>
            <w:hideMark/>
          </w:tcPr>
          <w:p w14:paraId="552F4E02" w14:textId="77777777" w:rsidR="00A3022A" w:rsidRPr="00A3022A" w:rsidRDefault="00A3022A" w:rsidP="00A3022A">
            <w:pPr>
              <w:pStyle w:val="NoSpacing"/>
              <w:rPr>
                <w:sz w:val="15"/>
                <w:szCs w:val="15"/>
              </w:rPr>
            </w:pPr>
            <w:r w:rsidRPr="00A3022A">
              <w:rPr>
                <w:sz w:val="15"/>
                <w:szCs w:val="15"/>
              </w:rPr>
              <w:t>'health priorit*</w:t>
            </w:r>
            <w:proofErr w:type="gramStart"/>
            <w:r w:rsidRPr="00A3022A">
              <w:rPr>
                <w:sz w:val="15"/>
                <w:szCs w:val="15"/>
              </w:rPr>
              <w:t>':ti</w:t>
            </w:r>
            <w:proofErr w:type="gramEnd"/>
            <w:r w:rsidRPr="00A3022A">
              <w:rPr>
                <w:sz w:val="15"/>
                <w:szCs w:val="15"/>
              </w:rPr>
              <w:t>,ab</w:t>
            </w:r>
          </w:p>
        </w:tc>
        <w:tc>
          <w:tcPr>
            <w:tcW w:w="140" w:type="pct"/>
            <w:noWrap/>
            <w:hideMark/>
          </w:tcPr>
          <w:p w14:paraId="12D08EDA" w14:textId="77777777" w:rsidR="00A3022A" w:rsidRPr="00A3022A" w:rsidRDefault="00A3022A" w:rsidP="00A3022A">
            <w:pPr>
              <w:pStyle w:val="NoSpacing"/>
              <w:rPr>
                <w:sz w:val="15"/>
                <w:szCs w:val="15"/>
              </w:rPr>
            </w:pPr>
            <w:r w:rsidRPr="00A3022A">
              <w:rPr>
                <w:sz w:val="15"/>
                <w:szCs w:val="15"/>
              </w:rPr>
              <w:t>3655</w:t>
            </w:r>
          </w:p>
        </w:tc>
      </w:tr>
      <w:tr w:rsidR="00A3022A" w:rsidRPr="00A3022A" w14:paraId="60DF886A" w14:textId="77777777" w:rsidTr="00FB7F39">
        <w:trPr>
          <w:trHeight w:val="300"/>
        </w:trPr>
        <w:tc>
          <w:tcPr>
            <w:tcW w:w="92" w:type="pct"/>
            <w:noWrap/>
            <w:hideMark/>
          </w:tcPr>
          <w:p w14:paraId="67C9550B" w14:textId="77777777" w:rsidR="00A3022A" w:rsidRPr="00A3022A" w:rsidRDefault="00A3022A" w:rsidP="00A3022A">
            <w:pPr>
              <w:pStyle w:val="NoSpacing"/>
              <w:rPr>
                <w:sz w:val="15"/>
                <w:szCs w:val="15"/>
              </w:rPr>
            </w:pPr>
            <w:r w:rsidRPr="00A3022A">
              <w:rPr>
                <w:sz w:val="15"/>
                <w:szCs w:val="15"/>
              </w:rPr>
              <w:t>#8</w:t>
            </w:r>
          </w:p>
        </w:tc>
        <w:tc>
          <w:tcPr>
            <w:tcW w:w="5000" w:type="pct"/>
            <w:noWrap/>
            <w:hideMark/>
          </w:tcPr>
          <w:p w14:paraId="31D063E9" w14:textId="77777777" w:rsidR="00A3022A" w:rsidRPr="00A3022A" w:rsidRDefault="00A3022A" w:rsidP="00A3022A">
            <w:pPr>
              <w:pStyle w:val="NoSpacing"/>
              <w:rPr>
                <w:sz w:val="15"/>
                <w:szCs w:val="15"/>
              </w:rPr>
            </w:pPr>
            <w:r w:rsidRPr="00A3022A">
              <w:rPr>
                <w:sz w:val="15"/>
                <w:szCs w:val="15"/>
              </w:rPr>
              <w:t>'health priorit*'</w:t>
            </w:r>
          </w:p>
        </w:tc>
        <w:tc>
          <w:tcPr>
            <w:tcW w:w="140" w:type="pct"/>
            <w:noWrap/>
            <w:hideMark/>
          </w:tcPr>
          <w:p w14:paraId="22959E1D" w14:textId="77777777" w:rsidR="00A3022A" w:rsidRPr="00A3022A" w:rsidRDefault="00A3022A" w:rsidP="00A3022A">
            <w:pPr>
              <w:pStyle w:val="NoSpacing"/>
              <w:rPr>
                <w:sz w:val="15"/>
                <w:szCs w:val="15"/>
              </w:rPr>
            </w:pPr>
            <w:r w:rsidRPr="00A3022A">
              <w:rPr>
                <w:sz w:val="15"/>
                <w:szCs w:val="15"/>
              </w:rPr>
              <w:t>3945</w:t>
            </w:r>
          </w:p>
        </w:tc>
      </w:tr>
      <w:tr w:rsidR="00A3022A" w:rsidRPr="00A3022A" w14:paraId="655B237A" w14:textId="77777777" w:rsidTr="00FB7F39">
        <w:trPr>
          <w:trHeight w:val="300"/>
        </w:trPr>
        <w:tc>
          <w:tcPr>
            <w:tcW w:w="92" w:type="pct"/>
            <w:noWrap/>
            <w:hideMark/>
          </w:tcPr>
          <w:p w14:paraId="7A812817" w14:textId="77777777" w:rsidR="00A3022A" w:rsidRPr="00A3022A" w:rsidRDefault="00A3022A" w:rsidP="00A3022A">
            <w:pPr>
              <w:pStyle w:val="NoSpacing"/>
              <w:rPr>
                <w:sz w:val="15"/>
                <w:szCs w:val="15"/>
              </w:rPr>
            </w:pPr>
            <w:r w:rsidRPr="00A3022A">
              <w:rPr>
                <w:sz w:val="15"/>
                <w:szCs w:val="15"/>
              </w:rPr>
              <w:t>#7</w:t>
            </w:r>
          </w:p>
        </w:tc>
        <w:tc>
          <w:tcPr>
            <w:tcW w:w="5000" w:type="pct"/>
            <w:noWrap/>
            <w:hideMark/>
          </w:tcPr>
          <w:p w14:paraId="47EBF58A" w14:textId="77777777" w:rsidR="00A3022A" w:rsidRPr="00A3022A" w:rsidRDefault="00A3022A" w:rsidP="00A3022A">
            <w:pPr>
              <w:pStyle w:val="NoSpacing"/>
              <w:rPr>
                <w:sz w:val="15"/>
                <w:szCs w:val="15"/>
              </w:rPr>
            </w:pPr>
            <w:r w:rsidRPr="00A3022A">
              <w:rPr>
                <w:sz w:val="15"/>
                <w:szCs w:val="15"/>
              </w:rPr>
              <w:t>'health care priority setting</w:t>
            </w:r>
            <w:proofErr w:type="gramStart"/>
            <w:r w:rsidRPr="00A3022A">
              <w:rPr>
                <w:sz w:val="15"/>
                <w:szCs w:val="15"/>
              </w:rPr>
              <w:t>':ti</w:t>
            </w:r>
            <w:proofErr w:type="gramEnd"/>
            <w:r w:rsidRPr="00A3022A">
              <w:rPr>
                <w:sz w:val="15"/>
                <w:szCs w:val="15"/>
              </w:rPr>
              <w:t>,ab</w:t>
            </w:r>
          </w:p>
        </w:tc>
        <w:tc>
          <w:tcPr>
            <w:tcW w:w="140" w:type="pct"/>
            <w:noWrap/>
            <w:hideMark/>
          </w:tcPr>
          <w:p w14:paraId="42377A49" w14:textId="77777777" w:rsidR="00A3022A" w:rsidRPr="00A3022A" w:rsidRDefault="00A3022A" w:rsidP="00A3022A">
            <w:pPr>
              <w:pStyle w:val="NoSpacing"/>
              <w:rPr>
                <w:sz w:val="15"/>
                <w:szCs w:val="15"/>
              </w:rPr>
            </w:pPr>
            <w:r w:rsidRPr="00A3022A">
              <w:rPr>
                <w:sz w:val="15"/>
                <w:szCs w:val="15"/>
              </w:rPr>
              <w:t>59</w:t>
            </w:r>
          </w:p>
        </w:tc>
      </w:tr>
      <w:tr w:rsidR="00A3022A" w:rsidRPr="00A3022A" w14:paraId="574F65DC" w14:textId="77777777" w:rsidTr="00FB7F39">
        <w:trPr>
          <w:trHeight w:val="300"/>
        </w:trPr>
        <w:tc>
          <w:tcPr>
            <w:tcW w:w="92" w:type="pct"/>
            <w:noWrap/>
            <w:hideMark/>
          </w:tcPr>
          <w:p w14:paraId="746CDACE" w14:textId="77777777" w:rsidR="00A3022A" w:rsidRPr="00A3022A" w:rsidRDefault="00A3022A" w:rsidP="00A3022A">
            <w:pPr>
              <w:pStyle w:val="NoSpacing"/>
              <w:rPr>
                <w:sz w:val="15"/>
                <w:szCs w:val="15"/>
              </w:rPr>
            </w:pPr>
            <w:r w:rsidRPr="00A3022A">
              <w:rPr>
                <w:sz w:val="15"/>
                <w:szCs w:val="15"/>
              </w:rPr>
              <w:t>#6</w:t>
            </w:r>
          </w:p>
        </w:tc>
        <w:tc>
          <w:tcPr>
            <w:tcW w:w="5000" w:type="pct"/>
            <w:noWrap/>
            <w:hideMark/>
          </w:tcPr>
          <w:p w14:paraId="0F1308B9" w14:textId="77777777" w:rsidR="00A3022A" w:rsidRPr="00A3022A" w:rsidRDefault="00A3022A" w:rsidP="00A3022A">
            <w:pPr>
              <w:pStyle w:val="NoSpacing"/>
              <w:rPr>
                <w:sz w:val="15"/>
                <w:szCs w:val="15"/>
              </w:rPr>
            </w:pPr>
            <w:r w:rsidRPr="00A3022A">
              <w:rPr>
                <w:sz w:val="15"/>
                <w:szCs w:val="15"/>
              </w:rPr>
              <w:t>'health care priority setting'</w:t>
            </w:r>
          </w:p>
        </w:tc>
        <w:tc>
          <w:tcPr>
            <w:tcW w:w="140" w:type="pct"/>
            <w:noWrap/>
            <w:hideMark/>
          </w:tcPr>
          <w:p w14:paraId="68426CA8" w14:textId="77777777" w:rsidR="00A3022A" w:rsidRPr="00A3022A" w:rsidRDefault="00A3022A" w:rsidP="00A3022A">
            <w:pPr>
              <w:pStyle w:val="NoSpacing"/>
              <w:rPr>
                <w:sz w:val="15"/>
                <w:szCs w:val="15"/>
              </w:rPr>
            </w:pPr>
            <w:r w:rsidRPr="00A3022A">
              <w:rPr>
                <w:sz w:val="15"/>
                <w:szCs w:val="15"/>
              </w:rPr>
              <w:t>68</w:t>
            </w:r>
          </w:p>
        </w:tc>
      </w:tr>
      <w:tr w:rsidR="00A3022A" w:rsidRPr="00A3022A" w14:paraId="16BA8115" w14:textId="77777777" w:rsidTr="00FB7F39">
        <w:trPr>
          <w:trHeight w:val="300"/>
        </w:trPr>
        <w:tc>
          <w:tcPr>
            <w:tcW w:w="92" w:type="pct"/>
            <w:noWrap/>
            <w:hideMark/>
          </w:tcPr>
          <w:p w14:paraId="1C039A4A" w14:textId="77777777" w:rsidR="00A3022A" w:rsidRPr="00A3022A" w:rsidRDefault="00A3022A" w:rsidP="00A3022A">
            <w:pPr>
              <w:pStyle w:val="NoSpacing"/>
              <w:rPr>
                <w:sz w:val="15"/>
                <w:szCs w:val="15"/>
              </w:rPr>
            </w:pPr>
            <w:r w:rsidRPr="00A3022A">
              <w:rPr>
                <w:sz w:val="15"/>
                <w:szCs w:val="15"/>
              </w:rPr>
              <w:t>#5</w:t>
            </w:r>
          </w:p>
        </w:tc>
        <w:tc>
          <w:tcPr>
            <w:tcW w:w="5000" w:type="pct"/>
            <w:noWrap/>
            <w:hideMark/>
          </w:tcPr>
          <w:p w14:paraId="5142DBE7" w14:textId="77777777" w:rsidR="00A3022A" w:rsidRPr="00A3022A" w:rsidRDefault="00A3022A" w:rsidP="00A3022A">
            <w:pPr>
              <w:pStyle w:val="NoSpacing"/>
              <w:rPr>
                <w:sz w:val="15"/>
                <w:szCs w:val="15"/>
              </w:rPr>
            </w:pPr>
            <w:r w:rsidRPr="00A3022A">
              <w:rPr>
                <w:sz w:val="15"/>
                <w:szCs w:val="15"/>
              </w:rPr>
              <w:t>'health priority setting</w:t>
            </w:r>
            <w:proofErr w:type="gramStart"/>
            <w:r w:rsidRPr="00A3022A">
              <w:rPr>
                <w:sz w:val="15"/>
                <w:szCs w:val="15"/>
              </w:rPr>
              <w:t>':ti</w:t>
            </w:r>
            <w:proofErr w:type="gramEnd"/>
            <w:r w:rsidRPr="00A3022A">
              <w:rPr>
                <w:sz w:val="15"/>
                <w:szCs w:val="15"/>
              </w:rPr>
              <w:t>,ab</w:t>
            </w:r>
          </w:p>
        </w:tc>
        <w:tc>
          <w:tcPr>
            <w:tcW w:w="140" w:type="pct"/>
            <w:noWrap/>
            <w:hideMark/>
          </w:tcPr>
          <w:p w14:paraId="0CFB10A7" w14:textId="77777777" w:rsidR="00A3022A" w:rsidRPr="00A3022A" w:rsidRDefault="00A3022A" w:rsidP="00A3022A">
            <w:pPr>
              <w:pStyle w:val="NoSpacing"/>
              <w:rPr>
                <w:sz w:val="15"/>
                <w:szCs w:val="15"/>
              </w:rPr>
            </w:pPr>
            <w:r w:rsidRPr="00A3022A">
              <w:rPr>
                <w:sz w:val="15"/>
                <w:szCs w:val="15"/>
              </w:rPr>
              <w:t>37</w:t>
            </w:r>
          </w:p>
        </w:tc>
      </w:tr>
      <w:tr w:rsidR="00A3022A" w:rsidRPr="00A3022A" w14:paraId="694E2E41" w14:textId="77777777" w:rsidTr="00FB7F39">
        <w:trPr>
          <w:trHeight w:val="300"/>
        </w:trPr>
        <w:tc>
          <w:tcPr>
            <w:tcW w:w="92" w:type="pct"/>
            <w:noWrap/>
            <w:hideMark/>
          </w:tcPr>
          <w:p w14:paraId="0BF6AEC4" w14:textId="77777777" w:rsidR="00A3022A" w:rsidRPr="00A3022A" w:rsidRDefault="00A3022A" w:rsidP="00A3022A">
            <w:pPr>
              <w:pStyle w:val="NoSpacing"/>
              <w:rPr>
                <w:sz w:val="15"/>
                <w:szCs w:val="15"/>
              </w:rPr>
            </w:pPr>
            <w:r w:rsidRPr="00A3022A">
              <w:rPr>
                <w:sz w:val="15"/>
                <w:szCs w:val="15"/>
              </w:rPr>
              <w:t>#4</w:t>
            </w:r>
          </w:p>
        </w:tc>
        <w:tc>
          <w:tcPr>
            <w:tcW w:w="5000" w:type="pct"/>
            <w:noWrap/>
            <w:hideMark/>
          </w:tcPr>
          <w:p w14:paraId="119B4828" w14:textId="77777777" w:rsidR="00A3022A" w:rsidRPr="00A3022A" w:rsidRDefault="00A3022A" w:rsidP="00A3022A">
            <w:pPr>
              <w:pStyle w:val="NoSpacing"/>
              <w:rPr>
                <w:sz w:val="15"/>
                <w:szCs w:val="15"/>
              </w:rPr>
            </w:pPr>
            <w:r w:rsidRPr="00A3022A">
              <w:rPr>
                <w:sz w:val="15"/>
                <w:szCs w:val="15"/>
              </w:rPr>
              <w:t>'health priority setting'</w:t>
            </w:r>
          </w:p>
        </w:tc>
        <w:tc>
          <w:tcPr>
            <w:tcW w:w="140" w:type="pct"/>
            <w:noWrap/>
            <w:hideMark/>
          </w:tcPr>
          <w:p w14:paraId="0D2BEDCB" w14:textId="77777777" w:rsidR="00A3022A" w:rsidRPr="00A3022A" w:rsidRDefault="00A3022A" w:rsidP="00A3022A">
            <w:pPr>
              <w:pStyle w:val="NoSpacing"/>
              <w:rPr>
                <w:sz w:val="15"/>
                <w:szCs w:val="15"/>
              </w:rPr>
            </w:pPr>
            <w:r w:rsidRPr="00A3022A">
              <w:rPr>
                <w:sz w:val="15"/>
                <w:szCs w:val="15"/>
              </w:rPr>
              <w:t>40</w:t>
            </w:r>
          </w:p>
        </w:tc>
      </w:tr>
      <w:tr w:rsidR="00A3022A" w:rsidRPr="00A3022A" w14:paraId="1BDF4029" w14:textId="77777777" w:rsidTr="00FB7F39">
        <w:trPr>
          <w:trHeight w:val="300"/>
        </w:trPr>
        <w:tc>
          <w:tcPr>
            <w:tcW w:w="92" w:type="pct"/>
            <w:noWrap/>
            <w:hideMark/>
          </w:tcPr>
          <w:p w14:paraId="77516593" w14:textId="77777777" w:rsidR="00A3022A" w:rsidRPr="00A3022A" w:rsidRDefault="00A3022A" w:rsidP="00A3022A">
            <w:pPr>
              <w:pStyle w:val="NoSpacing"/>
              <w:rPr>
                <w:sz w:val="15"/>
                <w:szCs w:val="15"/>
              </w:rPr>
            </w:pPr>
            <w:r w:rsidRPr="00A3022A">
              <w:rPr>
                <w:sz w:val="15"/>
                <w:szCs w:val="15"/>
              </w:rPr>
              <w:t>#3</w:t>
            </w:r>
          </w:p>
        </w:tc>
        <w:tc>
          <w:tcPr>
            <w:tcW w:w="5000" w:type="pct"/>
            <w:noWrap/>
            <w:hideMark/>
          </w:tcPr>
          <w:p w14:paraId="08B2C32C" w14:textId="77777777" w:rsidR="00A3022A" w:rsidRPr="00A3022A" w:rsidRDefault="00A3022A" w:rsidP="00A3022A">
            <w:pPr>
              <w:pStyle w:val="NoSpacing"/>
              <w:rPr>
                <w:sz w:val="15"/>
                <w:szCs w:val="15"/>
              </w:rPr>
            </w:pPr>
            <w:r w:rsidRPr="00A3022A">
              <w:rPr>
                <w:sz w:val="15"/>
                <w:szCs w:val="15"/>
              </w:rPr>
              <w:t>'priority setting</w:t>
            </w:r>
            <w:proofErr w:type="gramStart"/>
            <w:r w:rsidRPr="00A3022A">
              <w:rPr>
                <w:sz w:val="15"/>
                <w:szCs w:val="15"/>
              </w:rPr>
              <w:t>':ti</w:t>
            </w:r>
            <w:proofErr w:type="gramEnd"/>
            <w:r w:rsidRPr="00A3022A">
              <w:rPr>
                <w:sz w:val="15"/>
                <w:szCs w:val="15"/>
              </w:rPr>
              <w:t>,ab</w:t>
            </w:r>
          </w:p>
        </w:tc>
        <w:tc>
          <w:tcPr>
            <w:tcW w:w="140" w:type="pct"/>
            <w:noWrap/>
            <w:hideMark/>
          </w:tcPr>
          <w:p w14:paraId="4CF631BF" w14:textId="77777777" w:rsidR="00A3022A" w:rsidRPr="00A3022A" w:rsidRDefault="00A3022A" w:rsidP="00A3022A">
            <w:pPr>
              <w:pStyle w:val="NoSpacing"/>
              <w:rPr>
                <w:sz w:val="15"/>
                <w:szCs w:val="15"/>
              </w:rPr>
            </w:pPr>
            <w:r w:rsidRPr="00A3022A">
              <w:rPr>
                <w:sz w:val="15"/>
                <w:szCs w:val="15"/>
              </w:rPr>
              <w:t>1957</w:t>
            </w:r>
          </w:p>
        </w:tc>
      </w:tr>
      <w:tr w:rsidR="00A3022A" w:rsidRPr="00A3022A" w14:paraId="7239D528" w14:textId="77777777" w:rsidTr="00FB7F39">
        <w:trPr>
          <w:trHeight w:val="300"/>
        </w:trPr>
        <w:tc>
          <w:tcPr>
            <w:tcW w:w="92" w:type="pct"/>
            <w:noWrap/>
            <w:hideMark/>
          </w:tcPr>
          <w:p w14:paraId="5EAD1B37" w14:textId="77777777" w:rsidR="00A3022A" w:rsidRPr="00A3022A" w:rsidRDefault="00A3022A" w:rsidP="00A3022A">
            <w:pPr>
              <w:pStyle w:val="NoSpacing"/>
              <w:rPr>
                <w:sz w:val="15"/>
                <w:szCs w:val="15"/>
              </w:rPr>
            </w:pPr>
            <w:r w:rsidRPr="00A3022A">
              <w:rPr>
                <w:sz w:val="15"/>
                <w:szCs w:val="15"/>
              </w:rPr>
              <w:t>#2</w:t>
            </w:r>
          </w:p>
        </w:tc>
        <w:tc>
          <w:tcPr>
            <w:tcW w:w="5000" w:type="pct"/>
            <w:noWrap/>
            <w:hideMark/>
          </w:tcPr>
          <w:p w14:paraId="31FA0145" w14:textId="77777777" w:rsidR="00A3022A" w:rsidRPr="00A3022A" w:rsidRDefault="00A3022A" w:rsidP="00A3022A">
            <w:pPr>
              <w:pStyle w:val="NoSpacing"/>
              <w:rPr>
                <w:sz w:val="15"/>
                <w:szCs w:val="15"/>
              </w:rPr>
            </w:pPr>
            <w:r w:rsidRPr="00A3022A">
              <w:rPr>
                <w:sz w:val="15"/>
                <w:szCs w:val="15"/>
              </w:rPr>
              <w:t>'priority setting'</w:t>
            </w:r>
          </w:p>
        </w:tc>
        <w:tc>
          <w:tcPr>
            <w:tcW w:w="140" w:type="pct"/>
            <w:noWrap/>
            <w:hideMark/>
          </w:tcPr>
          <w:p w14:paraId="5F0F8A4F" w14:textId="77777777" w:rsidR="00A3022A" w:rsidRPr="00A3022A" w:rsidRDefault="00A3022A" w:rsidP="00A3022A">
            <w:pPr>
              <w:pStyle w:val="NoSpacing"/>
              <w:rPr>
                <w:sz w:val="15"/>
                <w:szCs w:val="15"/>
              </w:rPr>
            </w:pPr>
            <w:r w:rsidRPr="00A3022A">
              <w:rPr>
                <w:sz w:val="15"/>
                <w:szCs w:val="15"/>
              </w:rPr>
              <w:t>2150</w:t>
            </w:r>
          </w:p>
        </w:tc>
      </w:tr>
      <w:tr w:rsidR="00A3022A" w:rsidRPr="00A3022A" w14:paraId="01C2932C" w14:textId="77777777" w:rsidTr="00FB7F39">
        <w:trPr>
          <w:trHeight w:val="300"/>
        </w:trPr>
        <w:tc>
          <w:tcPr>
            <w:tcW w:w="92" w:type="pct"/>
            <w:noWrap/>
            <w:hideMark/>
          </w:tcPr>
          <w:p w14:paraId="2FB36548" w14:textId="77777777" w:rsidR="00A3022A" w:rsidRPr="00A3022A" w:rsidRDefault="00A3022A" w:rsidP="00A3022A">
            <w:pPr>
              <w:pStyle w:val="NoSpacing"/>
              <w:rPr>
                <w:sz w:val="15"/>
                <w:szCs w:val="15"/>
              </w:rPr>
            </w:pPr>
            <w:r w:rsidRPr="00A3022A">
              <w:rPr>
                <w:sz w:val="15"/>
                <w:szCs w:val="15"/>
              </w:rPr>
              <w:t>#1</w:t>
            </w:r>
          </w:p>
        </w:tc>
        <w:tc>
          <w:tcPr>
            <w:tcW w:w="5000" w:type="pct"/>
            <w:noWrap/>
            <w:hideMark/>
          </w:tcPr>
          <w:p w14:paraId="1041377A" w14:textId="77777777" w:rsidR="00A3022A" w:rsidRPr="00A3022A" w:rsidRDefault="00A3022A" w:rsidP="00A3022A">
            <w:pPr>
              <w:pStyle w:val="NoSpacing"/>
              <w:rPr>
                <w:sz w:val="15"/>
                <w:szCs w:val="15"/>
              </w:rPr>
            </w:pPr>
            <w:r w:rsidRPr="00A3022A">
              <w:rPr>
                <w:sz w:val="15"/>
                <w:szCs w:val="15"/>
              </w:rPr>
              <w:t>'priority setting'/exp OR 'priority setting'</w:t>
            </w:r>
          </w:p>
        </w:tc>
        <w:tc>
          <w:tcPr>
            <w:tcW w:w="140" w:type="pct"/>
            <w:noWrap/>
            <w:hideMark/>
          </w:tcPr>
          <w:p w14:paraId="30F9FF44" w14:textId="77777777" w:rsidR="00A3022A" w:rsidRPr="00A3022A" w:rsidRDefault="00A3022A" w:rsidP="00A3022A">
            <w:pPr>
              <w:pStyle w:val="NoSpacing"/>
              <w:rPr>
                <w:sz w:val="15"/>
                <w:szCs w:val="15"/>
              </w:rPr>
            </w:pPr>
            <w:r w:rsidRPr="00A3022A">
              <w:rPr>
                <w:sz w:val="15"/>
                <w:szCs w:val="15"/>
              </w:rPr>
              <w:t>2150</w:t>
            </w:r>
          </w:p>
        </w:tc>
      </w:tr>
    </w:tbl>
    <w:p w14:paraId="2AC3D70A" w14:textId="155269EA" w:rsidR="000E0856" w:rsidRPr="00E95CF5" w:rsidRDefault="00906061" w:rsidP="00E95CF5">
      <w:pPr>
        <w:ind w:right="645"/>
        <w:rPr>
          <w:rFonts w:ascii="Times New Roman" w:hAnsi="Times New Roman" w:cs="Times New Roman"/>
        </w:rPr>
      </w:pPr>
      <w:r>
        <w:rPr>
          <w:rFonts w:ascii="Times New Roman" w:hAnsi="Times New Roman" w:cs="Times New Roman"/>
        </w:rPr>
        <w:br w:type="page"/>
      </w:r>
    </w:p>
    <w:p w14:paraId="6152C4DB" w14:textId="77777777" w:rsidR="00E95CF5" w:rsidRDefault="00E95CF5" w:rsidP="005174E1">
      <w:pPr>
        <w:outlineLvl w:val="0"/>
        <w:rPr>
          <w:rFonts w:ascii="Times New Roman" w:hAnsi="Times New Roman" w:cs="Times New Roman"/>
          <w:b/>
          <w:color w:val="000000" w:themeColor="text1"/>
        </w:rPr>
        <w:sectPr w:rsidR="00E95CF5" w:rsidSect="00E95CF5">
          <w:pgSz w:w="15840" w:h="12240" w:orient="landscape"/>
          <w:pgMar w:top="420" w:right="459" w:bottom="403" w:left="482" w:header="274" w:footer="285" w:gutter="0"/>
          <w:pgNumType w:start="1"/>
          <w:cols w:space="720"/>
        </w:sectPr>
      </w:pPr>
    </w:p>
    <w:p w14:paraId="2104AEE9" w14:textId="716F9923" w:rsidR="000E0856" w:rsidRDefault="000E0856" w:rsidP="005174E1">
      <w:pPr>
        <w:outlineLvl w:val="0"/>
        <w:rPr>
          <w:rFonts w:ascii="Times New Roman" w:hAnsi="Times New Roman" w:cs="Times New Roman"/>
          <w:b/>
          <w:color w:val="000000" w:themeColor="text1"/>
        </w:rPr>
      </w:pPr>
    </w:p>
    <w:p w14:paraId="14C562DA" w14:textId="77777777" w:rsidR="000E0856" w:rsidRPr="000E0856" w:rsidRDefault="000E0856" w:rsidP="000E0856">
      <w:pPr>
        <w:outlineLvl w:val="0"/>
        <w:rPr>
          <w:rFonts w:ascii="Times New Roman" w:hAnsi="Times New Roman" w:cs="Times New Roman"/>
          <w:b/>
          <w:color w:val="000000" w:themeColor="text1"/>
        </w:rPr>
      </w:pPr>
    </w:p>
    <w:p w14:paraId="736DFED0" w14:textId="77777777" w:rsidR="000E0856" w:rsidRPr="000E0856" w:rsidRDefault="000E0856" w:rsidP="000E0856">
      <w:pPr>
        <w:outlineLvl w:val="0"/>
        <w:rPr>
          <w:rFonts w:ascii="Times New Roman" w:hAnsi="Times New Roman" w:cs="Times New Roman"/>
          <w:b/>
          <w:color w:val="000000" w:themeColor="text1"/>
        </w:rPr>
      </w:pPr>
    </w:p>
    <w:p w14:paraId="5DD5658D" w14:textId="00D553AE" w:rsidR="000E0856" w:rsidRPr="000E0856" w:rsidRDefault="00212BEF" w:rsidP="000E0856">
      <w:pPr>
        <w:outlineLvl w:val="0"/>
        <w:rPr>
          <w:rFonts w:ascii="Times New Roman" w:hAnsi="Times New Roman" w:cs="Times New Roman"/>
          <w:b/>
          <w:color w:val="000000" w:themeColor="text1"/>
        </w:rPr>
      </w:pPr>
      <w:r>
        <w:rPr>
          <w:rFonts w:ascii="Times New Roman" w:hAnsi="Times New Roman" w:cs="Times New Roman"/>
          <w:b/>
          <w:color w:val="000000" w:themeColor="text1"/>
        </w:rPr>
        <w:t>Econlit database (Through EBSCO HOST)</w:t>
      </w:r>
    </w:p>
    <w:p w14:paraId="15CF2797" w14:textId="77777777" w:rsidR="000E0856" w:rsidRPr="000E0856" w:rsidRDefault="000E0856" w:rsidP="000E0856">
      <w:pPr>
        <w:outlineLvl w:val="0"/>
        <w:rPr>
          <w:rFonts w:ascii="Times New Roman" w:hAnsi="Times New Roman" w:cs="Times New Roman"/>
          <w:b/>
          <w:color w:val="000000" w:themeColor="text1"/>
        </w:rPr>
      </w:pPr>
    </w:p>
    <w:p w14:paraId="472E8361" w14:textId="77777777" w:rsidR="000E0856" w:rsidRPr="000E0856" w:rsidRDefault="000E0856" w:rsidP="000E0856">
      <w:pPr>
        <w:outlineLvl w:val="0"/>
        <w:rPr>
          <w:rFonts w:ascii="Times New Roman" w:hAnsi="Times New Roman" w:cs="Times New Roman"/>
          <w:b/>
          <w:color w:val="000000" w:themeColor="text1"/>
        </w:rPr>
      </w:pPr>
    </w:p>
    <w:tbl>
      <w:tblPr>
        <w:tblW w:w="0" w:type="auto"/>
        <w:tblInd w:w="160"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910"/>
        <w:gridCol w:w="2573"/>
        <w:gridCol w:w="3380"/>
        <w:gridCol w:w="1320"/>
      </w:tblGrid>
      <w:tr w:rsidR="000E0856" w:rsidRPr="0030693F" w14:paraId="1CE8E3AC" w14:textId="77777777" w:rsidTr="002E67A3">
        <w:trPr>
          <w:trHeight w:hRule="exact" w:val="487"/>
        </w:trPr>
        <w:tc>
          <w:tcPr>
            <w:tcW w:w="902" w:type="dxa"/>
            <w:tcBorders>
              <w:top w:val="single" w:sz="6" w:space="0" w:color="E7E7E7"/>
              <w:left w:val="single" w:sz="6" w:space="0" w:color="E7E7E7"/>
            </w:tcBorders>
          </w:tcPr>
          <w:p w14:paraId="5E72EA9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w:t>
            </w:r>
          </w:p>
        </w:tc>
        <w:tc>
          <w:tcPr>
            <w:tcW w:w="2910" w:type="dxa"/>
            <w:tcBorders>
              <w:top w:val="single" w:sz="6" w:space="0" w:color="E7E7E7"/>
            </w:tcBorders>
          </w:tcPr>
          <w:p w14:paraId="799D9D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Query</w:t>
            </w:r>
          </w:p>
        </w:tc>
        <w:tc>
          <w:tcPr>
            <w:tcW w:w="2573" w:type="dxa"/>
            <w:tcBorders>
              <w:top w:val="single" w:sz="6" w:space="0" w:color="E7E7E7"/>
            </w:tcBorders>
          </w:tcPr>
          <w:p w14:paraId="2EB80B3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Expanders</w:t>
            </w:r>
          </w:p>
        </w:tc>
        <w:tc>
          <w:tcPr>
            <w:tcW w:w="3380" w:type="dxa"/>
            <w:tcBorders>
              <w:top w:val="single" w:sz="6" w:space="0" w:color="E7E7E7"/>
            </w:tcBorders>
          </w:tcPr>
          <w:p w14:paraId="6592E42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ast Run Via</w:t>
            </w:r>
          </w:p>
        </w:tc>
        <w:tc>
          <w:tcPr>
            <w:tcW w:w="1320" w:type="dxa"/>
            <w:tcBorders>
              <w:top w:val="single" w:sz="6" w:space="0" w:color="E7E7E7"/>
              <w:right w:val="single" w:sz="6" w:space="0" w:color="E7E7E7"/>
            </w:tcBorders>
          </w:tcPr>
          <w:p w14:paraId="4F481F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sults</w:t>
            </w:r>
          </w:p>
        </w:tc>
      </w:tr>
      <w:tr w:rsidR="000E0856" w:rsidRPr="0030693F" w14:paraId="469B37D6" w14:textId="77777777" w:rsidTr="002E67A3">
        <w:trPr>
          <w:trHeight w:hRule="exact" w:val="1983"/>
        </w:trPr>
        <w:tc>
          <w:tcPr>
            <w:tcW w:w="902" w:type="dxa"/>
            <w:tcBorders>
              <w:left w:val="single" w:sz="6" w:space="0" w:color="E7E7E7"/>
            </w:tcBorders>
          </w:tcPr>
          <w:p w14:paraId="2D72F4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81</w:t>
            </w:r>
          </w:p>
        </w:tc>
        <w:tc>
          <w:tcPr>
            <w:tcW w:w="2910" w:type="dxa"/>
          </w:tcPr>
          <w:p w14:paraId="2E1FB8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6 AND S176 AND S180</w:t>
            </w:r>
          </w:p>
        </w:tc>
        <w:tc>
          <w:tcPr>
            <w:tcW w:w="2573" w:type="dxa"/>
          </w:tcPr>
          <w:p w14:paraId="11FDA0A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4A097A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8A73A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72807F2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75</w:t>
            </w:r>
          </w:p>
        </w:tc>
      </w:tr>
      <w:tr w:rsidR="000E0856" w:rsidRPr="0030693F" w14:paraId="734CBA73" w14:textId="77777777" w:rsidTr="002E67A3">
        <w:trPr>
          <w:trHeight w:hRule="exact" w:val="1983"/>
        </w:trPr>
        <w:tc>
          <w:tcPr>
            <w:tcW w:w="902" w:type="dxa"/>
            <w:tcBorders>
              <w:left w:val="single" w:sz="6" w:space="0" w:color="E7E7E7"/>
            </w:tcBorders>
          </w:tcPr>
          <w:p w14:paraId="4BB9F4F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80</w:t>
            </w:r>
          </w:p>
        </w:tc>
        <w:tc>
          <w:tcPr>
            <w:tcW w:w="2910" w:type="dxa"/>
          </w:tcPr>
          <w:p w14:paraId="37F79AF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7 OR S178 OR S179</w:t>
            </w:r>
          </w:p>
        </w:tc>
        <w:tc>
          <w:tcPr>
            <w:tcW w:w="2573" w:type="dxa"/>
          </w:tcPr>
          <w:p w14:paraId="310103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0EFE4B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CA1083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58C406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8,983</w:t>
            </w:r>
          </w:p>
        </w:tc>
      </w:tr>
      <w:tr w:rsidR="000E0856" w:rsidRPr="0030693F" w14:paraId="38F02ACC" w14:textId="77777777" w:rsidTr="002E67A3">
        <w:trPr>
          <w:trHeight w:hRule="exact" w:val="1983"/>
        </w:trPr>
        <w:tc>
          <w:tcPr>
            <w:tcW w:w="902" w:type="dxa"/>
            <w:tcBorders>
              <w:left w:val="single" w:sz="6" w:space="0" w:color="E7E7E7"/>
            </w:tcBorders>
          </w:tcPr>
          <w:p w14:paraId="6199C3D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9</w:t>
            </w:r>
          </w:p>
        </w:tc>
        <w:tc>
          <w:tcPr>
            <w:tcW w:w="2910" w:type="dxa"/>
          </w:tcPr>
          <w:p w14:paraId="62FBD95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criteri*</w:t>
            </w:r>
          </w:p>
        </w:tc>
        <w:tc>
          <w:tcPr>
            <w:tcW w:w="2573" w:type="dxa"/>
          </w:tcPr>
          <w:p w14:paraId="72CCBE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33BD0E2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6D3E2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39B391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4,932</w:t>
            </w:r>
          </w:p>
        </w:tc>
      </w:tr>
      <w:tr w:rsidR="000E0856" w:rsidRPr="0030693F" w14:paraId="456E5F16" w14:textId="77777777" w:rsidTr="002E67A3">
        <w:trPr>
          <w:trHeight w:hRule="exact" w:val="1983"/>
        </w:trPr>
        <w:tc>
          <w:tcPr>
            <w:tcW w:w="902" w:type="dxa"/>
            <w:tcBorders>
              <w:left w:val="single" w:sz="6" w:space="0" w:color="E7E7E7"/>
            </w:tcBorders>
          </w:tcPr>
          <w:p w14:paraId="70A6A79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8</w:t>
            </w:r>
          </w:p>
        </w:tc>
        <w:tc>
          <w:tcPr>
            <w:tcW w:w="2910" w:type="dxa"/>
          </w:tcPr>
          <w:p w14:paraId="4477BFF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criteri*</w:t>
            </w:r>
          </w:p>
        </w:tc>
        <w:tc>
          <w:tcPr>
            <w:tcW w:w="2573" w:type="dxa"/>
          </w:tcPr>
          <w:p w14:paraId="410B5F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6C49B7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323FE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76EB8C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717</w:t>
            </w:r>
          </w:p>
        </w:tc>
      </w:tr>
      <w:tr w:rsidR="000E0856" w:rsidRPr="0030693F" w14:paraId="45E5A795" w14:textId="77777777" w:rsidTr="002E67A3">
        <w:trPr>
          <w:trHeight w:hRule="exact" w:val="1983"/>
        </w:trPr>
        <w:tc>
          <w:tcPr>
            <w:tcW w:w="902" w:type="dxa"/>
            <w:tcBorders>
              <w:left w:val="single" w:sz="6" w:space="0" w:color="E7E7E7"/>
            </w:tcBorders>
          </w:tcPr>
          <w:p w14:paraId="3642B1D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7</w:t>
            </w:r>
          </w:p>
        </w:tc>
        <w:tc>
          <w:tcPr>
            <w:tcW w:w="2910" w:type="dxa"/>
          </w:tcPr>
          <w:p w14:paraId="37ACB58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riteri*</w:t>
            </w:r>
          </w:p>
        </w:tc>
        <w:tc>
          <w:tcPr>
            <w:tcW w:w="2573" w:type="dxa"/>
          </w:tcPr>
          <w:p w14:paraId="77BCFF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28B5881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732CB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52C40AF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8,983</w:t>
            </w:r>
          </w:p>
        </w:tc>
      </w:tr>
      <w:tr w:rsidR="000E0856" w:rsidRPr="0030693F" w14:paraId="25D46752" w14:textId="77777777" w:rsidTr="002E67A3">
        <w:trPr>
          <w:trHeight w:hRule="exact" w:val="1983"/>
        </w:trPr>
        <w:tc>
          <w:tcPr>
            <w:tcW w:w="902" w:type="dxa"/>
            <w:tcBorders>
              <w:left w:val="single" w:sz="6" w:space="0" w:color="E7E7E7"/>
            </w:tcBorders>
          </w:tcPr>
          <w:p w14:paraId="165AD0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6</w:t>
            </w:r>
          </w:p>
        </w:tc>
        <w:tc>
          <w:tcPr>
            <w:tcW w:w="2910" w:type="dxa"/>
          </w:tcPr>
          <w:p w14:paraId="350362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7 OR S28 OR S29 OR S30 OR S31 OR S32 OR S33 OR S34 OR S66 OR S119 OR S175</w:t>
            </w:r>
          </w:p>
        </w:tc>
        <w:tc>
          <w:tcPr>
            <w:tcW w:w="2573" w:type="dxa"/>
          </w:tcPr>
          <w:p w14:paraId="5DD815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45C671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90DD7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5305EFF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64,022</w:t>
            </w:r>
          </w:p>
        </w:tc>
      </w:tr>
      <w:tr w:rsidR="000E0856" w:rsidRPr="0030693F" w14:paraId="13829F3A" w14:textId="77777777" w:rsidTr="002E67A3">
        <w:trPr>
          <w:trHeight w:hRule="exact" w:val="752"/>
        </w:trPr>
        <w:tc>
          <w:tcPr>
            <w:tcW w:w="902" w:type="dxa"/>
            <w:tcBorders>
              <w:left w:val="single" w:sz="6" w:space="0" w:color="E7E7E7"/>
            </w:tcBorders>
          </w:tcPr>
          <w:p w14:paraId="608C874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5</w:t>
            </w:r>
          </w:p>
        </w:tc>
        <w:tc>
          <w:tcPr>
            <w:tcW w:w="2910" w:type="dxa"/>
          </w:tcPr>
          <w:p w14:paraId="0A2ED4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0 OR S121 OR S122 OR S123 OR S124 OR</w:t>
            </w:r>
          </w:p>
        </w:tc>
        <w:tc>
          <w:tcPr>
            <w:tcW w:w="2573" w:type="dxa"/>
          </w:tcPr>
          <w:p w14:paraId="41A7DD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380" w:type="dxa"/>
          </w:tcPr>
          <w:p w14:paraId="5FD618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1320" w:type="dxa"/>
            <w:tcBorders>
              <w:right w:val="single" w:sz="6" w:space="0" w:color="E7E7E7"/>
            </w:tcBorders>
          </w:tcPr>
          <w:p w14:paraId="338514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52,268</w:t>
            </w:r>
          </w:p>
        </w:tc>
      </w:tr>
    </w:tbl>
    <w:p w14:paraId="152336D6"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pgNumType w:start="1"/>
          <w:cols w:space="720"/>
        </w:sectPr>
      </w:pPr>
    </w:p>
    <w:p w14:paraId="02FB5D27"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59264" behindDoc="0" locked="0" layoutInCell="1" allowOverlap="1" wp14:anchorId="407419ED" wp14:editId="41135D35">
                <wp:simplePos x="0" y="0"/>
                <wp:positionH relativeFrom="page">
                  <wp:posOffset>7406640</wp:posOffset>
                </wp:positionH>
                <wp:positionV relativeFrom="page">
                  <wp:posOffset>363220</wp:posOffset>
                </wp:positionV>
                <wp:extent cx="10160" cy="9338310"/>
                <wp:effectExtent l="0" t="0" r="0" b="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24" name="Line 126"/>
                        <wps:cNvCnPr>
                          <a:cxnSpLocks/>
                        </wps:cNvCnPr>
                        <wps:spPr bwMode="auto">
                          <a:xfrm>
                            <a:off x="11672" y="14609"/>
                            <a:ext cx="0" cy="66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25" name="AutoShape 125"/>
                        <wps:cNvSpPr>
                          <a:spLocks/>
                        </wps:cNvSpPr>
                        <wps:spPr bwMode="auto">
                          <a:xfrm>
                            <a:off x="11672" y="6678"/>
                            <a:ext cx="2" cy="7931"/>
                          </a:xfrm>
                          <a:custGeom>
                            <a:avLst/>
                            <a:gdLst>
                              <a:gd name="T0" fmla="+- 0 12626 6678"/>
                              <a:gd name="T1" fmla="*/ 12626 h 7931"/>
                              <a:gd name="T2" fmla="+- 0 14609 6678"/>
                              <a:gd name="T3" fmla="*/ 14609 h 7931"/>
                              <a:gd name="T4" fmla="+- 0 10644 6678"/>
                              <a:gd name="T5" fmla="*/ 10644 h 7931"/>
                              <a:gd name="T6" fmla="+- 0 12626 6678"/>
                              <a:gd name="T7" fmla="*/ 12626 h 7931"/>
                              <a:gd name="T8" fmla="+- 0 8661 6678"/>
                              <a:gd name="T9" fmla="*/ 8661 h 7931"/>
                              <a:gd name="T10" fmla="+- 0 10644 6678"/>
                              <a:gd name="T11" fmla="*/ 10644 h 7931"/>
                              <a:gd name="T12" fmla="+- 0 6678 6678"/>
                              <a:gd name="T13" fmla="*/ 6678 h 7931"/>
                              <a:gd name="T14" fmla="+- 0 8661 6678"/>
                              <a:gd name="T15" fmla="*/ 8661 h 7931"/>
                            </a:gdLst>
                            <a:ahLst/>
                            <a:cxnLst>
                              <a:cxn ang="0">
                                <a:pos x="0" y="T1"/>
                              </a:cxn>
                              <a:cxn ang="0">
                                <a:pos x="0" y="T3"/>
                              </a:cxn>
                              <a:cxn ang="0">
                                <a:pos x="0" y="T5"/>
                              </a:cxn>
                              <a:cxn ang="0">
                                <a:pos x="0" y="T7"/>
                              </a:cxn>
                              <a:cxn ang="0">
                                <a:pos x="0" y="T9"/>
                              </a:cxn>
                              <a:cxn ang="0">
                                <a:pos x="0" y="T11"/>
                              </a:cxn>
                              <a:cxn ang="0">
                                <a:pos x="0" y="T13"/>
                              </a:cxn>
                              <a:cxn ang="0">
                                <a:pos x="0" y="T15"/>
                              </a:cxn>
                            </a:cxnLst>
                            <a:rect l="0" t="0" r="r" b="b"/>
                            <a:pathLst>
                              <a:path h="7931">
                                <a:moveTo>
                                  <a:pt x="0" y="5948"/>
                                </a:moveTo>
                                <a:lnTo>
                                  <a:pt x="0" y="7931"/>
                                </a:lnTo>
                                <a:moveTo>
                                  <a:pt x="0" y="3966"/>
                                </a:moveTo>
                                <a:lnTo>
                                  <a:pt x="0" y="5948"/>
                                </a:lnTo>
                                <a:moveTo>
                                  <a:pt x="0" y="1983"/>
                                </a:moveTo>
                                <a:lnTo>
                                  <a:pt x="0" y="3966"/>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Line 124"/>
                        <wps:cNvCnPr>
                          <a:cxnSpLocks/>
                        </wps:cNvCnPr>
                        <wps:spPr bwMode="auto">
                          <a:xfrm>
                            <a:off x="11672" y="580"/>
                            <a:ext cx="0" cy="6098"/>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F2C8753" id="Group 123" o:spid="_x0000_s1026" style="position:absolute;margin-left:583.2pt;margin-top:28.6pt;width:.8pt;height:735.3pt;z-index:251659264;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">
                <v:line id="Line 126" o:spid="_x0000_s1027" style="position:absolute;visibility:visible;mso-wrap-style:square" from="11672,1460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" strokecolor="#e7e7e7" strokeweight=".26494mm">
                  <o:lock v:ext="edit" shapetype="f"/>
                </v:line>
                <v:shape id="AutoShape 125" o:spid="_x0000_s1028" style="position:absolute;left:11672;top:6678;width:2;height:7931;visibility:visible;mso-wrap-style:square;v-text-anchor:top" coordsize="2,7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" path="m,5948l,7931m,3966l,5948m,1983l,3966m,l,1983e" filled="f" strokecolor="#e7e7e7" strokeweight=".26494mm">
                  <v:path arrowok="t" o:connecttype="custom" o:connectlocs="0,12626;0,14609;0,10644;0,12626;0,8661;0,10644;0,6678;0,8661" o:connectangles="0,0,0,0,0,0,0,0"/>
                </v:shape>
                <v:line id="Line 124" o:spid="_x0000_s1029" style="position:absolute;visibility:visible;mso-wrap-style:square" from="11672,580" to="11672,6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4864" behindDoc="1" locked="0" layoutInCell="1" allowOverlap="1" wp14:anchorId="1EEB985E" wp14:editId="4F410705">
                <wp:simplePos x="0" y="0"/>
                <wp:positionH relativeFrom="page">
                  <wp:posOffset>373380</wp:posOffset>
                </wp:positionH>
                <wp:positionV relativeFrom="page">
                  <wp:posOffset>368300</wp:posOffset>
                </wp:positionV>
                <wp:extent cx="1270" cy="9328150"/>
                <wp:effectExtent l="0" t="0" r="0" b="6350"/>
                <wp:wrapNone/>
                <wp:docPr id="122" name="AutoShape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609 580"/>
                            <a:gd name="T1" fmla="*/ 14609 h 14690"/>
                            <a:gd name="T2" fmla="+- 0 15270 580"/>
                            <a:gd name="T3" fmla="*/ 15270 h 14690"/>
                            <a:gd name="T4" fmla="+- 0 12626 580"/>
                            <a:gd name="T5" fmla="*/ 12626 h 14690"/>
                            <a:gd name="T6" fmla="+- 0 14609 580"/>
                            <a:gd name="T7" fmla="*/ 14609 h 14690"/>
                            <a:gd name="T8" fmla="+- 0 10644 580"/>
                            <a:gd name="T9" fmla="*/ 10644 h 14690"/>
                            <a:gd name="T10" fmla="+- 0 12626 580"/>
                            <a:gd name="T11" fmla="*/ 12626 h 14690"/>
                            <a:gd name="T12" fmla="+- 0 8661 580"/>
                            <a:gd name="T13" fmla="*/ 8661 h 14690"/>
                            <a:gd name="T14" fmla="+- 0 10644 580"/>
                            <a:gd name="T15" fmla="*/ 10644 h 14690"/>
                            <a:gd name="T16" fmla="+- 0 6678 580"/>
                            <a:gd name="T17" fmla="*/ 6678 h 14690"/>
                            <a:gd name="T18" fmla="+- 0 8661 580"/>
                            <a:gd name="T19" fmla="*/ 8661 h 14690"/>
                            <a:gd name="T20" fmla="+- 0 580 580"/>
                            <a:gd name="T21" fmla="*/ 580 h 14690"/>
                            <a:gd name="T22" fmla="+- 0 6678 580"/>
                            <a:gd name="T23" fmla="*/ 6678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4690">
                              <a:moveTo>
                                <a:pt x="0" y="14029"/>
                              </a:moveTo>
                              <a:lnTo>
                                <a:pt x="0" y="14690"/>
                              </a:lnTo>
                              <a:moveTo>
                                <a:pt x="0" y="12046"/>
                              </a:moveTo>
                              <a:lnTo>
                                <a:pt x="0" y="14029"/>
                              </a:lnTo>
                              <a:moveTo>
                                <a:pt x="0" y="10064"/>
                              </a:moveTo>
                              <a:lnTo>
                                <a:pt x="0" y="12046"/>
                              </a:lnTo>
                              <a:moveTo>
                                <a:pt x="0" y="8081"/>
                              </a:moveTo>
                              <a:lnTo>
                                <a:pt x="0" y="10064"/>
                              </a:lnTo>
                              <a:moveTo>
                                <a:pt x="0" y="6098"/>
                              </a:moveTo>
                              <a:lnTo>
                                <a:pt x="0" y="8081"/>
                              </a:lnTo>
                              <a:moveTo>
                                <a:pt x="0" y="0"/>
                              </a:moveTo>
                              <a:lnTo>
                                <a:pt x="0" y="6098"/>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42B58" id="AutoShape 122" o:spid="_x0000_s1026" style="position:absolute;margin-left:29.4pt;margin-top:29pt;width:.1pt;height:734.5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" path="m,14029r,661m,12046r,1983m,10064r,1982m,8081r,1983m,6098l,8081m,l,6098e" filled="f" strokecolor="#e7e7e7" strokeweight=".26494mm">
                <v:path arrowok="t" o:connecttype="custom" o:connectlocs="0,9276715;0,9696450;0,8017510;0,9276715;0,6758940;0,8017510;0,5499735;0,6758940;0,4240530;0,5499735;0,368300;0,4240530" o:connectangles="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899"/>
        <w:gridCol w:w="2336"/>
        <w:gridCol w:w="3628"/>
        <w:gridCol w:w="1019"/>
      </w:tblGrid>
      <w:tr w:rsidR="000E0856" w:rsidRPr="0030693F" w14:paraId="121614E6" w14:textId="77777777" w:rsidTr="002E67A3">
        <w:trPr>
          <w:trHeight w:hRule="exact" w:val="6097"/>
        </w:trPr>
        <w:tc>
          <w:tcPr>
            <w:tcW w:w="902" w:type="dxa"/>
          </w:tcPr>
          <w:p w14:paraId="0031577F" w14:textId="77777777" w:rsidR="000E0856" w:rsidRPr="0030693F" w:rsidRDefault="000E0856" w:rsidP="000E0856">
            <w:pPr>
              <w:outlineLvl w:val="0"/>
              <w:rPr>
                <w:rFonts w:ascii="Times New Roman" w:hAnsi="Times New Roman" w:cs="Times New Roman"/>
                <w:color w:val="000000" w:themeColor="text1"/>
              </w:rPr>
            </w:pPr>
          </w:p>
        </w:tc>
        <w:tc>
          <w:tcPr>
            <w:tcW w:w="2899" w:type="dxa"/>
          </w:tcPr>
          <w:p w14:paraId="7FF64AB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5 OR S126 OR S127 OR S128 OR S129 OR S130 OR S131 OR S132 OR S133 OR S134 OR S135 OR S136 OR S137 OR S138 OR S139 OR S140 OR S141 OR S142 OR S143 OR S144 OR S145 OR S146 OR S147 OR S148 OR S149 OR S150 OR S151 OR S152 OR S153 OR S154 OR S155 OR S156 OR S157 OR S158 OR S159 OR S160 OR S161 OR S162 OR S163 OR S164 OR S165 OR S166 OR S167 OR S168 OR S169 OR S170 OR S171 OR S172 OR S173 OR S174</w:t>
            </w:r>
          </w:p>
        </w:tc>
        <w:tc>
          <w:tcPr>
            <w:tcW w:w="2336" w:type="dxa"/>
          </w:tcPr>
          <w:p w14:paraId="269CA245"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6209F44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32ED1F0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DCB7A0D"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2E48FC24" w14:textId="77777777" w:rsidTr="002E67A3">
        <w:trPr>
          <w:trHeight w:hRule="exact" w:val="1983"/>
        </w:trPr>
        <w:tc>
          <w:tcPr>
            <w:tcW w:w="902" w:type="dxa"/>
          </w:tcPr>
          <w:p w14:paraId="742C7CA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4</w:t>
            </w:r>
          </w:p>
        </w:tc>
        <w:tc>
          <w:tcPr>
            <w:tcW w:w="2899" w:type="dxa"/>
          </w:tcPr>
          <w:p w14:paraId="69B780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livarian republic of venezuela)</w:t>
            </w:r>
          </w:p>
        </w:tc>
        <w:tc>
          <w:tcPr>
            <w:tcW w:w="2336" w:type="dxa"/>
          </w:tcPr>
          <w:p w14:paraId="3FB7EA4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DA2ABA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4A0496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42C306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w:t>
            </w:r>
          </w:p>
        </w:tc>
      </w:tr>
      <w:tr w:rsidR="000E0856" w:rsidRPr="0030693F" w14:paraId="0A9AD3E9" w14:textId="77777777" w:rsidTr="002E67A3">
        <w:trPr>
          <w:trHeight w:hRule="exact" w:val="1983"/>
        </w:trPr>
        <w:tc>
          <w:tcPr>
            <w:tcW w:w="902" w:type="dxa"/>
          </w:tcPr>
          <w:p w14:paraId="40FDB11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3</w:t>
            </w:r>
          </w:p>
        </w:tc>
        <w:tc>
          <w:tcPr>
            <w:tcW w:w="2899" w:type="dxa"/>
          </w:tcPr>
          <w:p w14:paraId="5F7EB7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urkmenistan</w:t>
            </w:r>
          </w:p>
        </w:tc>
        <w:tc>
          <w:tcPr>
            <w:tcW w:w="2336" w:type="dxa"/>
          </w:tcPr>
          <w:p w14:paraId="1B58AA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382B43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849474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6E3F39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6</w:t>
            </w:r>
          </w:p>
        </w:tc>
      </w:tr>
      <w:tr w:rsidR="000E0856" w:rsidRPr="0030693F" w14:paraId="01532FFE" w14:textId="77777777" w:rsidTr="002E67A3">
        <w:trPr>
          <w:trHeight w:hRule="exact" w:val="1983"/>
        </w:trPr>
        <w:tc>
          <w:tcPr>
            <w:tcW w:w="902" w:type="dxa"/>
          </w:tcPr>
          <w:p w14:paraId="70C04D3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2</w:t>
            </w:r>
          </w:p>
        </w:tc>
        <w:tc>
          <w:tcPr>
            <w:tcW w:w="2899" w:type="dxa"/>
          </w:tcPr>
          <w:p w14:paraId="1C5EF9F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urkey</w:t>
            </w:r>
          </w:p>
        </w:tc>
        <w:tc>
          <w:tcPr>
            <w:tcW w:w="2336" w:type="dxa"/>
          </w:tcPr>
          <w:p w14:paraId="02A861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0B362D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CE3E5A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5DEDA80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798</w:t>
            </w:r>
          </w:p>
        </w:tc>
      </w:tr>
      <w:tr w:rsidR="000E0856" w:rsidRPr="0030693F" w14:paraId="318D22AA" w14:textId="77777777" w:rsidTr="002E67A3">
        <w:trPr>
          <w:trHeight w:hRule="exact" w:val="1983"/>
        </w:trPr>
        <w:tc>
          <w:tcPr>
            <w:tcW w:w="902" w:type="dxa"/>
          </w:tcPr>
          <w:p w14:paraId="6F64DFE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1</w:t>
            </w:r>
          </w:p>
        </w:tc>
        <w:tc>
          <w:tcPr>
            <w:tcW w:w="2899" w:type="dxa"/>
          </w:tcPr>
          <w:p w14:paraId="0BEE05A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hailand</w:t>
            </w:r>
          </w:p>
        </w:tc>
        <w:tc>
          <w:tcPr>
            <w:tcW w:w="2336" w:type="dxa"/>
          </w:tcPr>
          <w:p w14:paraId="455B6BD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F4452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B1137A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3E8FE69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633</w:t>
            </w:r>
          </w:p>
        </w:tc>
      </w:tr>
      <w:tr w:rsidR="000E0856" w:rsidRPr="0030693F" w14:paraId="43642772" w14:textId="77777777" w:rsidTr="002E67A3">
        <w:trPr>
          <w:trHeight w:hRule="exact" w:val="363"/>
        </w:trPr>
        <w:tc>
          <w:tcPr>
            <w:tcW w:w="902" w:type="dxa"/>
          </w:tcPr>
          <w:p w14:paraId="0E77B3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70</w:t>
            </w:r>
          </w:p>
        </w:tc>
        <w:tc>
          <w:tcPr>
            <w:tcW w:w="2899" w:type="dxa"/>
          </w:tcPr>
          <w:p w14:paraId="2128EE4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uriname</w:t>
            </w:r>
          </w:p>
        </w:tc>
        <w:tc>
          <w:tcPr>
            <w:tcW w:w="2336" w:type="dxa"/>
          </w:tcPr>
          <w:p w14:paraId="3A4AA89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w:t>
            </w:r>
          </w:p>
        </w:tc>
        <w:tc>
          <w:tcPr>
            <w:tcW w:w="3628" w:type="dxa"/>
          </w:tcPr>
          <w:p w14:paraId="5D32473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w:t>
            </w:r>
          </w:p>
        </w:tc>
        <w:tc>
          <w:tcPr>
            <w:tcW w:w="1019" w:type="dxa"/>
          </w:tcPr>
          <w:p w14:paraId="6CE25F0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4</w:t>
            </w:r>
          </w:p>
        </w:tc>
      </w:tr>
    </w:tbl>
    <w:p w14:paraId="744A1827"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598D84E8"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0288" behindDoc="0" locked="0" layoutInCell="1" allowOverlap="1" wp14:anchorId="0CB71F7D" wp14:editId="683FBBA0">
                <wp:simplePos x="0" y="0"/>
                <wp:positionH relativeFrom="page">
                  <wp:posOffset>7406640</wp:posOffset>
                </wp:positionH>
                <wp:positionV relativeFrom="page">
                  <wp:posOffset>363220</wp:posOffset>
                </wp:positionV>
                <wp:extent cx="10160" cy="9338310"/>
                <wp:effectExtent l="0" t="0" r="0" b="0"/>
                <wp:wrapNone/>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19" name="Line 121"/>
                        <wps:cNvCnPr>
                          <a:cxnSpLocks/>
                        </wps:cNvCnPr>
                        <wps:spPr bwMode="auto">
                          <a:xfrm>
                            <a:off x="11672" y="14068"/>
                            <a:ext cx="0" cy="12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20" name="AutoShape 120"/>
                        <wps:cNvSpPr>
                          <a:spLocks/>
                        </wps:cNvSpPr>
                        <wps:spPr bwMode="auto">
                          <a:xfrm>
                            <a:off x="11672" y="2172"/>
                            <a:ext cx="2" cy="11897"/>
                          </a:xfrm>
                          <a:custGeom>
                            <a:avLst/>
                            <a:gdLst>
                              <a:gd name="T0" fmla="+- 0 12086 2172"/>
                              <a:gd name="T1" fmla="*/ 12086 h 11897"/>
                              <a:gd name="T2" fmla="+- 0 14068 2172"/>
                              <a:gd name="T3" fmla="*/ 14068 h 11897"/>
                              <a:gd name="T4" fmla="+- 0 10103 2172"/>
                              <a:gd name="T5" fmla="*/ 10103 h 11897"/>
                              <a:gd name="T6" fmla="+- 0 12086 2172"/>
                              <a:gd name="T7" fmla="*/ 12086 h 11897"/>
                              <a:gd name="T8" fmla="+- 0 8120 2172"/>
                              <a:gd name="T9" fmla="*/ 8120 h 11897"/>
                              <a:gd name="T10" fmla="+- 0 10103 2172"/>
                              <a:gd name="T11" fmla="*/ 10103 h 11897"/>
                              <a:gd name="T12" fmla="+- 0 6138 2172"/>
                              <a:gd name="T13" fmla="*/ 6138 h 11897"/>
                              <a:gd name="T14" fmla="+- 0 8120 2172"/>
                              <a:gd name="T15" fmla="*/ 8120 h 11897"/>
                              <a:gd name="T16" fmla="+- 0 4155 2172"/>
                              <a:gd name="T17" fmla="*/ 4155 h 11897"/>
                              <a:gd name="T18" fmla="+- 0 6138 2172"/>
                              <a:gd name="T19" fmla="*/ 6138 h 11897"/>
                              <a:gd name="T20" fmla="+- 0 2172 2172"/>
                              <a:gd name="T21" fmla="*/ 2172 h 11897"/>
                              <a:gd name="T22" fmla="+- 0 4155 2172"/>
                              <a:gd name="T23" fmla="*/ 41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4"/>
                                </a:moveTo>
                                <a:lnTo>
                                  <a:pt x="0" y="11896"/>
                                </a:lnTo>
                                <a:moveTo>
                                  <a:pt x="0" y="7931"/>
                                </a:moveTo>
                                <a:lnTo>
                                  <a:pt x="0" y="9914"/>
                                </a:lnTo>
                                <a:moveTo>
                                  <a:pt x="0" y="5948"/>
                                </a:moveTo>
                                <a:lnTo>
                                  <a:pt x="0" y="7931"/>
                                </a:lnTo>
                                <a:moveTo>
                                  <a:pt x="0" y="3966"/>
                                </a:moveTo>
                                <a:lnTo>
                                  <a:pt x="0" y="5948"/>
                                </a:lnTo>
                                <a:moveTo>
                                  <a:pt x="0" y="1983"/>
                                </a:moveTo>
                                <a:lnTo>
                                  <a:pt x="0" y="3966"/>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Line 119"/>
                        <wps:cNvCnPr>
                          <a:cxnSpLocks/>
                        </wps:cNvCnPr>
                        <wps:spPr bwMode="auto">
                          <a:xfrm>
                            <a:off x="11672" y="580"/>
                            <a:ext cx="0" cy="15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2A27FD5" id="Group 118" o:spid="_x0000_s1026" style="position:absolute;margin-left:583.2pt;margin-top:28.6pt;width:.8pt;height:735.3pt;z-index:251660288;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">
                <v:line id="Line 121" o:spid="_x0000_s1027" style="position:absolute;visibility:visible;mso-wrap-style:square" from="11672,140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" strokecolor="#e7e7e7" strokeweight=".26494mm">
                  <o:lock v:ext="edit" shapetype="f"/>
                </v:line>
                <v:shape id="AutoShape 120" o:spid="_x0000_s1028" style="position:absolute;left:11672;top:21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" path="m,9914r,1982m,7931l,9914m,5948l,7931m,3966l,5948m,1983l,3966m,l,1983e" filled="f" strokecolor="#e7e7e7" strokeweight=".26494mm">
                  <v:path arrowok="t" o:connecttype="custom" o:connectlocs="0,12086;0,14068;0,10103;0,12086;0,8120;0,10103;0,6138;0,8120;0,4155;0,6138;0,2172;0,4155" o:connectangles="0,0,0,0,0,0,0,0,0,0,0,0"/>
                </v:shape>
                <v:line id="Line 119" o:spid="_x0000_s1029" style="position:absolute;visibility:visible;mso-wrap-style:square" from="11672,580" to="11672,2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5888" behindDoc="1" locked="0" layoutInCell="1" allowOverlap="1" wp14:anchorId="700DD252" wp14:editId="5D4A94E4">
                <wp:simplePos x="0" y="0"/>
                <wp:positionH relativeFrom="page">
                  <wp:posOffset>373380</wp:posOffset>
                </wp:positionH>
                <wp:positionV relativeFrom="page">
                  <wp:posOffset>368300</wp:posOffset>
                </wp:positionV>
                <wp:extent cx="1270" cy="9328150"/>
                <wp:effectExtent l="0" t="0" r="0" b="6350"/>
                <wp:wrapNone/>
                <wp:docPr id="117"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068 580"/>
                            <a:gd name="T1" fmla="*/ 14068 h 14690"/>
                            <a:gd name="T2" fmla="+- 0 15270 580"/>
                            <a:gd name="T3" fmla="*/ 15270 h 14690"/>
                            <a:gd name="T4" fmla="+- 0 12086 580"/>
                            <a:gd name="T5" fmla="*/ 12086 h 14690"/>
                            <a:gd name="T6" fmla="+- 0 14068 580"/>
                            <a:gd name="T7" fmla="*/ 14068 h 14690"/>
                            <a:gd name="T8" fmla="+- 0 10103 580"/>
                            <a:gd name="T9" fmla="*/ 10103 h 14690"/>
                            <a:gd name="T10" fmla="+- 0 12086 580"/>
                            <a:gd name="T11" fmla="*/ 12086 h 14690"/>
                            <a:gd name="T12" fmla="+- 0 8120 580"/>
                            <a:gd name="T13" fmla="*/ 8120 h 14690"/>
                            <a:gd name="T14" fmla="+- 0 10103 580"/>
                            <a:gd name="T15" fmla="*/ 10103 h 14690"/>
                            <a:gd name="T16" fmla="+- 0 6138 580"/>
                            <a:gd name="T17" fmla="*/ 6138 h 14690"/>
                            <a:gd name="T18" fmla="+- 0 8120 580"/>
                            <a:gd name="T19" fmla="*/ 8120 h 14690"/>
                            <a:gd name="T20" fmla="+- 0 4155 580"/>
                            <a:gd name="T21" fmla="*/ 4155 h 14690"/>
                            <a:gd name="T22" fmla="+- 0 6138 580"/>
                            <a:gd name="T23" fmla="*/ 6138 h 14690"/>
                            <a:gd name="T24" fmla="+- 0 2172 580"/>
                            <a:gd name="T25" fmla="*/ 2172 h 14690"/>
                            <a:gd name="T26" fmla="+- 0 4155 580"/>
                            <a:gd name="T27" fmla="*/ 4155 h 14690"/>
                            <a:gd name="T28" fmla="+- 0 580 580"/>
                            <a:gd name="T29" fmla="*/ 580 h 14690"/>
                            <a:gd name="T30" fmla="+- 0 2172 580"/>
                            <a:gd name="T31" fmla="*/ 21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488"/>
                              </a:moveTo>
                              <a:lnTo>
                                <a:pt x="0" y="14690"/>
                              </a:lnTo>
                              <a:moveTo>
                                <a:pt x="0" y="11506"/>
                              </a:moveTo>
                              <a:lnTo>
                                <a:pt x="0" y="13488"/>
                              </a:lnTo>
                              <a:moveTo>
                                <a:pt x="0" y="9523"/>
                              </a:moveTo>
                              <a:lnTo>
                                <a:pt x="0" y="11506"/>
                              </a:lnTo>
                              <a:moveTo>
                                <a:pt x="0" y="7540"/>
                              </a:moveTo>
                              <a:lnTo>
                                <a:pt x="0" y="9523"/>
                              </a:lnTo>
                              <a:moveTo>
                                <a:pt x="0" y="5558"/>
                              </a:moveTo>
                              <a:lnTo>
                                <a:pt x="0" y="7540"/>
                              </a:lnTo>
                              <a:moveTo>
                                <a:pt x="0" y="3575"/>
                              </a:moveTo>
                              <a:lnTo>
                                <a:pt x="0" y="5558"/>
                              </a:lnTo>
                              <a:moveTo>
                                <a:pt x="0" y="1592"/>
                              </a:moveTo>
                              <a:lnTo>
                                <a:pt x="0" y="3575"/>
                              </a:lnTo>
                              <a:moveTo>
                                <a:pt x="0" y="0"/>
                              </a:moveTo>
                              <a:lnTo>
                                <a:pt x="0" y="15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B9D5C8" id="AutoShape 117" o:spid="_x0000_s1026" style="position:absolute;margin-left:29.4pt;margin-top:29pt;width:.1pt;height:734.5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" path="m,13488r,1202m,11506r,1982m,9523r,1983m,7540l,9523m,5558l,7540m,3575l,5558m,1592l,3575m,l,1592e" filled="f" strokecolor="#e7e7e7" strokeweight=".26494mm">
                <v:path arrowok="t" o:connecttype="custom" o:connectlocs="0,8933180;0,9696450;0,7674610;0,8933180;0,6415405;0,7674610;0,5156200;0,6415405;0,3897630;0,5156200;0,2638425;0,3897630;0,1379220;0,2638425;0,368300;0,13792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611"/>
        <w:gridCol w:w="2623"/>
        <w:gridCol w:w="3628"/>
        <w:gridCol w:w="1019"/>
      </w:tblGrid>
      <w:tr w:rsidR="000E0856" w:rsidRPr="0030693F" w14:paraId="62657D45" w14:textId="77777777" w:rsidTr="002E67A3">
        <w:trPr>
          <w:trHeight w:hRule="exact" w:val="1591"/>
        </w:trPr>
        <w:tc>
          <w:tcPr>
            <w:tcW w:w="902" w:type="dxa"/>
          </w:tcPr>
          <w:p w14:paraId="2530921F" w14:textId="77777777" w:rsidR="000E0856" w:rsidRPr="0030693F" w:rsidRDefault="000E0856" w:rsidP="000E0856">
            <w:pPr>
              <w:outlineLvl w:val="0"/>
              <w:rPr>
                <w:rFonts w:ascii="Times New Roman" w:hAnsi="Times New Roman" w:cs="Times New Roman"/>
                <w:color w:val="000000" w:themeColor="text1"/>
              </w:rPr>
            </w:pPr>
          </w:p>
        </w:tc>
        <w:tc>
          <w:tcPr>
            <w:tcW w:w="2611" w:type="dxa"/>
          </w:tcPr>
          <w:p w14:paraId="536280EF" w14:textId="77777777" w:rsidR="000E0856" w:rsidRPr="0030693F" w:rsidRDefault="000E0856" w:rsidP="000E0856">
            <w:pPr>
              <w:outlineLvl w:val="0"/>
              <w:rPr>
                <w:rFonts w:ascii="Times New Roman" w:hAnsi="Times New Roman" w:cs="Times New Roman"/>
                <w:color w:val="000000" w:themeColor="text1"/>
              </w:rPr>
            </w:pPr>
          </w:p>
        </w:tc>
        <w:tc>
          <w:tcPr>
            <w:tcW w:w="2623" w:type="dxa"/>
          </w:tcPr>
          <w:p w14:paraId="04F92A3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olean/Phrase</w:t>
            </w:r>
          </w:p>
        </w:tc>
        <w:tc>
          <w:tcPr>
            <w:tcW w:w="3628" w:type="dxa"/>
          </w:tcPr>
          <w:p w14:paraId="65D54E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search Databases Search Screen ­ Advanced Search</w:t>
            </w:r>
          </w:p>
          <w:p w14:paraId="4326130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6B3FFB5"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A46FDE8" w14:textId="77777777" w:rsidTr="002E67A3">
        <w:trPr>
          <w:trHeight w:hRule="exact" w:val="1983"/>
        </w:trPr>
        <w:tc>
          <w:tcPr>
            <w:tcW w:w="902" w:type="dxa"/>
          </w:tcPr>
          <w:p w14:paraId="6A83BAF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9</w:t>
            </w:r>
          </w:p>
        </w:tc>
        <w:tc>
          <w:tcPr>
            <w:tcW w:w="2611" w:type="dxa"/>
          </w:tcPr>
          <w:p w14:paraId="5AA7D1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t. vincent and the grenadines)</w:t>
            </w:r>
          </w:p>
        </w:tc>
        <w:tc>
          <w:tcPr>
            <w:tcW w:w="2623" w:type="dxa"/>
          </w:tcPr>
          <w:p w14:paraId="732D15C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3AAA6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4C44EE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5A13F2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7</w:t>
            </w:r>
          </w:p>
        </w:tc>
      </w:tr>
      <w:tr w:rsidR="000E0856" w:rsidRPr="0030693F" w14:paraId="59FFCE92" w14:textId="77777777" w:rsidTr="002E67A3">
        <w:trPr>
          <w:trHeight w:hRule="exact" w:val="1983"/>
        </w:trPr>
        <w:tc>
          <w:tcPr>
            <w:tcW w:w="902" w:type="dxa"/>
          </w:tcPr>
          <w:p w14:paraId="208798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8</w:t>
            </w:r>
          </w:p>
        </w:tc>
        <w:tc>
          <w:tcPr>
            <w:tcW w:w="2611" w:type="dxa"/>
          </w:tcPr>
          <w:p w14:paraId="0CFB03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w:t>
            </w:r>
            <w:proofErr w:type="gramStart"/>
            <w:r w:rsidRPr="0030693F">
              <w:rPr>
                <w:rFonts w:ascii="Times New Roman" w:hAnsi="Times New Roman" w:cs="Times New Roman"/>
                <w:color w:val="000000" w:themeColor="text1"/>
              </w:rPr>
              <w:t>st.lucia</w:t>
            </w:r>
            <w:proofErr w:type="gramEnd"/>
            <w:r w:rsidRPr="0030693F">
              <w:rPr>
                <w:rFonts w:ascii="Times New Roman" w:hAnsi="Times New Roman" w:cs="Times New Roman"/>
                <w:color w:val="000000" w:themeColor="text1"/>
              </w:rPr>
              <w:t>)</w:t>
            </w:r>
          </w:p>
        </w:tc>
        <w:tc>
          <w:tcPr>
            <w:tcW w:w="2623" w:type="dxa"/>
          </w:tcPr>
          <w:p w14:paraId="14C3BB8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3FDB6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75CCBB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E003B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0</w:t>
            </w:r>
          </w:p>
        </w:tc>
      </w:tr>
      <w:tr w:rsidR="000E0856" w:rsidRPr="0030693F" w14:paraId="3F80FE38" w14:textId="77777777" w:rsidTr="002E67A3">
        <w:trPr>
          <w:trHeight w:hRule="exact" w:val="1983"/>
        </w:trPr>
        <w:tc>
          <w:tcPr>
            <w:tcW w:w="902" w:type="dxa"/>
          </w:tcPr>
          <w:p w14:paraId="45A490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7</w:t>
            </w:r>
          </w:p>
        </w:tc>
        <w:tc>
          <w:tcPr>
            <w:tcW w:w="2611" w:type="dxa"/>
          </w:tcPr>
          <w:p w14:paraId="5556D96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outh africa)</w:t>
            </w:r>
          </w:p>
        </w:tc>
        <w:tc>
          <w:tcPr>
            <w:tcW w:w="2623" w:type="dxa"/>
          </w:tcPr>
          <w:p w14:paraId="7FDF6A8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906D7F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6991D6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B09514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625</w:t>
            </w:r>
          </w:p>
        </w:tc>
      </w:tr>
      <w:tr w:rsidR="000E0856" w:rsidRPr="0030693F" w14:paraId="370CD5DF" w14:textId="77777777" w:rsidTr="002E67A3">
        <w:trPr>
          <w:trHeight w:hRule="exact" w:val="1983"/>
        </w:trPr>
        <w:tc>
          <w:tcPr>
            <w:tcW w:w="902" w:type="dxa"/>
          </w:tcPr>
          <w:p w14:paraId="52A57ED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6</w:t>
            </w:r>
          </w:p>
        </w:tc>
        <w:tc>
          <w:tcPr>
            <w:tcW w:w="2611" w:type="dxa"/>
          </w:tcPr>
          <w:p w14:paraId="3200B9E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rbia</w:t>
            </w:r>
          </w:p>
        </w:tc>
        <w:tc>
          <w:tcPr>
            <w:tcW w:w="2623" w:type="dxa"/>
          </w:tcPr>
          <w:p w14:paraId="60E9AA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F404A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06866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03F4A2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505</w:t>
            </w:r>
          </w:p>
        </w:tc>
      </w:tr>
      <w:tr w:rsidR="000E0856" w:rsidRPr="0030693F" w14:paraId="41FBDD3A" w14:textId="77777777" w:rsidTr="002E67A3">
        <w:trPr>
          <w:trHeight w:hRule="exact" w:val="1983"/>
        </w:trPr>
        <w:tc>
          <w:tcPr>
            <w:tcW w:w="902" w:type="dxa"/>
          </w:tcPr>
          <w:p w14:paraId="027590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5</w:t>
            </w:r>
          </w:p>
        </w:tc>
        <w:tc>
          <w:tcPr>
            <w:tcW w:w="2611" w:type="dxa"/>
          </w:tcPr>
          <w:p w14:paraId="733DD25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ussian federation)</w:t>
            </w:r>
          </w:p>
        </w:tc>
        <w:tc>
          <w:tcPr>
            <w:tcW w:w="2623" w:type="dxa"/>
          </w:tcPr>
          <w:p w14:paraId="25BB11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4A986A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6A0A5E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C09E0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424</w:t>
            </w:r>
          </w:p>
        </w:tc>
      </w:tr>
      <w:tr w:rsidR="000E0856" w:rsidRPr="0030693F" w14:paraId="2E6792F6" w14:textId="77777777" w:rsidTr="002E67A3">
        <w:trPr>
          <w:trHeight w:hRule="exact" w:val="1983"/>
        </w:trPr>
        <w:tc>
          <w:tcPr>
            <w:tcW w:w="902" w:type="dxa"/>
          </w:tcPr>
          <w:p w14:paraId="7662D8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4</w:t>
            </w:r>
          </w:p>
        </w:tc>
        <w:tc>
          <w:tcPr>
            <w:tcW w:w="2611" w:type="dxa"/>
          </w:tcPr>
          <w:p w14:paraId="490F1B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omania</w:t>
            </w:r>
          </w:p>
        </w:tc>
        <w:tc>
          <w:tcPr>
            <w:tcW w:w="2623" w:type="dxa"/>
          </w:tcPr>
          <w:p w14:paraId="63AAF17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FFE92E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456DA5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302684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154</w:t>
            </w:r>
          </w:p>
        </w:tc>
      </w:tr>
      <w:tr w:rsidR="000E0856" w:rsidRPr="0030693F" w14:paraId="0D4D149E" w14:textId="77777777" w:rsidTr="002E67A3">
        <w:trPr>
          <w:trHeight w:hRule="exact" w:val="964"/>
        </w:trPr>
        <w:tc>
          <w:tcPr>
            <w:tcW w:w="902" w:type="dxa"/>
          </w:tcPr>
          <w:p w14:paraId="567DA40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3</w:t>
            </w:r>
          </w:p>
        </w:tc>
        <w:tc>
          <w:tcPr>
            <w:tcW w:w="2611" w:type="dxa"/>
          </w:tcPr>
          <w:p w14:paraId="2D0BB23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eru</w:t>
            </w:r>
          </w:p>
        </w:tc>
        <w:tc>
          <w:tcPr>
            <w:tcW w:w="2623" w:type="dxa"/>
          </w:tcPr>
          <w:p w14:paraId="34C1790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D4C8A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w:t>
            </w:r>
          </w:p>
        </w:tc>
        <w:tc>
          <w:tcPr>
            <w:tcW w:w="1019" w:type="dxa"/>
          </w:tcPr>
          <w:p w14:paraId="7C741B6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015</w:t>
            </w:r>
          </w:p>
        </w:tc>
      </w:tr>
    </w:tbl>
    <w:p w14:paraId="611CBA27"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261E5252"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1312" behindDoc="0" locked="0" layoutInCell="1" allowOverlap="1" wp14:anchorId="113EC779" wp14:editId="30771BDD">
                <wp:simplePos x="0" y="0"/>
                <wp:positionH relativeFrom="page">
                  <wp:posOffset>7406640</wp:posOffset>
                </wp:positionH>
                <wp:positionV relativeFrom="page">
                  <wp:posOffset>363220</wp:posOffset>
                </wp:positionV>
                <wp:extent cx="10160" cy="9338310"/>
                <wp:effectExtent l="0" t="0" r="0" b="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14" name="Line 116"/>
                        <wps:cNvCnPr>
                          <a:cxnSpLocks/>
                        </wps:cNvCnPr>
                        <wps:spPr bwMode="auto">
                          <a:xfrm>
                            <a:off x="11672" y="13467"/>
                            <a:ext cx="0" cy="180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15" name="AutoShape 115"/>
                        <wps:cNvSpPr>
                          <a:spLocks/>
                        </wps:cNvSpPr>
                        <wps:spPr bwMode="auto">
                          <a:xfrm>
                            <a:off x="11672" y="1571"/>
                            <a:ext cx="2" cy="11897"/>
                          </a:xfrm>
                          <a:custGeom>
                            <a:avLst/>
                            <a:gdLst>
                              <a:gd name="T0" fmla="+- 0 11485 1571"/>
                              <a:gd name="T1" fmla="*/ 11485 h 11897"/>
                              <a:gd name="T2" fmla="+- 0 13467 1571"/>
                              <a:gd name="T3" fmla="*/ 13467 h 11897"/>
                              <a:gd name="T4" fmla="+- 0 9502 1571"/>
                              <a:gd name="T5" fmla="*/ 9502 h 11897"/>
                              <a:gd name="T6" fmla="+- 0 11485 1571"/>
                              <a:gd name="T7" fmla="*/ 11485 h 11897"/>
                              <a:gd name="T8" fmla="+- 0 7519 1571"/>
                              <a:gd name="T9" fmla="*/ 7519 h 11897"/>
                              <a:gd name="T10" fmla="+- 0 9502 1571"/>
                              <a:gd name="T11" fmla="*/ 9502 h 11897"/>
                              <a:gd name="T12" fmla="+- 0 5537 1571"/>
                              <a:gd name="T13" fmla="*/ 5537 h 11897"/>
                              <a:gd name="T14" fmla="+- 0 7519 1571"/>
                              <a:gd name="T15" fmla="*/ 7519 h 11897"/>
                              <a:gd name="T16" fmla="+- 0 3554 1571"/>
                              <a:gd name="T17" fmla="*/ 3554 h 11897"/>
                              <a:gd name="T18" fmla="+- 0 5537 1571"/>
                              <a:gd name="T19" fmla="*/ 5537 h 11897"/>
                              <a:gd name="T20" fmla="+- 0 1571 1571"/>
                              <a:gd name="T21" fmla="*/ 1571 h 11897"/>
                              <a:gd name="T22" fmla="+- 0 3554 1571"/>
                              <a:gd name="T23" fmla="*/ 35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4"/>
                                </a:moveTo>
                                <a:lnTo>
                                  <a:pt x="0" y="11896"/>
                                </a:lnTo>
                                <a:moveTo>
                                  <a:pt x="0" y="7931"/>
                                </a:moveTo>
                                <a:lnTo>
                                  <a:pt x="0" y="9914"/>
                                </a:lnTo>
                                <a:moveTo>
                                  <a:pt x="0" y="5948"/>
                                </a:moveTo>
                                <a:lnTo>
                                  <a:pt x="0" y="7931"/>
                                </a:lnTo>
                                <a:moveTo>
                                  <a:pt x="0" y="3966"/>
                                </a:moveTo>
                                <a:lnTo>
                                  <a:pt x="0" y="5948"/>
                                </a:lnTo>
                                <a:moveTo>
                                  <a:pt x="0" y="1983"/>
                                </a:moveTo>
                                <a:lnTo>
                                  <a:pt x="0" y="3966"/>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Line 114"/>
                        <wps:cNvCnPr>
                          <a:cxnSpLocks/>
                        </wps:cNvCnPr>
                        <wps:spPr bwMode="auto">
                          <a:xfrm>
                            <a:off x="11672" y="580"/>
                            <a:ext cx="0" cy="9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E4EE39" id="Group 113" o:spid="_x0000_s1026" style="position:absolute;margin-left:583.2pt;margin-top:28.6pt;width:.8pt;height:735.3pt;z-index:251661312;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">
                <v:line id="Line 116" o:spid="_x0000_s1027" style="position:absolute;visibility:visible;mso-wrap-style:square" from="11672,13467"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" strokecolor="#e7e7e7" strokeweight=".26494mm">
                  <o:lock v:ext="edit" shapetype="f"/>
                </v:line>
                <v:shape id="AutoShape 115" o:spid="_x0000_s1028" style="position:absolute;left:11672;top:1571;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" path="m,9914r,1982m,7931l,9914m,5948l,7931m,3966l,5948m,1983l,3966m,l,1983e" filled="f" strokecolor="#e7e7e7" strokeweight=".26494mm">
                  <v:path arrowok="t" o:connecttype="custom" o:connectlocs="0,11485;0,13467;0,9502;0,11485;0,7519;0,9502;0,5537;0,7519;0,3554;0,5537;0,1571;0,3554" o:connectangles="0,0,0,0,0,0,0,0,0,0,0,0"/>
                </v:shape>
                <v:line id="Line 114" o:spid="_x0000_s1029" style="position:absolute;visibility:visible;mso-wrap-style:square" from="11672,580" to="11672,1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6912" behindDoc="1" locked="0" layoutInCell="1" allowOverlap="1" wp14:anchorId="6474BBE2" wp14:editId="6D58BBB1">
                <wp:simplePos x="0" y="0"/>
                <wp:positionH relativeFrom="page">
                  <wp:posOffset>373380</wp:posOffset>
                </wp:positionH>
                <wp:positionV relativeFrom="page">
                  <wp:posOffset>368300</wp:posOffset>
                </wp:positionV>
                <wp:extent cx="1270" cy="9328150"/>
                <wp:effectExtent l="0" t="0" r="0" b="6350"/>
                <wp:wrapNone/>
                <wp:docPr id="112"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467 580"/>
                            <a:gd name="T1" fmla="*/ 13467 h 14690"/>
                            <a:gd name="T2" fmla="+- 0 15270 580"/>
                            <a:gd name="T3" fmla="*/ 15270 h 14690"/>
                            <a:gd name="T4" fmla="+- 0 11485 580"/>
                            <a:gd name="T5" fmla="*/ 11485 h 14690"/>
                            <a:gd name="T6" fmla="+- 0 13467 580"/>
                            <a:gd name="T7" fmla="*/ 13467 h 14690"/>
                            <a:gd name="T8" fmla="+- 0 9502 580"/>
                            <a:gd name="T9" fmla="*/ 9502 h 14690"/>
                            <a:gd name="T10" fmla="+- 0 11485 580"/>
                            <a:gd name="T11" fmla="*/ 11485 h 14690"/>
                            <a:gd name="T12" fmla="+- 0 7519 580"/>
                            <a:gd name="T13" fmla="*/ 7519 h 14690"/>
                            <a:gd name="T14" fmla="+- 0 9502 580"/>
                            <a:gd name="T15" fmla="*/ 9502 h 14690"/>
                            <a:gd name="T16" fmla="+- 0 5537 580"/>
                            <a:gd name="T17" fmla="*/ 5537 h 14690"/>
                            <a:gd name="T18" fmla="+- 0 7519 580"/>
                            <a:gd name="T19" fmla="*/ 7519 h 14690"/>
                            <a:gd name="T20" fmla="+- 0 3554 580"/>
                            <a:gd name="T21" fmla="*/ 3554 h 14690"/>
                            <a:gd name="T22" fmla="+- 0 5537 580"/>
                            <a:gd name="T23" fmla="*/ 5537 h 14690"/>
                            <a:gd name="T24" fmla="+- 0 1571 580"/>
                            <a:gd name="T25" fmla="*/ 1571 h 14690"/>
                            <a:gd name="T26" fmla="+- 0 3554 580"/>
                            <a:gd name="T27" fmla="*/ 3554 h 14690"/>
                            <a:gd name="T28" fmla="+- 0 580 580"/>
                            <a:gd name="T29" fmla="*/ 580 h 14690"/>
                            <a:gd name="T30" fmla="+- 0 1571 580"/>
                            <a:gd name="T31" fmla="*/ 15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2887"/>
                              </a:moveTo>
                              <a:lnTo>
                                <a:pt x="0" y="14690"/>
                              </a:lnTo>
                              <a:moveTo>
                                <a:pt x="0" y="10905"/>
                              </a:moveTo>
                              <a:lnTo>
                                <a:pt x="0" y="12887"/>
                              </a:lnTo>
                              <a:moveTo>
                                <a:pt x="0" y="8922"/>
                              </a:moveTo>
                              <a:lnTo>
                                <a:pt x="0" y="10905"/>
                              </a:lnTo>
                              <a:moveTo>
                                <a:pt x="0" y="6939"/>
                              </a:moveTo>
                              <a:lnTo>
                                <a:pt x="0" y="8922"/>
                              </a:lnTo>
                              <a:moveTo>
                                <a:pt x="0" y="4957"/>
                              </a:moveTo>
                              <a:lnTo>
                                <a:pt x="0" y="6939"/>
                              </a:lnTo>
                              <a:moveTo>
                                <a:pt x="0" y="2974"/>
                              </a:moveTo>
                              <a:lnTo>
                                <a:pt x="0" y="4957"/>
                              </a:lnTo>
                              <a:moveTo>
                                <a:pt x="0" y="991"/>
                              </a:moveTo>
                              <a:lnTo>
                                <a:pt x="0" y="2974"/>
                              </a:lnTo>
                              <a:moveTo>
                                <a:pt x="0" y="0"/>
                              </a:moveTo>
                              <a:lnTo>
                                <a:pt x="0" y="9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8B19B7" id="AutoShape 112" o:spid="_x0000_s1026" style="position:absolute;margin-left:29.4pt;margin-top:29pt;width:.1pt;height:734.5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" path="m,12887r,1803m,10905r,1982m,8922r,1983m,6939l,8922m,4957l,6939m,2974l,4957m,991l,2974m,l,991e" filled="f" strokecolor="#e7e7e7" strokeweight=".26494mm">
                <v:path arrowok="t" o:connecttype="custom" o:connectlocs="0,8551545;0,9696450;0,7292975;0,8551545;0,6033770;0,7292975;0,4774565;0,6033770;0,3515995;0,4774565;0,2256790;0,3515995;0,997585;0,2256790;0,368300;0,99758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261"/>
        <w:gridCol w:w="2974"/>
        <w:gridCol w:w="3628"/>
        <w:gridCol w:w="1019"/>
      </w:tblGrid>
      <w:tr w:rsidR="000E0856" w:rsidRPr="0030693F" w14:paraId="251A63E2" w14:textId="77777777" w:rsidTr="002E67A3">
        <w:trPr>
          <w:trHeight w:hRule="exact" w:val="990"/>
        </w:trPr>
        <w:tc>
          <w:tcPr>
            <w:tcW w:w="902" w:type="dxa"/>
          </w:tcPr>
          <w:p w14:paraId="7448D9B2" w14:textId="77777777" w:rsidR="000E0856" w:rsidRPr="0030693F" w:rsidRDefault="000E0856" w:rsidP="000E0856">
            <w:pPr>
              <w:outlineLvl w:val="0"/>
              <w:rPr>
                <w:rFonts w:ascii="Times New Roman" w:hAnsi="Times New Roman" w:cs="Times New Roman"/>
                <w:color w:val="000000" w:themeColor="text1"/>
              </w:rPr>
            </w:pPr>
          </w:p>
        </w:tc>
        <w:tc>
          <w:tcPr>
            <w:tcW w:w="2261" w:type="dxa"/>
          </w:tcPr>
          <w:p w14:paraId="29D46D90" w14:textId="77777777" w:rsidR="000E0856" w:rsidRPr="0030693F" w:rsidRDefault="000E0856" w:rsidP="000E0856">
            <w:pPr>
              <w:outlineLvl w:val="0"/>
              <w:rPr>
                <w:rFonts w:ascii="Times New Roman" w:hAnsi="Times New Roman" w:cs="Times New Roman"/>
                <w:color w:val="000000" w:themeColor="text1"/>
              </w:rPr>
            </w:pPr>
          </w:p>
        </w:tc>
        <w:tc>
          <w:tcPr>
            <w:tcW w:w="2974" w:type="dxa"/>
          </w:tcPr>
          <w:p w14:paraId="557BF65E"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0FA751D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w:t>
            </w:r>
          </w:p>
          <w:p w14:paraId="20FA4D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3D8EA9F1"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085818F2" w14:textId="77777777" w:rsidTr="002E67A3">
        <w:trPr>
          <w:trHeight w:hRule="exact" w:val="1983"/>
        </w:trPr>
        <w:tc>
          <w:tcPr>
            <w:tcW w:w="902" w:type="dxa"/>
          </w:tcPr>
          <w:p w14:paraId="0076AD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2</w:t>
            </w:r>
          </w:p>
        </w:tc>
        <w:tc>
          <w:tcPr>
            <w:tcW w:w="2261" w:type="dxa"/>
          </w:tcPr>
          <w:p w14:paraId="63DA487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araguay</w:t>
            </w:r>
          </w:p>
        </w:tc>
        <w:tc>
          <w:tcPr>
            <w:tcW w:w="2974" w:type="dxa"/>
          </w:tcPr>
          <w:p w14:paraId="481A7DD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B5A24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C3EDC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629BA6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83</w:t>
            </w:r>
          </w:p>
        </w:tc>
      </w:tr>
      <w:tr w:rsidR="000E0856" w:rsidRPr="0030693F" w14:paraId="55464006" w14:textId="77777777" w:rsidTr="002E67A3">
        <w:trPr>
          <w:trHeight w:hRule="exact" w:val="1983"/>
        </w:trPr>
        <w:tc>
          <w:tcPr>
            <w:tcW w:w="902" w:type="dxa"/>
          </w:tcPr>
          <w:p w14:paraId="36C1BA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1</w:t>
            </w:r>
          </w:p>
        </w:tc>
        <w:tc>
          <w:tcPr>
            <w:tcW w:w="2261" w:type="dxa"/>
          </w:tcPr>
          <w:p w14:paraId="411EAD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anama</w:t>
            </w:r>
          </w:p>
        </w:tc>
        <w:tc>
          <w:tcPr>
            <w:tcW w:w="2974" w:type="dxa"/>
          </w:tcPr>
          <w:p w14:paraId="50FBB81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3D276C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C23155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8F5B5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22</w:t>
            </w:r>
          </w:p>
        </w:tc>
      </w:tr>
      <w:tr w:rsidR="000E0856" w:rsidRPr="0030693F" w14:paraId="356CEC5D" w14:textId="77777777" w:rsidTr="002E67A3">
        <w:trPr>
          <w:trHeight w:hRule="exact" w:val="1983"/>
        </w:trPr>
        <w:tc>
          <w:tcPr>
            <w:tcW w:w="902" w:type="dxa"/>
          </w:tcPr>
          <w:p w14:paraId="031312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0</w:t>
            </w:r>
          </w:p>
        </w:tc>
        <w:tc>
          <w:tcPr>
            <w:tcW w:w="2261" w:type="dxa"/>
          </w:tcPr>
          <w:p w14:paraId="0DAC32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alau</w:t>
            </w:r>
          </w:p>
        </w:tc>
        <w:tc>
          <w:tcPr>
            <w:tcW w:w="2974" w:type="dxa"/>
          </w:tcPr>
          <w:p w14:paraId="220E5B5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BD30BC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A77656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178E1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9</w:t>
            </w:r>
          </w:p>
        </w:tc>
      </w:tr>
      <w:tr w:rsidR="000E0856" w:rsidRPr="0030693F" w14:paraId="35C675AC" w14:textId="77777777" w:rsidTr="002E67A3">
        <w:trPr>
          <w:trHeight w:hRule="exact" w:val="1983"/>
        </w:trPr>
        <w:tc>
          <w:tcPr>
            <w:tcW w:w="902" w:type="dxa"/>
          </w:tcPr>
          <w:p w14:paraId="2EB4767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9</w:t>
            </w:r>
          </w:p>
        </w:tc>
        <w:tc>
          <w:tcPr>
            <w:tcW w:w="2261" w:type="dxa"/>
          </w:tcPr>
          <w:p w14:paraId="5C3276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namibia</w:t>
            </w:r>
          </w:p>
        </w:tc>
        <w:tc>
          <w:tcPr>
            <w:tcW w:w="2974" w:type="dxa"/>
          </w:tcPr>
          <w:p w14:paraId="1709099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0C18E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C8ED5C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EAC5F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92</w:t>
            </w:r>
          </w:p>
        </w:tc>
      </w:tr>
      <w:tr w:rsidR="000E0856" w:rsidRPr="0030693F" w14:paraId="71DB97FC" w14:textId="77777777" w:rsidTr="002E67A3">
        <w:trPr>
          <w:trHeight w:hRule="exact" w:val="1983"/>
        </w:trPr>
        <w:tc>
          <w:tcPr>
            <w:tcW w:w="902" w:type="dxa"/>
          </w:tcPr>
          <w:p w14:paraId="199D11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8</w:t>
            </w:r>
          </w:p>
        </w:tc>
        <w:tc>
          <w:tcPr>
            <w:tcW w:w="2261" w:type="dxa"/>
          </w:tcPr>
          <w:p w14:paraId="39A75AC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ontenegro</w:t>
            </w:r>
          </w:p>
        </w:tc>
        <w:tc>
          <w:tcPr>
            <w:tcW w:w="2974" w:type="dxa"/>
          </w:tcPr>
          <w:p w14:paraId="6451A5A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B4D0E6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62F30C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B6E4F0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48</w:t>
            </w:r>
          </w:p>
        </w:tc>
      </w:tr>
      <w:tr w:rsidR="000E0856" w:rsidRPr="0030693F" w14:paraId="5B454939" w14:textId="77777777" w:rsidTr="002E67A3">
        <w:trPr>
          <w:trHeight w:hRule="exact" w:val="1983"/>
        </w:trPr>
        <w:tc>
          <w:tcPr>
            <w:tcW w:w="902" w:type="dxa"/>
          </w:tcPr>
          <w:p w14:paraId="10629ED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7</w:t>
            </w:r>
          </w:p>
        </w:tc>
        <w:tc>
          <w:tcPr>
            <w:tcW w:w="2261" w:type="dxa"/>
          </w:tcPr>
          <w:p w14:paraId="3273DD4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exico</w:t>
            </w:r>
          </w:p>
        </w:tc>
        <w:tc>
          <w:tcPr>
            <w:tcW w:w="2974" w:type="dxa"/>
          </w:tcPr>
          <w:p w14:paraId="21FD5B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FACA5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D5800D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64242F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6,456</w:t>
            </w:r>
          </w:p>
        </w:tc>
      </w:tr>
      <w:tr w:rsidR="000E0856" w:rsidRPr="0030693F" w14:paraId="3AAD20A4" w14:textId="77777777" w:rsidTr="002E67A3">
        <w:trPr>
          <w:trHeight w:hRule="exact" w:val="1265"/>
        </w:trPr>
        <w:tc>
          <w:tcPr>
            <w:tcW w:w="902" w:type="dxa"/>
          </w:tcPr>
          <w:p w14:paraId="0C16FF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6</w:t>
            </w:r>
          </w:p>
        </w:tc>
        <w:tc>
          <w:tcPr>
            <w:tcW w:w="2261" w:type="dxa"/>
          </w:tcPr>
          <w:p w14:paraId="6965EAD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uritius</w:t>
            </w:r>
          </w:p>
        </w:tc>
        <w:tc>
          <w:tcPr>
            <w:tcW w:w="2974" w:type="dxa"/>
          </w:tcPr>
          <w:p w14:paraId="05EFF5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19AD7F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1019" w:type="dxa"/>
          </w:tcPr>
          <w:p w14:paraId="0C5BD9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89</w:t>
            </w:r>
          </w:p>
        </w:tc>
      </w:tr>
    </w:tbl>
    <w:p w14:paraId="1ECA051A"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473281E6"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2336" behindDoc="0" locked="0" layoutInCell="1" allowOverlap="1" wp14:anchorId="00257967" wp14:editId="38AF20E3">
                <wp:simplePos x="0" y="0"/>
                <wp:positionH relativeFrom="page">
                  <wp:posOffset>7406640</wp:posOffset>
                </wp:positionH>
                <wp:positionV relativeFrom="page">
                  <wp:posOffset>363220</wp:posOffset>
                </wp:positionV>
                <wp:extent cx="10160" cy="9338310"/>
                <wp:effectExtent l="0" t="0" r="0" b="0"/>
                <wp:wrapNone/>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09" name="Line 111"/>
                        <wps:cNvCnPr>
                          <a:cxnSpLocks/>
                        </wps:cNvCnPr>
                        <wps:spPr bwMode="auto">
                          <a:xfrm>
                            <a:off x="11672" y="15150"/>
                            <a:ext cx="0" cy="12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10" name="AutoShape 110"/>
                        <wps:cNvSpPr>
                          <a:spLocks/>
                        </wps:cNvSpPr>
                        <wps:spPr bwMode="auto">
                          <a:xfrm>
                            <a:off x="11672" y="1271"/>
                            <a:ext cx="2" cy="13879"/>
                          </a:xfrm>
                          <a:custGeom>
                            <a:avLst/>
                            <a:gdLst>
                              <a:gd name="T0" fmla="+- 0 13167 1271"/>
                              <a:gd name="T1" fmla="*/ 13167 h 13879"/>
                              <a:gd name="T2" fmla="+- 0 15150 1271"/>
                              <a:gd name="T3" fmla="*/ 15150 h 13879"/>
                              <a:gd name="T4" fmla="+- 0 11184 1271"/>
                              <a:gd name="T5" fmla="*/ 11184 h 13879"/>
                              <a:gd name="T6" fmla="+- 0 13167 1271"/>
                              <a:gd name="T7" fmla="*/ 13167 h 13879"/>
                              <a:gd name="T8" fmla="+- 0 9202 1271"/>
                              <a:gd name="T9" fmla="*/ 9202 h 13879"/>
                              <a:gd name="T10" fmla="+- 0 11184 1271"/>
                              <a:gd name="T11" fmla="*/ 11184 h 13879"/>
                              <a:gd name="T12" fmla="+- 0 7219 1271"/>
                              <a:gd name="T13" fmla="*/ 7219 h 13879"/>
                              <a:gd name="T14" fmla="+- 0 9202 1271"/>
                              <a:gd name="T15" fmla="*/ 9202 h 13879"/>
                              <a:gd name="T16" fmla="+- 0 5236 1271"/>
                              <a:gd name="T17" fmla="*/ 5236 h 13879"/>
                              <a:gd name="T18" fmla="+- 0 7219 1271"/>
                              <a:gd name="T19" fmla="*/ 7219 h 13879"/>
                              <a:gd name="T20" fmla="+- 0 3254 1271"/>
                              <a:gd name="T21" fmla="*/ 3254 h 13879"/>
                              <a:gd name="T22" fmla="+- 0 5236 1271"/>
                              <a:gd name="T23" fmla="*/ 5236 h 13879"/>
                              <a:gd name="T24" fmla="+- 0 1271 1271"/>
                              <a:gd name="T25" fmla="*/ 1271 h 13879"/>
                              <a:gd name="T26" fmla="+- 0 3254 1271"/>
                              <a:gd name="T27" fmla="*/ 3254 h 1387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879">
                                <a:moveTo>
                                  <a:pt x="0" y="11896"/>
                                </a:moveTo>
                                <a:lnTo>
                                  <a:pt x="0" y="13879"/>
                                </a:lnTo>
                                <a:moveTo>
                                  <a:pt x="0" y="9913"/>
                                </a:moveTo>
                                <a:lnTo>
                                  <a:pt x="0" y="11896"/>
                                </a:lnTo>
                                <a:moveTo>
                                  <a:pt x="0" y="7931"/>
                                </a:moveTo>
                                <a:lnTo>
                                  <a:pt x="0" y="9913"/>
                                </a:lnTo>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Line 109"/>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10ADB9C" id="Group 108" o:spid="_x0000_s1026" style="position:absolute;margin-left:583.2pt;margin-top:28.6pt;width:.8pt;height:735.3pt;z-index:251662336;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">
                <v:line id="Line 111" o:spid="_x0000_s1027" style="position:absolute;visibility:visible;mso-wrap-style:square" from="11672,1515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" strokecolor="#e7e7e7" strokeweight=".26494mm">
                  <o:lock v:ext="edit" shapetype="f"/>
                </v:line>
                <v:shape id="AutoShape 110" o:spid="_x0000_s1028" style="position:absolute;left:11672;top:1271;width:2;height:13879;visibility:visible;mso-wrap-style:square;v-text-anchor:top" coordsize="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" path="m,11896r,1983m,9913r,1983m,7931l,9913m,5948l,7931m,3965l,5948m,1983l,3965m,l,1983e" filled="f" strokecolor="#e7e7e7" strokeweight=".26494mm">
                  <v:path arrowok="t" o:connecttype="custom" o:connectlocs="0,13167;0,15150;0,11184;0,13167;0,9202;0,11184;0,7219;0,9202;0,5236;0,7219;0,3254;0,5236;0,1271;0,3254" o:connectangles="0,0,0,0,0,0,0,0,0,0,0,0,0,0"/>
                </v:shape>
                <v:line id="Line 109"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7936" behindDoc="1" locked="0" layoutInCell="1" allowOverlap="1" wp14:anchorId="318D6E59" wp14:editId="19CF11F1">
                <wp:simplePos x="0" y="0"/>
                <wp:positionH relativeFrom="page">
                  <wp:posOffset>373380</wp:posOffset>
                </wp:positionH>
                <wp:positionV relativeFrom="page">
                  <wp:posOffset>368300</wp:posOffset>
                </wp:positionV>
                <wp:extent cx="1270" cy="9328150"/>
                <wp:effectExtent l="0" t="0" r="0" b="6350"/>
                <wp:wrapNone/>
                <wp:docPr id="107"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150 580"/>
                            <a:gd name="T1" fmla="*/ 15150 h 14690"/>
                            <a:gd name="T2" fmla="+- 0 15270 580"/>
                            <a:gd name="T3" fmla="*/ 15270 h 14690"/>
                            <a:gd name="T4" fmla="+- 0 13167 580"/>
                            <a:gd name="T5" fmla="*/ 13167 h 14690"/>
                            <a:gd name="T6" fmla="+- 0 15150 580"/>
                            <a:gd name="T7" fmla="*/ 15150 h 14690"/>
                            <a:gd name="T8" fmla="+- 0 11184 580"/>
                            <a:gd name="T9" fmla="*/ 11184 h 14690"/>
                            <a:gd name="T10" fmla="+- 0 13167 580"/>
                            <a:gd name="T11" fmla="*/ 13167 h 14690"/>
                            <a:gd name="T12" fmla="+- 0 9202 580"/>
                            <a:gd name="T13" fmla="*/ 9202 h 14690"/>
                            <a:gd name="T14" fmla="+- 0 11184 580"/>
                            <a:gd name="T15" fmla="*/ 11184 h 14690"/>
                            <a:gd name="T16" fmla="+- 0 7219 580"/>
                            <a:gd name="T17" fmla="*/ 7219 h 14690"/>
                            <a:gd name="T18" fmla="+- 0 9202 580"/>
                            <a:gd name="T19" fmla="*/ 9202 h 14690"/>
                            <a:gd name="T20" fmla="+- 0 5236 580"/>
                            <a:gd name="T21" fmla="*/ 5236 h 14690"/>
                            <a:gd name="T22" fmla="+- 0 7219 580"/>
                            <a:gd name="T23" fmla="*/ 7219 h 14690"/>
                            <a:gd name="T24" fmla="+- 0 3254 580"/>
                            <a:gd name="T25" fmla="*/ 3254 h 14690"/>
                            <a:gd name="T26" fmla="+- 0 5236 580"/>
                            <a:gd name="T27" fmla="*/ 5236 h 14690"/>
                            <a:gd name="T28" fmla="+- 0 1271 580"/>
                            <a:gd name="T29" fmla="*/ 1271 h 14690"/>
                            <a:gd name="T30" fmla="+- 0 3254 580"/>
                            <a:gd name="T31" fmla="*/ 3254 h 14690"/>
                            <a:gd name="T32" fmla="+- 0 580 580"/>
                            <a:gd name="T33" fmla="*/ 580 h 14690"/>
                            <a:gd name="T34" fmla="+- 0 1271 580"/>
                            <a:gd name="T35"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690">
                              <a:moveTo>
                                <a:pt x="0" y="14570"/>
                              </a:moveTo>
                              <a:lnTo>
                                <a:pt x="0" y="14690"/>
                              </a:lnTo>
                              <a:moveTo>
                                <a:pt x="0" y="12587"/>
                              </a:moveTo>
                              <a:lnTo>
                                <a:pt x="0" y="14570"/>
                              </a:lnTo>
                              <a:moveTo>
                                <a:pt x="0" y="10604"/>
                              </a:moveTo>
                              <a:lnTo>
                                <a:pt x="0" y="12587"/>
                              </a:lnTo>
                              <a:moveTo>
                                <a:pt x="0" y="8622"/>
                              </a:moveTo>
                              <a:lnTo>
                                <a:pt x="0" y="10604"/>
                              </a:lnTo>
                              <a:moveTo>
                                <a:pt x="0" y="6639"/>
                              </a:moveTo>
                              <a:lnTo>
                                <a:pt x="0" y="8622"/>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30FB0" id="AutoShape 107" o:spid="_x0000_s1026" style="position:absolute;margin-left:29.4pt;margin-top:29pt;width:.1pt;height:734.5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" path="m,14570r,120m,12587r,1983m,10604r,1983m,8622r,1982m,6639l,8622m,4656l,6639m,2674l,4656m,691l,2674m,l,691e" filled="f" strokecolor="#e7e7e7" strokeweight=".26494mm">
                <v:path arrowok="t" o:connecttype="custom" o:connectlocs="0,9620250;0,9696450;0,8361045;0,9620250;0,7101840;0,8361045;0,5843270;0,7101840;0,4584065;0,5843270;0,3324860;0,4584065;0,2066290;0,3324860;0,807085;0,2066290;0,368300;0,807085" o:connectangles="0,0,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807"/>
        <w:gridCol w:w="2428"/>
        <w:gridCol w:w="3628"/>
        <w:gridCol w:w="899"/>
      </w:tblGrid>
      <w:tr w:rsidR="000E0856" w:rsidRPr="0030693F" w14:paraId="25AAD265" w14:textId="77777777" w:rsidTr="002E67A3">
        <w:trPr>
          <w:trHeight w:hRule="exact" w:val="690"/>
        </w:trPr>
        <w:tc>
          <w:tcPr>
            <w:tcW w:w="6137" w:type="dxa"/>
            <w:gridSpan w:val="3"/>
          </w:tcPr>
          <w:p w14:paraId="77AE2B05"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6FB5502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9D1EE2C"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0E14BF1E" w14:textId="77777777" w:rsidTr="002E67A3">
        <w:trPr>
          <w:trHeight w:hRule="exact" w:val="1983"/>
        </w:trPr>
        <w:tc>
          <w:tcPr>
            <w:tcW w:w="902" w:type="dxa"/>
          </w:tcPr>
          <w:p w14:paraId="2556405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5</w:t>
            </w:r>
          </w:p>
        </w:tc>
        <w:tc>
          <w:tcPr>
            <w:tcW w:w="2807" w:type="dxa"/>
          </w:tcPr>
          <w:p w14:paraId="78EE0BC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rshall islands)</w:t>
            </w:r>
          </w:p>
        </w:tc>
        <w:tc>
          <w:tcPr>
            <w:tcW w:w="2428" w:type="dxa"/>
          </w:tcPr>
          <w:p w14:paraId="5F4800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850DB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10487D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5DC43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w:t>
            </w:r>
          </w:p>
        </w:tc>
      </w:tr>
      <w:tr w:rsidR="000E0856" w:rsidRPr="0030693F" w14:paraId="082D58CF" w14:textId="77777777" w:rsidTr="002E67A3">
        <w:trPr>
          <w:trHeight w:hRule="exact" w:val="1983"/>
        </w:trPr>
        <w:tc>
          <w:tcPr>
            <w:tcW w:w="902" w:type="dxa"/>
          </w:tcPr>
          <w:p w14:paraId="4CF4982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4</w:t>
            </w:r>
          </w:p>
        </w:tc>
        <w:tc>
          <w:tcPr>
            <w:tcW w:w="2807" w:type="dxa"/>
          </w:tcPr>
          <w:p w14:paraId="5E7F20B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ldives</w:t>
            </w:r>
          </w:p>
        </w:tc>
        <w:tc>
          <w:tcPr>
            <w:tcW w:w="2428" w:type="dxa"/>
          </w:tcPr>
          <w:p w14:paraId="4E1638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573762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98839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A1163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6</w:t>
            </w:r>
          </w:p>
        </w:tc>
      </w:tr>
      <w:tr w:rsidR="000E0856" w:rsidRPr="0030693F" w14:paraId="7ACDB623" w14:textId="77777777" w:rsidTr="002E67A3">
        <w:trPr>
          <w:trHeight w:hRule="exact" w:val="1983"/>
        </w:trPr>
        <w:tc>
          <w:tcPr>
            <w:tcW w:w="902" w:type="dxa"/>
          </w:tcPr>
          <w:p w14:paraId="4EB4A16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3</w:t>
            </w:r>
          </w:p>
        </w:tc>
        <w:tc>
          <w:tcPr>
            <w:tcW w:w="2807" w:type="dxa"/>
          </w:tcPr>
          <w:p w14:paraId="02A048E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laysia</w:t>
            </w:r>
          </w:p>
        </w:tc>
        <w:tc>
          <w:tcPr>
            <w:tcW w:w="2428" w:type="dxa"/>
          </w:tcPr>
          <w:p w14:paraId="5A199C0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382ED9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0E29E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0EDB8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7,898</w:t>
            </w:r>
          </w:p>
        </w:tc>
      </w:tr>
      <w:tr w:rsidR="000E0856" w:rsidRPr="0030693F" w14:paraId="5B51B166" w14:textId="77777777" w:rsidTr="002E67A3">
        <w:trPr>
          <w:trHeight w:hRule="exact" w:val="1983"/>
        </w:trPr>
        <w:tc>
          <w:tcPr>
            <w:tcW w:w="902" w:type="dxa"/>
          </w:tcPr>
          <w:p w14:paraId="40D1506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2</w:t>
            </w:r>
          </w:p>
        </w:tc>
        <w:tc>
          <w:tcPr>
            <w:tcW w:w="2807" w:type="dxa"/>
          </w:tcPr>
          <w:p w14:paraId="39066AA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public of macedonia)</w:t>
            </w:r>
          </w:p>
        </w:tc>
        <w:tc>
          <w:tcPr>
            <w:tcW w:w="2428" w:type="dxa"/>
          </w:tcPr>
          <w:p w14:paraId="4635EC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DC452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F9738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76FE93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4</w:t>
            </w:r>
          </w:p>
        </w:tc>
      </w:tr>
      <w:tr w:rsidR="000E0856" w:rsidRPr="0030693F" w14:paraId="7574AE13" w14:textId="77777777" w:rsidTr="002E67A3">
        <w:trPr>
          <w:trHeight w:hRule="exact" w:val="1983"/>
        </w:trPr>
        <w:tc>
          <w:tcPr>
            <w:tcW w:w="902" w:type="dxa"/>
          </w:tcPr>
          <w:p w14:paraId="680F838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1</w:t>
            </w:r>
          </w:p>
        </w:tc>
        <w:tc>
          <w:tcPr>
            <w:tcW w:w="2807" w:type="dxa"/>
          </w:tcPr>
          <w:p w14:paraId="363593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bya</w:t>
            </w:r>
          </w:p>
        </w:tc>
        <w:tc>
          <w:tcPr>
            <w:tcW w:w="2428" w:type="dxa"/>
          </w:tcPr>
          <w:p w14:paraId="407AD80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3BE683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AB036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521317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64</w:t>
            </w:r>
          </w:p>
        </w:tc>
      </w:tr>
      <w:tr w:rsidR="000E0856" w:rsidRPr="0030693F" w14:paraId="182AB90F" w14:textId="77777777" w:rsidTr="002E67A3">
        <w:trPr>
          <w:trHeight w:hRule="exact" w:val="1983"/>
        </w:trPr>
        <w:tc>
          <w:tcPr>
            <w:tcW w:w="902" w:type="dxa"/>
          </w:tcPr>
          <w:p w14:paraId="1847000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0</w:t>
            </w:r>
          </w:p>
        </w:tc>
        <w:tc>
          <w:tcPr>
            <w:tcW w:w="2807" w:type="dxa"/>
          </w:tcPr>
          <w:p w14:paraId="76D98A9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ebanon</w:t>
            </w:r>
          </w:p>
        </w:tc>
        <w:tc>
          <w:tcPr>
            <w:tcW w:w="2428" w:type="dxa"/>
          </w:tcPr>
          <w:p w14:paraId="12A7F3C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0407A4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4A0C7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71ABF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74</w:t>
            </w:r>
          </w:p>
        </w:tc>
      </w:tr>
      <w:tr w:rsidR="000E0856" w:rsidRPr="0030693F" w14:paraId="62AE80DC" w14:textId="77777777" w:rsidTr="002E67A3">
        <w:trPr>
          <w:trHeight w:hRule="exact" w:val="1865"/>
        </w:trPr>
        <w:tc>
          <w:tcPr>
            <w:tcW w:w="902" w:type="dxa"/>
          </w:tcPr>
          <w:p w14:paraId="3A0A292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9</w:t>
            </w:r>
          </w:p>
        </w:tc>
        <w:tc>
          <w:tcPr>
            <w:tcW w:w="2807" w:type="dxa"/>
          </w:tcPr>
          <w:p w14:paraId="32D87E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kazakhstan</w:t>
            </w:r>
          </w:p>
        </w:tc>
        <w:tc>
          <w:tcPr>
            <w:tcW w:w="2428" w:type="dxa"/>
          </w:tcPr>
          <w:p w14:paraId="36817D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0AD2E7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EDCB81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48F25E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24</w:t>
            </w:r>
          </w:p>
        </w:tc>
      </w:tr>
    </w:tbl>
    <w:p w14:paraId="5B92659E"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1A51353E"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3360" behindDoc="0" locked="0" layoutInCell="1" allowOverlap="1" wp14:anchorId="37F01A93" wp14:editId="113852F2">
                <wp:simplePos x="0" y="0"/>
                <wp:positionH relativeFrom="page">
                  <wp:posOffset>7406640</wp:posOffset>
                </wp:positionH>
                <wp:positionV relativeFrom="page">
                  <wp:posOffset>363220</wp:posOffset>
                </wp:positionV>
                <wp:extent cx="10160" cy="9338310"/>
                <wp:effectExtent l="0" t="0" r="0" b="0"/>
                <wp:wrapNone/>
                <wp:docPr id="103"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04" name="Line 106"/>
                        <wps:cNvCnPr>
                          <a:cxnSpLocks/>
                        </wps:cNvCnPr>
                        <wps:spPr bwMode="auto">
                          <a:xfrm>
                            <a:off x="11672" y="14369"/>
                            <a:ext cx="0" cy="9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05" name="AutoShape 105"/>
                        <wps:cNvSpPr>
                          <a:spLocks/>
                        </wps:cNvSpPr>
                        <wps:spPr bwMode="auto">
                          <a:xfrm>
                            <a:off x="11672" y="2473"/>
                            <a:ext cx="2" cy="11897"/>
                          </a:xfrm>
                          <a:custGeom>
                            <a:avLst/>
                            <a:gdLst>
                              <a:gd name="T0" fmla="+- 0 12386 2473"/>
                              <a:gd name="T1" fmla="*/ 12386 h 11897"/>
                              <a:gd name="T2" fmla="+- 0 14369 2473"/>
                              <a:gd name="T3" fmla="*/ 14369 h 11897"/>
                              <a:gd name="T4" fmla="+- 0 10403 2473"/>
                              <a:gd name="T5" fmla="*/ 10403 h 11897"/>
                              <a:gd name="T6" fmla="+- 0 12386 2473"/>
                              <a:gd name="T7" fmla="*/ 12386 h 11897"/>
                              <a:gd name="T8" fmla="+- 0 8421 2473"/>
                              <a:gd name="T9" fmla="*/ 8421 h 11897"/>
                              <a:gd name="T10" fmla="+- 0 10403 2473"/>
                              <a:gd name="T11" fmla="*/ 10403 h 11897"/>
                              <a:gd name="T12" fmla="+- 0 6438 2473"/>
                              <a:gd name="T13" fmla="*/ 6438 h 11897"/>
                              <a:gd name="T14" fmla="+- 0 8421 2473"/>
                              <a:gd name="T15" fmla="*/ 8421 h 11897"/>
                              <a:gd name="T16" fmla="+- 0 4455 2473"/>
                              <a:gd name="T17" fmla="*/ 4455 h 11897"/>
                              <a:gd name="T18" fmla="+- 0 6438 2473"/>
                              <a:gd name="T19" fmla="*/ 6438 h 11897"/>
                              <a:gd name="T20" fmla="+- 0 2473 2473"/>
                              <a:gd name="T21" fmla="*/ 2473 h 11897"/>
                              <a:gd name="T22" fmla="+- 0 4455 2473"/>
                              <a:gd name="T23" fmla="*/ 44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 name="Line 104"/>
                        <wps:cNvCnPr>
                          <a:cxnSpLocks/>
                        </wps:cNvCnPr>
                        <wps:spPr bwMode="auto">
                          <a:xfrm>
                            <a:off x="11672" y="580"/>
                            <a:ext cx="0" cy="18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ACABF77" id="Group 103" o:spid="_x0000_s1026" style="position:absolute;margin-left:583.2pt;margin-top:28.6pt;width:.8pt;height:735.3pt;z-index:251663360;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">
                <v:line id="Line 106" o:spid="_x0000_s1027" style="position:absolute;visibility:visible;mso-wrap-style:square" from="11672,143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" strokecolor="#e7e7e7" strokeweight=".26494mm">
                  <o:lock v:ext="edit" shapetype="f"/>
                </v:line>
                <v:shape id="AutoShape 105" o:spid="_x0000_s1028" style="position:absolute;left:11672;top:2473;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" path="m,9913r,1983m,7930l,9913m,5948l,7930m,3965l,5948m,1982l,3965m,l,1982e" filled="f" strokecolor="#e7e7e7" strokeweight=".26494mm">
                  <v:path arrowok="t" o:connecttype="custom" o:connectlocs="0,12386;0,14369;0,10403;0,12386;0,8421;0,10403;0,6438;0,8421;0,4455;0,6438;0,2473;0,4455" o:connectangles="0,0,0,0,0,0,0,0,0,0,0,0"/>
                </v:shape>
                <v:line id="Line 104" o:spid="_x0000_s1029" style="position:absolute;visibility:visible;mso-wrap-style:square" from="11672,580" to="11672,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8960" behindDoc="1" locked="0" layoutInCell="1" allowOverlap="1" wp14:anchorId="38D2C3B7" wp14:editId="08AB06FF">
                <wp:simplePos x="0" y="0"/>
                <wp:positionH relativeFrom="page">
                  <wp:posOffset>373380</wp:posOffset>
                </wp:positionH>
                <wp:positionV relativeFrom="page">
                  <wp:posOffset>368300</wp:posOffset>
                </wp:positionV>
                <wp:extent cx="1270" cy="9328150"/>
                <wp:effectExtent l="0" t="0" r="0" b="6350"/>
                <wp:wrapNone/>
                <wp:docPr id="102"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369 580"/>
                            <a:gd name="T1" fmla="*/ 14369 h 14690"/>
                            <a:gd name="T2" fmla="+- 0 15270 580"/>
                            <a:gd name="T3" fmla="*/ 15270 h 14690"/>
                            <a:gd name="T4" fmla="+- 0 12386 580"/>
                            <a:gd name="T5" fmla="*/ 12386 h 14690"/>
                            <a:gd name="T6" fmla="+- 0 14369 580"/>
                            <a:gd name="T7" fmla="*/ 14369 h 14690"/>
                            <a:gd name="T8" fmla="+- 0 10403 580"/>
                            <a:gd name="T9" fmla="*/ 10403 h 14690"/>
                            <a:gd name="T10" fmla="+- 0 12386 580"/>
                            <a:gd name="T11" fmla="*/ 12386 h 14690"/>
                            <a:gd name="T12" fmla="+- 0 8421 580"/>
                            <a:gd name="T13" fmla="*/ 8421 h 14690"/>
                            <a:gd name="T14" fmla="+- 0 10403 580"/>
                            <a:gd name="T15" fmla="*/ 10403 h 14690"/>
                            <a:gd name="T16" fmla="+- 0 6438 580"/>
                            <a:gd name="T17" fmla="*/ 6438 h 14690"/>
                            <a:gd name="T18" fmla="+- 0 8421 580"/>
                            <a:gd name="T19" fmla="*/ 8421 h 14690"/>
                            <a:gd name="T20" fmla="+- 0 4455 580"/>
                            <a:gd name="T21" fmla="*/ 4455 h 14690"/>
                            <a:gd name="T22" fmla="+- 0 6438 580"/>
                            <a:gd name="T23" fmla="*/ 6438 h 14690"/>
                            <a:gd name="T24" fmla="+- 0 2473 580"/>
                            <a:gd name="T25" fmla="*/ 2473 h 14690"/>
                            <a:gd name="T26" fmla="+- 0 4455 580"/>
                            <a:gd name="T27" fmla="*/ 4455 h 14690"/>
                            <a:gd name="T28" fmla="+- 0 580 580"/>
                            <a:gd name="T29" fmla="*/ 580 h 14690"/>
                            <a:gd name="T30" fmla="+- 0 2473 580"/>
                            <a:gd name="T31" fmla="*/ 24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789"/>
                              </a:moveTo>
                              <a:lnTo>
                                <a:pt x="0" y="14690"/>
                              </a:lnTo>
                              <a:moveTo>
                                <a:pt x="0" y="11806"/>
                              </a:moveTo>
                              <a:lnTo>
                                <a:pt x="0" y="13789"/>
                              </a:lnTo>
                              <a:moveTo>
                                <a:pt x="0" y="9823"/>
                              </a:moveTo>
                              <a:lnTo>
                                <a:pt x="0" y="11806"/>
                              </a:lnTo>
                              <a:moveTo>
                                <a:pt x="0" y="7841"/>
                              </a:moveTo>
                              <a:lnTo>
                                <a:pt x="0" y="9823"/>
                              </a:lnTo>
                              <a:moveTo>
                                <a:pt x="0" y="5858"/>
                              </a:moveTo>
                              <a:lnTo>
                                <a:pt x="0" y="7841"/>
                              </a:lnTo>
                              <a:moveTo>
                                <a:pt x="0" y="3875"/>
                              </a:moveTo>
                              <a:lnTo>
                                <a:pt x="0" y="5858"/>
                              </a:lnTo>
                              <a:moveTo>
                                <a:pt x="0" y="1893"/>
                              </a:moveTo>
                              <a:lnTo>
                                <a:pt x="0" y="3875"/>
                              </a:lnTo>
                              <a:moveTo>
                                <a:pt x="0" y="0"/>
                              </a:moveTo>
                              <a:lnTo>
                                <a:pt x="0" y="18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3E5169" id="AutoShape 102" o:spid="_x0000_s1026" style="position:absolute;margin-left:29.4pt;margin-top:29pt;width:.1pt;height:734.5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" path="m,13789r,901m,11806r,1983m,9823r,1983m,7841l,9823m,5858l,7841m,3875l,5858m,1893l,3875m,l,1893e" filled="f" strokecolor="#e7e7e7" strokeweight=".26494mm">
                <v:path arrowok="t" o:connecttype="custom" o:connectlocs="0,9124315;0,9696450;0,7865110;0,9124315;0,6605905;0,7865110;0,5347335;0,6605905;0,4088130;0,5347335;0,2828925;0,4088130;0,1570355;0,2828925;0,368300;0,157035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814"/>
        <w:gridCol w:w="2420"/>
        <w:gridCol w:w="3628"/>
        <w:gridCol w:w="899"/>
      </w:tblGrid>
      <w:tr w:rsidR="000E0856" w:rsidRPr="0030693F" w14:paraId="3E0CC0F3" w14:textId="77777777" w:rsidTr="002E67A3">
        <w:trPr>
          <w:trHeight w:hRule="exact" w:val="1891"/>
        </w:trPr>
        <w:tc>
          <w:tcPr>
            <w:tcW w:w="902" w:type="dxa"/>
          </w:tcPr>
          <w:p w14:paraId="387453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8</w:t>
            </w:r>
          </w:p>
        </w:tc>
        <w:tc>
          <w:tcPr>
            <w:tcW w:w="2814" w:type="dxa"/>
          </w:tcPr>
          <w:p w14:paraId="61A132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jordan</w:t>
            </w:r>
          </w:p>
        </w:tc>
        <w:tc>
          <w:tcPr>
            <w:tcW w:w="2420" w:type="dxa"/>
          </w:tcPr>
          <w:p w14:paraId="000D74A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F421C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6555D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3E61D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527</w:t>
            </w:r>
          </w:p>
        </w:tc>
      </w:tr>
      <w:tr w:rsidR="000E0856" w:rsidRPr="0030693F" w14:paraId="04F93C56" w14:textId="77777777" w:rsidTr="002E67A3">
        <w:trPr>
          <w:trHeight w:hRule="exact" w:val="1983"/>
        </w:trPr>
        <w:tc>
          <w:tcPr>
            <w:tcW w:w="902" w:type="dxa"/>
          </w:tcPr>
          <w:p w14:paraId="0A52FA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7</w:t>
            </w:r>
          </w:p>
        </w:tc>
        <w:tc>
          <w:tcPr>
            <w:tcW w:w="2814" w:type="dxa"/>
          </w:tcPr>
          <w:p w14:paraId="2C7314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jamaica</w:t>
            </w:r>
          </w:p>
        </w:tc>
        <w:tc>
          <w:tcPr>
            <w:tcW w:w="2420" w:type="dxa"/>
          </w:tcPr>
          <w:p w14:paraId="55E077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F5F877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EDC1A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CE4EA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86</w:t>
            </w:r>
          </w:p>
        </w:tc>
      </w:tr>
      <w:tr w:rsidR="000E0856" w:rsidRPr="0030693F" w14:paraId="426B60F0" w14:textId="77777777" w:rsidTr="002E67A3">
        <w:trPr>
          <w:trHeight w:hRule="exact" w:val="1983"/>
        </w:trPr>
        <w:tc>
          <w:tcPr>
            <w:tcW w:w="902" w:type="dxa"/>
          </w:tcPr>
          <w:p w14:paraId="688C5D3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6</w:t>
            </w:r>
          </w:p>
        </w:tc>
        <w:tc>
          <w:tcPr>
            <w:tcW w:w="2814" w:type="dxa"/>
          </w:tcPr>
          <w:p w14:paraId="6BE227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raq</w:t>
            </w:r>
          </w:p>
        </w:tc>
        <w:tc>
          <w:tcPr>
            <w:tcW w:w="2420" w:type="dxa"/>
          </w:tcPr>
          <w:p w14:paraId="5E23B55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AF00A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5CB84F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BB965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90</w:t>
            </w:r>
          </w:p>
        </w:tc>
      </w:tr>
      <w:tr w:rsidR="000E0856" w:rsidRPr="0030693F" w14:paraId="22BEFED7" w14:textId="77777777" w:rsidTr="002E67A3">
        <w:trPr>
          <w:trHeight w:hRule="exact" w:val="1983"/>
        </w:trPr>
        <w:tc>
          <w:tcPr>
            <w:tcW w:w="902" w:type="dxa"/>
          </w:tcPr>
          <w:p w14:paraId="2C72BF1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5</w:t>
            </w:r>
          </w:p>
        </w:tc>
        <w:tc>
          <w:tcPr>
            <w:tcW w:w="2814" w:type="dxa"/>
          </w:tcPr>
          <w:p w14:paraId="491A92E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slamic republic of iran)</w:t>
            </w:r>
          </w:p>
        </w:tc>
        <w:tc>
          <w:tcPr>
            <w:tcW w:w="2420" w:type="dxa"/>
          </w:tcPr>
          <w:p w14:paraId="1B8279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7880E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9AECF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2661EF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841</w:t>
            </w:r>
          </w:p>
        </w:tc>
      </w:tr>
      <w:tr w:rsidR="000E0856" w:rsidRPr="0030693F" w14:paraId="039A713E" w14:textId="77777777" w:rsidTr="002E67A3">
        <w:trPr>
          <w:trHeight w:hRule="exact" w:val="1983"/>
        </w:trPr>
        <w:tc>
          <w:tcPr>
            <w:tcW w:w="902" w:type="dxa"/>
          </w:tcPr>
          <w:p w14:paraId="144343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4</w:t>
            </w:r>
          </w:p>
        </w:tc>
        <w:tc>
          <w:tcPr>
            <w:tcW w:w="2814" w:type="dxa"/>
          </w:tcPr>
          <w:p w14:paraId="737E2B0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uyana</w:t>
            </w:r>
          </w:p>
        </w:tc>
        <w:tc>
          <w:tcPr>
            <w:tcW w:w="2420" w:type="dxa"/>
          </w:tcPr>
          <w:p w14:paraId="4A45662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36C285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754E42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EC195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10</w:t>
            </w:r>
          </w:p>
        </w:tc>
      </w:tr>
      <w:tr w:rsidR="000E0856" w:rsidRPr="0030693F" w14:paraId="5FBB1D18" w14:textId="77777777" w:rsidTr="002E67A3">
        <w:trPr>
          <w:trHeight w:hRule="exact" w:val="1983"/>
        </w:trPr>
        <w:tc>
          <w:tcPr>
            <w:tcW w:w="902" w:type="dxa"/>
          </w:tcPr>
          <w:p w14:paraId="56F71B7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3</w:t>
            </w:r>
          </w:p>
        </w:tc>
        <w:tc>
          <w:tcPr>
            <w:tcW w:w="2814" w:type="dxa"/>
          </w:tcPr>
          <w:p w14:paraId="60E6343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renada</w:t>
            </w:r>
          </w:p>
        </w:tc>
        <w:tc>
          <w:tcPr>
            <w:tcW w:w="2420" w:type="dxa"/>
          </w:tcPr>
          <w:p w14:paraId="7A6E2F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02D5F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7AA5E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E06A37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79</w:t>
            </w:r>
          </w:p>
        </w:tc>
      </w:tr>
      <w:tr w:rsidR="000E0856" w:rsidRPr="0030693F" w14:paraId="0E860725" w14:textId="77777777" w:rsidTr="002E67A3">
        <w:trPr>
          <w:trHeight w:hRule="exact" w:val="1983"/>
        </w:trPr>
        <w:tc>
          <w:tcPr>
            <w:tcW w:w="902" w:type="dxa"/>
          </w:tcPr>
          <w:p w14:paraId="2858198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2</w:t>
            </w:r>
          </w:p>
        </w:tc>
        <w:tc>
          <w:tcPr>
            <w:tcW w:w="2814" w:type="dxa"/>
          </w:tcPr>
          <w:p w14:paraId="56D83A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eorgia</w:t>
            </w:r>
          </w:p>
        </w:tc>
        <w:tc>
          <w:tcPr>
            <w:tcW w:w="2420" w:type="dxa"/>
          </w:tcPr>
          <w:p w14:paraId="405817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E872E8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30FBB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D8766F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742</w:t>
            </w:r>
          </w:p>
        </w:tc>
      </w:tr>
      <w:tr w:rsidR="000E0856" w:rsidRPr="0030693F" w14:paraId="0EFEC238" w14:textId="77777777" w:rsidTr="002E67A3">
        <w:trPr>
          <w:trHeight w:hRule="exact" w:val="664"/>
        </w:trPr>
        <w:tc>
          <w:tcPr>
            <w:tcW w:w="902" w:type="dxa"/>
          </w:tcPr>
          <w:p w14:paraId="46CCE2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1</w:t>
            </w:r>
          </w:p>
        </w:tc>
        <w:tc>
          <w:tcPr>
            <w:tcW w:w="2814" w:type="dxa"/>
          </w:tcPr>
          <w:p w14:paraId="3D0B84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abon</w:t>
            </w:r>
          </w:p>
        </w:tc>
        <w:tc>
          <w:tcPr>
            <w:tcW w:w="2420" w:type="dxa"/>
          </w:tcPr>
          <w:p w14:paraId="7DDE301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FE6F6A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899" w:type="dxa"/>
          </w:tcPr>
          <w:p w14:paraId="6A9270D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0</w:t>
            </w:r>
          </w:p>
        </w:tc>
      </w:tr>
    </w:tbl>
    <w:p w14:paraId="5E6D8BF9"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2B9FC10D"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4384" behindDoc="0" locked="0" layoutInCell="1" allowOverlap="1" wp14:anchorId="24380B01" wp14:editId="150AD8D8">
                <wp:simplePos x="0" y="0"/>
                <wp:positionH relativeFrom="page">
                  <wp:posOffset>7406640</wp:posOffset>
                </wp:positionH>
                <wp:positionV relativeFrom="page">
                  <wp:posOffset>363220</wp:posOffset>
                </wp:positionV>
                <wp:extent cx="10160" cy="9338310"/>
                <wp:effectExtent l="0" t="0" r="0" b="0"/>
                <wp:wrapNone/>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99" name="Line 101"/>
                        <wps:cNvCnPr>
                          <a:cxnSpLocks/>
                        </wps:cNvCnPr>
                        <wps:spPr bwMode="auto">
                          <a:xfrm>
                            <a:off x="11672" y="13768"/>
                            <a:ext cx="0" cy="15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00" name="AutoShape 100"/>
                        <wps:cNvSpPr>
                          <a:spLocks/>
                        </wps:cNvSpPr>
                        <wps:spPr bwMode="auto">
                          <a:xfrm>
                            <a:off x="11672" y="1872"/>
                            <a:ext cx="2" cy="11897"/>
                          </a:xfrm>
                          <a:custGeom>
                            <a:avLst/>
                            <a:gdLst>
                              <a:gd name="T0" fmla="+- 0 11785 1872"/>
                              <a:gd name="T1" fmla="*/ 11785 h 11897"/>
                              <a:gd name="T2" fmla="+- 0 13768 1872"/>
                              <a:gd name="T3" fmla="*/ 13768 h 11897"/>
                              <a:gd name="T4" fmla="+- 0 9802 1872"/>
                              <a:gd name="T5" fmla="*/ 9802 h 11897"/>
                              <a:gd name="T6" fmla="+- 0 11785 1872"/>
                              <a:gd name="T7" fmla="*/ 11785 h 11897"/>
                              <a:gd name="T8" fmla="+- 0 7820 1872"/>
                              <a:gd name="T9" fmla="*/ 7820 h 11897"/>
                              <a:gd name="T10" fmla="+- 0 9802 1872"/>
                              <a:gd name="T11" fmla="*/ 9802 h 11897"/>
                              <a:gd name="T12" fmla="+- 0 5837 1872"/>
                              <a:gd name="T13" fmla="*/ 5837 h 11897"/>
                              <a:gd name="T14" fmla="+- 0 7820 1872"/>
                              <a:gd name="T15" fmla="*/ 7820 h 11897"/>
                              <a:gd name="T16" fmla="+- 0 3854 1872"/>
                              <a:gd name="T17" fmla="*/ 3854 h 11897"/>
                              <a:gd name="T18" fmla="+- 0 5837 1872"/>
                              <a:gd name="T19" fmla="*/ 5837 h 11897"/>
                              <a:gd name="T20" fmla="+- 0 1872 1872"/>
                              <a:gd name="T21" fmla="*/ 1872 h 11897"/>
                              <a:gd name="T22" fmla="+- 0 3854 1872"/>
                              <a:gd name="T23" fmla="*/ 38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Line 99"/>
                        <wps:cNvCnPr>
                          <a:cxnSpLocks/>
                        </wps:cNvCnPr>
                        <wps:spPr bwMode="auto">
                          <a:xfrm>
                            <a:off x="11672" y="580"/>
                            <a:ext cx="0" cy="12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335F75D" id="Group 98" o:spid="_x0000_s1026" style="position:absolute;margin-left:583.2pt;margin-top:28.6pt;width:.8pt;height:735.3pt;z-index:251664384;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">
                <v:line id="Line 101" o:spid="_x0000_s1027" style="position:absolute;visibility:visible;mso-wrap-style:square" from="11672,137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" strokecolor="#e7e7e7" strokeweight=".26494mm">
                  <o:lock v:ext="edit" shapetype="f"/>
                </v:line>
                <v:shape id="AutoShape 100" o:spid="_x0000_s1028" style="position:absolute;left:11672;top:18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" path="m,9913r,1983m,7930l,9913m,5948l,7930m,3965l,5948m,1982l,3965m,l,1982e" filled="f" strokecolor="#e7e7e7" strokeweight=".26494mm">
                  <v:path arrowok="t" o:connecttype="custom" o:connectlocs="0,11785;0,13768;0,9802;0,11785;0,7820;0,9802;0,5837;0,7820;0,3854;0,5837;0,1872;0,3854" o:connectangles="0,0,0,0,0,0,0,0,0,0,0,0"/>
                </v:shape>
                <v:line id="Line 99" o:spid="_x0000_s1029" style="position:absolute;visibility:visible;mso-wrap-style:square" from="11672,580" to="11672,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89984" behindDoc="1" locked="0" layoutInCell="1" allowOverlap="1" wp14:anchorId="5C2D81C7" wp14:editId="58D888AE">
                <wp:simplePos x="0" y="0"/>
                <wp:positionH relativeFrom="page">
                  <wp:posOffset>373380</wp:posOffset>
                </wp:positionH>
                <wp:positionV relativeFrom="page">
                  <wp:posOffset>368300</wp:posOffset>
                </wp:positionV>
                <wp:extent cx="1270" cy="9328150"/>
                <wp:effectExtent l="0" t="0" r="0" b="6350"/>
                <wp:wrapNone/>
                <wp:docPr id="97"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768 580"/>
                            <a:gd name="T1" fmla="*/ 13768 h 14690"/>
                            <a:gd name="T2" fmla="+- 0 15270 580"/>
                            <a:gd name="T3" fmla="*/ 15270 h 14690"/>
                            <a:gd name="T4" fmla="+- 0 11785 580"/>
                            <a:gd name="T5" fmla="*/ 11785 h 14690"/>
                            <a:gd name="T6" fmla="+- 0 13768 580"/>
                            <a:gd name="T7" fmla="*/ 13768 h 14690"/>
                            <a:gd name="T8" fmla="+- 0 9802 580"/>
                            <a:gd name="T9" fmla="*/ 9802 h 14690"/>
                            <a:gd name="T10" fmla="+- 0 11785 580"/>
                            <a:gd name="T11" fmla="*/ 11785 h 14690"/>
                            <a:gd name="T12" fmla="+- 0 7820 580"/>
                            <a:gd name="T13" fmla="*/ 7820 h 14690"/>
                            <a:gd name="T14" fmla="+- 0 9802 580"/>
                            <a:gd name="T15" fmla="*/ 9802 h 14690"/>
                            <a:gd name="T16" fmla="+- 0 5837 580"/>
                            <a:gd name="T17" fmla="*/ 5837 h 14690"/>
                            <a:gd name="T18" fmla="+- 0 7820 580"/>
                            <a:gd name="T19" fmla="*/ 7820 h 14690"/>
                            <a:gd name="T20" fmla="+- 0 3854 580"/>
                            <a:gd name="T21" fmla="*/ 3854 h 14690"/>
                            <a:gd name="T22" fmla="+- 0 5837 580"/>
                            <a:gd name="T23" fmla="*/ 5837 h 14690"/>
                            <a:gd name="T24" fmla="+- 0 1872 580"/>
                            <a:gd name="T25" fmla="*/ 1872 h 14690"/>
                            <a:gd name="T26" fmla="+- 0 3854 580"/>
                            <a:gd name="T27" fmla="*/ 3854 h 14690"/>
                            <a:gd name="T28" fmla="+- 0 580 580"/>
                            <a:gd name="T29" fmla="*/ 580 h 14690"/>
                            <a:gd name="T30" fmla="+- 0 1872 580"/>
                            <a:gd name="T31" fmla="*/ 18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188"/>
                              </a:moveTo>
                              <a:lnTo>
                                <a:pt x="0" y="14690"/>
                              </a:lnTo>
                              <a:moveTo>
                                <a:pt x="0" y="11205"/>
                              </a:moveTo>
                              <a:lnTo>
                                <a:pt x="0" y="13188"/>
                              </a:lnTo>
                              <a:moveTo>
                                <a:pt x="0" y="9222"/>
                              </a:moveTo>
                              <a:lnTo>
                                <a:pt x="0" y="11205"/>
                              </a:lnTo>
                              <a:moveTo>
                                <a:pt x="0" y="7240"/>
                              </a:moveTo>
                              <a:lnTo>
                                <a:pt x="0" y="9222"/>
                              </a:lnTo>
                              <a:moveTo>
                                <a:pt x="0" y="5257"/>
                              </a:moveTo>
                              <a:lnTo>
                                <a:pt x="0" y="7240"/>
                              </a:lnTo>
                              <a:moveTo>
                                <a:pt x="0" y="3274"/>
                              </a:moveTo>
                              <a:lnTo>
                                <a:pt x="0" y="5257"/>
                              </a:lnTo>
                              <a:moveTo>
                                <a:pt x="0" y="1292"/>
                              </a:moveTo>
                              <a:lnTo>
                                <a:pt x="0" y="3274"/>
                              </a:lnTo>
                              <a:moveTo>
                                <a:pt x="0" y="0"/>
                              </a:moveTo>
                              <a:lnTo>
                                <a:pt x="0" y="12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35602B" id="AutoShape 97" o:spid="_x0000_s1026" style="position:absolute;margin-left:29.4pt;margin-top:29pt;width:.1pt;height:734.5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" path="m,13188r,1502m,11205r,1983m,9222r,1983m,7240l,9222m,5257l,7240m,3274l,5257m,1292l,3274m,l,1292e" filled="f" strokecolor="#e7e7e7" strokeweight=".26494mm">
                <v:path arrowok="t" o:connecttype="custom" o:connectlocs="0,8742680;0,9696450;0,7483475;0,8742680;0,6224270;0,7483475;0,4965700;0,6224270;0,3706495;0,4965700;0,2447290;0,3706495;0,1188720;0,2447290;0,368300;0,11887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649"/>
        <w:gridCol w:w="2586"/>
        <w:gridCol w:w="3628"/>
        <w:gridCol w:w="899"/>
      </w:tblGrid>
      <w:tr w:rsidR="000E0856" w:rsidRPr="0030693F" w14:paraId="77B0A543" w14:textId="77777777" w:rsidTr="002E67A3">
        <w:trPr>
          <w:trHeight w:hRule="exact" w:val="1291"/>
        </w:trPr>
        <w:tc>
          <w:tcPr>
            <w:tcW w:w="902" w:type="dxa"/>
          </w:tcPr>
          <w:p w14:paraId="2ABDD149" w14:textId="77777777" w:rsidR="000E0856" w:rsidRPr="0030693F" w:rsidRDefault="000E0856" w:rsidP="000E0856">
            <w:pPr>
              <w:outlineLvl w:val="0"/>
              <w:rPr>
                <w:rFonts w:ascii="Times New Roman" w:hAnsi="Times New Roman" w:cs="Times New Roman"/>
                <w:color w:val="000000" w:themeColor="text1"/>
              </w:rPr>
            </w:pPr>
          </w:p>
        </w:tc>
        <w:tc>
          <w:tcPr>
            <w:tcW w:w="2649" w:type="dxa"/>
          </w:tcPr>
          <w:p w14:paraId="4F12B4E3" w14:textId="77777777" w:rsidR="000E0856" w:rsidRPr="0030693F" w:rsidRDefault="000E0856" w:rsidP="000E0856">
            <w:pPr>
              <w:outlineLvl w:val="0"/>
              <w:rPr>
                <w:rFonts w:ascii="Times New Roman" w:hAnsi="Times New Roman" w:cs="Times New Roman"/>
                <w:color w:val="000000" w:themeColor="text1"/>
              </w:rPr>
            </w:pPr>
          </w:p>
        </w:tc>
        <w:tc>
          <w:tcPr>
            <w:tcW w:w="2586" w:type="dxa"/>
          </w:tcPr>
          <w:p w14:paraId="1BB23A5D"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1F75C9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04C859B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52641A2"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518326FE" w14:textId="77777777" w:rsidTr="002E67A3">
        <w:trPr>
          <w:trHeight w:hRule="exact" w:val="1983"/>
        </w:trPr>
        <w:tc>
          <w:tcPr>
            <w:tcW w:w="902" w:type="dxa"/>
          </w:tcPr>
          <w:p w14:paraId="4EC0EB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0</w:t>
            </w:r>
          </w:p>
        </w:tc>
        <w:tc>
          <w:tcPr>
            <w:tcW w:w="2649" w:type="dxa"/>
          </w:tcPr>
          <w:p w14:paraId="5A09517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fiji</w:t>
            </w:r>
          </w:p>
        </w:tc>
        <w:tc>
          <w:tcPr>
            <w:tcW w:w="2586" w:type="dxa"/>
          </w:tcPr>
          <w:p w14:paraId="328815F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9BF20E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45E5A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2BDAC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86</w:t>
            </w:r>
          </w:p>
        </w:tc>
      </w:tr>
      <w:tr w:rsidR="000E0856" w:rsidRPr="0030693F" w14:paraId="39D704F9" w14:textId="77777777" w:rsidTr="002E67A3">
        <w:trPr>
          <w:trHeight w:hRule="exact" w:val="1983"/>
        </w:trPr>
        <w:tc>
          <w:tcPr>
            <w:tcW w:w="902" w:type="dxa"/>
          </w:tcPr>
          <w:p w14:paraId="2F7BC6A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9</w:t>
            </w:r>
          </w:p>
        </w:tc>
        <w:tc>
          <w:tcPr>
            <w:tcW w:w="2649" w:type="dxa"/>
          </w:tcPr>
          <w:p w14:paraId="3A80A9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ecuador</w:t>
            </w:r>
          </w:p>
        </w:tc>
        <w:tc>
          <w:tcPr>
            <w:tcW w:w="2586" w:type="dxa"/>
          </w:tcPr>
          <w:p w14:paraId="74E4C3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72A43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B6C7F1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C5527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16</w:t>
            </w:r>
          </w:p>
        </w:tc>
      </w:tr>
      <w:tr w:rsidR="000E0856" w:rsidRPr="0030693F" w14:paraId="3DCB8D94" w14:textId="77777777" w:rsidTr="002E67A3">
        <w:trPr>
          <w:trHeight w:hRule="exact" w:val="1983"/>
        </w:trPr>
        <w:tc>
          <w:tcPr>
            <w:tcW w:w="902" w:type="dxa"/>
          </w:tcPr>
          <w:p w14:paraId="08E6A6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8</w:t>
            </w:r>
          </w:p>
        </w:tc>
        <w:tc>
          <w:tcPr>
            <w:tcW w:w="2649" w:type="dxa"/>
          </w:tcPr>
          <w:p w14:paraId="137BADF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w:t>
            </w:r>
            <w:proofErr w:type="gramStart"/>
            <w:r w:rsidRPr="0030693F">
              <w:rPr>
                <w:rFonts w:ascii="Times New Roman" w:hAnsi="Times New Roman" w:cs="Times New Roman"/>
                <w:color w:val="000000" w:themeColor="text1"/>
              </w:rPr>
              <w:t>equatorial guinea</w:t>
            </w:r>
            <w:proofErr w:type="gramEnd"/>
            <w:r w:rsidRPr="0030693F">
              <w:rPr>
                <w:rFonts w:ascii="Times New Roman" w:hAnsi="Times New Roman" w:cs="Times New Roman"/>
                <w:color w:val="000000" w:themeColor="text1"/>
              </w:rPr>
              <w:t>)</w:t>
            </w:r>
          </w:p>
        </w:tc>
        <w:tc>
          <w:tcPr>
            <w:tcW w:w="2586" w:type="dxa"/>
          </w:tcPr>
          <w:p w14:paraId="0ACD8D4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AB1F7F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882C5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BE93CB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3</w:t>
            </w:r>
          </w:p>
        </w:tc>
      </w:tr>
      <w:tr w:rsidR="000E0856" w:rsidRPr="0030693F" w14:paraId="34FA3DA4" w14:textId="77777777" w:rsidTr="002E67A3">
        <w:trPr>
          <w:trHeight w:hRule="exact" w:val="1983"/>
        </w:trPr>
        <w:tc>
          <w:tcPr>
            <w:tcW w:w="902" w:type="dxa"/>
          </w:tcPr>
          <w:p w14:paraId="450330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7</w:t>
            </w:r>
          </w:p>
        </w:tc>
        <w:tc>
          <w:tcPr>
            <w:tcW w:w="2649" w:type="dxa"/>
          </w:tcPr>
          <w:p w14:paraId="2670E76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ominican republic)</w:t>
            </w:r>
          </w:p>
        </w:tc>
        <w:tc>
          <w:tcPr>
            <w:tcW w:w="2586" w:type="dxa"/>
          </w:tcPr>
          <w:p w14:paraId="546A04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2452B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2A810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47B305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53</w:t>
            </w:r>
          </w:p>
        </w:tc>
      </w:tr>
      <w:tr w:rsidR="000E0856" w:rsidRPr="0030693F" w14:paraId="27A951E0" w14:textId="77777777" w:rsidTr="002E67A3">
        <w:trPr>
          <w:trHeight w:hRule="exact" w:val="1983"/>
        </w:trPr>
        <w:tc>
          <w:tcPr>
            <w:tcW w:w="902" w:type="dxa"/>
          </w:tcPr>
          <w:p w14:paraId="7F1B93B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6</w:t>
            </w:r>
          </w:p>
        </w:tc>
        <w:tc>
          <w:tcPr>
            <w:tcW w:w="2649" w:type="dxa"/>
          </w:tcPr>
          <w:p w14:paraId="5FFEDD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ominica</w:t>
            </w:r>
          </w:p>
        </w:tc>
        <w:tc>
          <w:tcPr>
            <w:tcW w:w="2586" w:type="dxa"/>
          </w:tcPr>
          <w:p w14:paraId="4F78C1F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6B63C2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82DB3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C4E01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1</w:t>
            </w:r>
          </w:p>
        </w:tc>
      </w:tr>
      <w:tr w:rsidR="000E0856" w:rsidRPr="0030693F" w14:paraId="5B50DF18" w14:textId="77777777" w:rsidTr="002E67A3">
        <w:trPr>
          <w:trHeight w:hRule="exact" w:val="1983"/>
        </w:trPr>
        <w:tc>
          <w:tcPr>
            <w:tcW w:w="902" w:type="dxa"/>
          </w:tcPr>
          <w:p w14:paraId="25B6BD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5</w:t>
            </w:r>
          </w:p>
        </w:tc>
        <w:tc>
          <w:tcPr>
            <w:tcW w:w="2649" w:type="dxa"/>
          </w:tcPr>
          <w:p w14:paraId="6E9AD54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uba</w:t>
            </w:r>
          </w:p>
        </w:tc>
        <w:tc>
          <w:tcPr>
            <w:tcW w:w="2586" w:type="dxa"/>
          </w:tcPr>
          <w:p w14:paraId="44F5E7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8C4D51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22FFB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5CA41F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08</w:t>
            </w:r>
          </w:p>
        </w:tc>
      </w:tr>
      <w:tr w:rsidR="000E0856" w:rsidRPr="0030693F" w14:paraId="32E17F7D" w14:textId="77777777" w:rsidTr="002E67A3">
        <w:trPr>
          <w:trHeight w:hRule="exact" w:val="1265"/>
        </w:trPr>
        <w:tc>
          <w:tcPr>
            <w:tcW w:w="902" w:type="dxa"/>
          </w:tcPr>
          <w:p w14:paraId="488B711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4</w:t>
            </w:r>
          </w:p>
        </w:tc>
        <w:tc>
          <w:tcPr>
            <w:tcW w:w="2649" w:type="dxa"/>
          </w:tcPr>
          <w:p w14:paraId="287D48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osta rica)</w:t>
            </w:r>
          </w:p>
        </w:tc>
        <w:tc>
          <w:tcPr>
            <w:tcW w:w="2586" w:type="dxa"/>
          </w:tcPr>
          <w:p w14:paraId="694E9BB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p w14:paraId="07B8733B" w14:textId="77777777" w:rsidR="000E0856" w:rsidRPr="0030693F" w:rsidRDefault="000E0856" w:rsidP="000E0856">
            <w:pPr>
              <w:outlineLvl w:val="0"/>
              <w:rPr>
                <w:rFonts w:ascii="Times New Roman" w:hAnsi="Times New Roman" w:cs="Times New Roman"/>
                <w:color w:val="000000" w:themeColor="text1"/>
              </w:rPr>
            </w:pPr>
          </w:p>
          <w:p w14:paraId="4A29574E" w14:textId="77777777" w:rsidR="000E0856" w:rsidRPr="0030693F" w:rsidRDefault="000E0856" w:rsidP="000E0856">
            <w:pPr>
              <w:outlineLvl w:val="0"/>
              <w:rPr>
                <w:rFonts w:ascii="Times New Roman" w:hAnsi="Times New Roman" w:cs="Times New Roman"/>
                <w:color w:val="000000" w:themeColor="text1"/>
              </w:rPr>
            </w:pPr>
          </w:p>
          <w:p w14:paraId="2F072002"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3F63A9F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6D7B6B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368</w:t>
            </w:r>
          </w:p>
        </w:tc>
      </w:tr>
    </w:tbl>
    <w:p w14:paraId="0FE4B70E"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544F42FD"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5408" behindDoc="0" locked="0" layoutInCell="1" allowOverlap="1" wp14:anchorId="06006FCE" wp14:editId="59CDD739">
                <wp:simplePos x="0" y="0"/>
                <wp:positionH relativeFrom="page">
                  <wp:posOffset>7406640</wp:posOffset>
                </wp:positionH>
                <wp:positionV relativeFrom="page">
                  <wp:posOffset>363220</wp:posOffset>
                </wp:positionV>
                <wp:extent cx="10160" cy="9338310"/>
                <wp:effectExtent l="0" t="0" r="0" b="0"/>
                <wp:wrapNone/>
                <wp:docPr id="93" name="Group 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94" name="Line 96"/>
                        <wps:cNvCnPr>
                          <a:cxnSpLocks/>
                        </wps:cNvCnPr>
                        <wps:spPr bwMode="auto">
                          <a:xfrm>
                            <a:off x="11672" y="15150"/>
                            <a:ext cx="0" cy="12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95" name="AutoShape 95"/>
                        <wps:cNvSpPr>
                          <a:spLocks/>
                        </wps:cNvSpPr>
                        <wps:spPr bwMode="auto">
                          <a:xfrm>
                            <a:off x="11672" y="1271"/>
                            <a:ext cx="2" cy="13879"/>
                          </a:xfrm>
                          <a:custGeom>
                            <a:avLst/>
                            <a:gdLst>
                              <a:gd name="T0" fmla="+- 0 13167 1271"/>
                              <a:gd name="T1" fmla="*/ 13167 h 13879"/>
                              <a:gd name="T2" fmla="+- 0 15150 1271"/>
                              <a:gd name="T3" fmla="*/ 15150 h 13879"/>
                              <a:gd name="T4" fmla="+- 0 11184 1271"/>
                              <a:gd name="T5" fmla="*/ 11184 h 13879"/>
                              <a:gd name="T6" fmla="+- 0 13167 1271"/>
                              <a:gd name="T7" fmla="*/ 13167 h 13879"/>
                              <a:gd name="T8" fmla="+- 0 9202 1271"/>
                              <a:gd name="T9" fmla="*/ 9202 h 13879"/>
                              <a:gd name="T10" fmla="+- 0 11184 1271"/>
                              <a:gd name="T11" fmla="*/ 11184 h 13879"/>
                              <a:gd name="T12" fmla="+- 0 7219 1271"/>
                              <a:gd name="T13" fmla="*/ 7219 h 13879"/>
                              <a:gd name="T14" fmla="+- 0 9202 1271"/>
                              <a:gd name="T15" fmla="*/ 9202 h 13879"/>
                              <a:gd name="T16" fmla="+- 0 5236 1271"/>
                              <a:gd name="T17" fmla="*/ 5236 h 13879"/>
                              <a:gd name="T18" fmla="+- 0 7219 1271"/>
                              <a:gd name="T19" fmla="*/ 7219 h 13879"/>
                              <a:gd name="T20" fmla="+- 0 3254 1271"/>
                              <a:gd name="T21" fmla="*/ 3254 h 13879"/>
                              <a:gd name="T22" fmla="+- 0 5236 1271"/>
                              <a:gd name="T23" fmla="*/ 5236 h 13879"/>
                              <a:gd name="T24" fmla="+- 0 1271 1271"/>
                              <a:gd name="T25" fmla="*/ 1271 h 13879"/>
                              <a:gd name="T26" fmla="+- 0 3254 1271"/>
                              <a:gd name="T27" fmla="*/ 3254 h 1387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879">
                                <a:moveTo>
                                  <a:pt x="0" y="11896"/>
                                </a:moveTo>
                                <a:lnTo>
                                  <a:pt x="0" y="13879"/>
                                </a:lnTo>
                                <a:moveTo>
                                  <a:pt x="0" y="9913"/>
                                </a:moveTo>
                                <a:lnTo>
                                  <a:pt x="0" y="11896"/>
                                </a:lnTo>
                                <a:moveTo>
                                  <a:pt x="0" y="7931"/>
                                </a:moveTo>
                                <a:lnTo>
                                  <a:pt x="0" y="9913"/>
                                </a:lnTo>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Line 94"/>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18A138A" id="Group 93" o:spid="_x0000_s1026" style="position:absolute;margin-left:583.2pt;margin-top:28.6pt;width:.8pt;height:735.3pt;z-index:251665408;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">
                <v:line id="Line 96" o:spid="_x0000_s1027" style="position:absolute;visibility:visible;mso-wrap-style:square" from="11672,1515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" strokecolor="#e7e7e7" strokeweight=".26494mm">
                  <o:lock v:ext="edit" shapetype="f"/>
                </v:line>
                <v:shape id="AutoShape 95" o:spid="_x0000_s1028" style="position:absolute;left:11672;top:1271;width:2;height:13879;visibility:visible;mso-wrap-style:square;v-text-anchor:top" coordsize="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" path="m,11896r,1983m,9913r,1983m,7931l,9913m,5948l,7931m,3965l,5948m,1983l,3965m,l,1983e" filled="f" strokecolor="#e7e7e7" strokeweight=".26494mm">
                  <v:path arrowok="t" o:connecttype="custom" o:connectlocs="0,13167;0,15150;0,11184;0,13167;0,9202;0,11184;0,7219;0,9202;0,5236;0,7219;0,3254;0,5236;0,1271;0,3254" o:connectangles="0,0,0,0,0,0,0,0,0,0,0,0,0,0"/>
                </v:shape>
                <v:line id="Line 94"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1008" behindDoc="1" locked="0" layoutInCell="1" allowOverlap="1" wp14:anchorId="48C6980C" wp14:editId="05C3E53F">
                <wp:simplePos x="0" y="0"/>
                <wp:positionH relativeFrom="page">
                  <wp:posOffset>373380</wp:posOffset>
                </wp:positionH>
                <wp:positionV relativeFrom="page">
                  <wp:posOffset>368300</wp:posOffset>
                </wp:positionV>
                <wp:extent cx="1270" cy="9328150"/>
                <wp:effectExtent l="0" t="0" r="0" b="6350"/>
                <wp:wrapNone/>
                <wp:docPr id="92"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150 580"/>
                            <a:gd name="T1" fmla="*/ 15150 h 14690"/>
                            <a:gd name="T2" fmla="+- 0 15270 580"/>
                            <a:gd name="T3" fmla="*/ 15270 h 14690"/>
                            <a:gd name="T4" fmla="+- 0 13167 580"/>
                            <a:gd name="T5" fmla="*/ 13167 h 14690"/>
                            <a:gd name="T6" fmla="+- 0 15150 580"/>
                            <a:gd name="T7" fmla="*/ 15150 h 14690"/>
                            <a:gd name="T8" fmla="+- 0 11184 580"/>
                            <a:gd name="T9" fmla="*/ 11184 h 14690"/>
                            <a:gd name="T10" fmla="+- 0 13167 580"/>
                            <a:gd name="T11" fmla="*/ 13167 h 14690"/>
                            <a:gd name="T12" fmla="+- 0 9202 580"/>
                            <a:gd name="T13" fmla="*/ 9202 h 14690"/>
                            <a:gd name="T14" fmla="+- 0 11184 580"/>
                            <a:gd name="T15" fmla="*/ 11184 h 14690"/>
                            <a:gd name="T16" fmla="+- 0 7219 580"/>
                            <a:gd name="T17" fmla="*/ 7219 h 14690"/>
                            <a:gd name="T18" fmla="+- 0 9202 580"/>
                            <a:gd name="T19" fmla="*/ 9202 h 14690"/>
                            <a:gd name="T20" fmla="+- 0 5236 580"/>
                            <a:gd name="T21" fmla="*/ 5236 h 14690"/>
                            <a:gd name="T22" fmla="+- 0 7219 580"/>
                            <a:gd name="T23" fmla="*/ 7219 h 14690"/>
                            <a:gd name="T24" fmla="+- 0 3254 580"/>
                            <a:gd name="T25" fmla="*/ 3254 h 14690"/>
                            <a:gd name="T26" fmla="+- 0 5236 580"/>
                            <a:gd name="T27" fmla="*/ 5236 h 14690"/>
                            <a:gd name="T28" fmla="+- 0 1271 580"/>
                            <a:gd name="T29" fmla="*/ 1271 h 14690"/>
                            <a:gd name="T30" fmla="+- 0 3254 580"/>
                            <a:gd name="T31" fmla="*/ 3254 h 14690"/>
                            <a:gd name="T32" fmla="+- 0 580 580"/>
                            <a:gd name="T33" fmla="*/ 580 h 14690"/>
                            <a:gd name="T34" fmla="+- 0 1271 580"/>
                            <a:gd name="T35"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690">
                              <a:moveTo>
                                <a:pt x="0" y="14570"/>
                              </a:moveTo>
                              <a:lnTo>
                                <a:pt x="0" y="14690"/>
                              </a:lnTo>
                              <a:moveTo>
                                <a:pt x="0" y="12587"/>
                              </a:moveTo>
                              <a:lnTo>
                                <a:pt x="0" y="14570"/>
                              </a:lnTo>
                              <a:moveTo>
                                <a:pt x="0" y="10604"/>
                              </a:moveTo>
                              <a:lnTo>
                                <a:pt x="0" y="12587"/>
                              </a:lnTo>
                              <a:moveTo>
                                <a:pt x="0" y="8622"/>
                              </a:moveTo>
                              <a:lnTo>
                                <a:pt x="0" y="10604"/>
                              </a:lnTo>
                              <a:moveTo>
                                <a:pt x="0" y="6639"/>
                              </a:moveTo>
                              <a:lnTo>
                                <a:pt x="0" y="8622"/>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1EA70" id="AutoShape 92" o:spid="_x0000_s1026" style="position:absolute;margin-left:29.4pt;margin-top:29pt;width:.1pt;height:734.5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" path="m,14570r,120m,12587r,1983m,10604r,1983m,8622r,1982m,6639l,8622m,4656l,6639m,2674l,4656m,691l,2674m,l,691e" filled="f" strokecolor="#e7e7e7" strokeweight=".26494mm">
                <v:path arrowok="t" o:connecttype="custom" o:connectlocs="0,9620250;0,9696450;0,8361045;0,9620250;0,7101840;0,8361045;0,5843270;0,7101840;0,4584065;0,5843270;0,3324860;0,4584065;0,2066290;0,3324860;0,807085;0,2066290;0,368300;0,807085" o:connectangles="0,0,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897"/>
        <w:gridCol w:w="2338"/>
        <w:gridCol w:w="3628"/>
        <w:gridCol w:w="1019"/>
      </w:tblGrid>
      <w:tr w:rsidR="000E0856" w:rsidRPr="0030693F" w14:paraId="59DAA5C7" w14:textId="77777777" w:rsidTr="002E67A3">
        <w:trPr>
          <w:trHeight w:hRule="exact" w:val="690"/>
        </w:trPr>
        <w:tc>
          <w:tcPr>
            <w:tcW w:w="902" w:type="dxa"/>
          </w:tcPr>
          <w:p w14:paraId="7FC9D8DF" w14:textId="77777777" w:rsidR="000E0856" w:rsidRPr="0030693F" w:rsidRDefault="000E0856" w:rsidP="000E0856">
            <w:pPr>
              <w:outlineLvl w:val="0"/>
              <w:rPr>
                <w:rFonts w:ascii="Times New Roman" w:hAnsi="Times New Roman" w:cs="Times New Roman"/>
                <w:color w:val="000000" w:themeColor="text1"/>
              </w:rPr>
            </w:pPr>
          </w:p>
        </w:tc>
        <w:tc>
          <w:tcPr>
            <w:tcW w:w="2897" w:type="dxa"/>
          </w:tcPr>
          <w:p w14:paraId="7D91D19A" w14:textId="77777777" w:rsidR="000E0856" w:rsidRPr="0030693F" w:rsidRDefault="000E0856" w:rsidP="000E0856">
            <w:pPr>
              <w:outlineLvl w:val="0"/>
              <w:rPr>
                <w:rFonts w:ascii="Times New Roman" w:hAnsi="Times New Roman" w:cs="Times New Roman"/>
                <w:color w:val="000000" w:themeColor="text1"/>
              </w:rPr>
            </w:pPr>
          </w:p>
        </w:tc>
        <w:tc>
          <w:tcPr>
            <w:tcW w:w="2338" w:type="dxa"/>
          </w:tcPr>
          <w:p w14:paraId="5E23050B"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008559D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6D3E3E6"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EADCC79" w14:textId="77777777" w:rsidTr="002E67A3">
        <w:trPr>
          <w:trHeight w:hRule="exact" w:val="1983"/>
        </w:trPr>
        <w:tc>
          <w:tcPr>
            <w:tcW w:w="902" w:type="dxa"/>
          </w:tcPr>
          <w:p w14:paraId="3416A3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3</w:t>
            </w:r>
          </w:p>
        </w:tc>
        <w:tc>
          <w:tcPr>
            <w:tcW w:w="2897" w:type="dxa"/>
          </w:tcPr>
          <w:p w14:paraId="638F97C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olombia</w:t>
            </w:r>
          </w:p>
        </w:tc>
        <w:tc>
          <w:tcPr>
            <w:tcW w:w="2338" w:type="dxa"/>
          </w:tcPr>
          <w:p w14:paraId="16BF5E2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68CC1D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0F5E2C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40995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535</w:t>
            </w:r>
          </w:p>
        </w:tc>
      </w:tr>
      <w:tr w:rsidR="000E0856" w:rsidRPr="0030693F" w14:paraId="28D9BD32" w14:textId="77777777" w:rsidTr="002E67A3">
        <w:trPr>
          <w:trHeight w:hRule="exact" w:val="1983"/>
        </w:trPr>
        <w:tc>
          <w:tcPr>
            <w:tcW w:w="902" w:type="dxa"/>
          </w:tcPr>
          <w:p w14:paraId="7C8A1CF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2</w:t>
            </w:r>
          </w:p>
        </w:tc>
        <w:tc>
          <w:tcPr>
            <w:tcW w:w="2897" w:type="dxa"/>
          </w:tcPr>
          <w:p w14:paraId="598615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hina</w:t>
            </w:r>
          </w:p>
        </w:tc>
        <w:tc>
          <w:tcPr>
            <w:tcW w:w="2338" w:type="dxa"/>
          </w:tcPr>
          <w:p w14:paraId="0801629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82F90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3C5469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23225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7,513</w:t>
            </w:r>
          </w:p>
        </w:tc>
      </w:tr>
      <w:tr w:rsidR="000E0856" w:rsidRPr="0030693F" w14:paraId="4EAC1601" w14:textId="77777777" w:rsidTr="002E67A3">
        <w:trPr>
          <w:trHeight w:hRule="exact" w:val="1983"/>
        </w:trPr>
        <w:tc>
          <w:tcPr>
            <w:tcW w:w="902" w:type="dxa"/>
          </w:tcPr>
          <w:p w14:paraId="443BF3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1</w:t>
            </w:r>
          </w:p>
        </w:tc>
        <w:tc>
          <w:tcPr>
            <w:tcW w:w="2897" w:type="dxa"/>
          </w:tcPr>
          <w:p w14:paraId="4B028BE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ulgaria</w:t>
            </w:r>
          </w:p>
        </w:tc>
        <w:tc>
          <w:tcPr>
            <w:tcW w:w="2338" w:type="dxa"/>
          </w:tcPr>
          <w:p w14:paraId="3BBEDD0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43194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D239F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A9F5C7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784</w:t>
            </w:r>
          </w:p>
        </w:tc>
      </w:tr>
      <w:tr w:rsidR="000E0856" w:rsidRPr="0030693F" w14:paraId="7A653A6E" w14:textId="77777777" w:rsidTr="002E67A3">
        <w:trPr>
          <w:trHeight w:hRule="exact" w:val="1983"/>
        </w:trPr>
        <w:tc>
          <w:tcPr>
            <w:tcW w:w="902" w:type="dxa"/>
          </w:tcPr>
          <w:p w14:paraId="3AD5021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0</w:t>
            </w:r>
          </w:p>
        </w:tc>
        <w:tc>
          <w:tcPr>
            <w:tcW w:w="2897" w:type="dxa"/>
          </w:tcPr>
          <w:p w14:paraId="18BE5B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razil</w:t>
            </w:r>
          </w:p>
        </w:tc>
        <w:tc>
          <w:tcPr>
            <w:tcW w:w="2338" w:type="dxa"/>
          </w:tcPr>
          <w:p w14:paraId="59D60A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34B1D2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3AA825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6F57124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4,828</w:t>
            </w:r>
          </w:p>
        </w:tc>
      </w:tr>
      <w:tr w:rsidR="000E0856" w:rsidRPr="0030693F" w14:paraId="6393C8B1" w14:textId="77777777" w:rsidTr="002E67A3">
        <w:trPr>
          <w:trHeight w:hRule="exact" w:val="1983"/>
        </w:trPr>
        <w:tc>
          <w:tcPr>
            <w:tcW w:w="902" w:type="dxa"/>
          </w:tcPr>
          <w:p w14:paraId="187F8B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9</w:t>
            </w:r>
          </w:p>
        </w:tc>
        <w:tc>
          <w:tcPr>
            <w:tcW w:w="2897" w:type="dxa"/>
          </w:tcPr>
          <w:p w14:paraId="702776E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tswana</w:t>
            </w:r>
          </w:p>
        </w:tc>
        <w:tc>
          <w:tcPr>
            <w:tcW w:w="2338" w:type="dxa"/>
          </w:tcPr>
          <w:p w14:paraId="3508A5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7AED6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95D58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D0A6A1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66</w:t>
            </w:r>
          </w:p>
        </w:tc>
      </w:tr>
      <w:tr w:rsidR="000E0856" w:rsidRPr="0030693F" w14:paraId="401317E1" w14:textId="77777777" w:rsidTr="002E67A3">
        <w:trPr>
          <w:trHeight w:hRule="exact" w:val="1983"/>
        </w:trPr>
        <w:tc>
          <w:tcPr>
            <w:tcW w:w="902" w:type="dxa"/>
          </w:tcPr>
          <w:p w14:paraId="3787292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8</w:t>
            </w:r>
          </w:p>
        </w:tc>
        <w:tc>
          <w:tcPr>
            <w:tcW w:w="2897" w:type="dxa"/>
          </w:tcPr>
          <w:p w14:paraId="5743C5B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snia and herzegovina)</w:t>
            </w:r>
          </w:p>
        </w:tc>
        <w:tc>
          <w:tcPr>
            <w:tcW w:w="2338" w:type="dxa"/>
          </w:tcPr>
          <w:p w14:paraId="5E04EE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E4EAD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B6B71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53FA30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44</w:t>
            </w:r>
          </w:p>
        </w:tc>
      </w:tr>
      <w:tr w:rsidR="000E0856" w:rsidRPr="0030693F" w14:paraId="4FA60758" w14:textId="77777777" w:rsidTr="002E67A3">
        <w:trPr>
          <w:trHeight w:hRule="exact" w:val="1865"/>
        </w:trPr>
        <w:tc>
          <w:tcPr>
            <w:tcW w:w="902" w:type="dxa"/>
          </w:tcPr>
          <w:p w14:paraId="3787D77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7</w:t>
            </w:r>
          </w:p>
        </w:tc>
        <w:tc>
          <w:tcPr>
            <w:tcW w:w="2897" w:type="dxa"/>
          </w:tcPr>
          <w:p w14:paraId="71611FE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elize</w:t>
            </w:r>
          </w:p>
        </w:tc>
        <w:tc>
          <w:tcPr>
            <w:tcW w:w="2338" w:type="dxa"/>
          </w:tcPr>
          <w:p w14:paraId="3611EBE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89421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5D1A15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627604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8</w:t>
            </w:r>
          </w:p>
        </w:tc>
      </w:tr>
    </w:tbl>
    <w:p w14:paraId="2F749C9A"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27A88D6C"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6432" behindDoc="0" locked="0" layoutInCell="1" allowOverlap="1" wp14:anchorId="473E500B" wp14:editId="3C918BA4">
                <wp:simplePos x="0" y="0"/>
                <wp:positionH relativeFrom="page">
                  <wp:posOffset>7406640</wp:posOffset>
                </wp:positionH>
                <wp:positionV relativeFrom="page">
                  <wp:posOffset>363220</wp:posOffset>
                </wp:positionV>
                <wp:extent cx="10160" cy="9338310"/>
                <wp:effectExtent l="0" t="0" r="0" b="0"/>
                <wp:wrapNone/>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89" name="Line 91"/>
                        <wps:cNvCnPr>
                          <a:cxnSpLocks/>
                        </wps:cNvCnPr>
                        <wps:spPr bwMode="auto">
                          <a:xfrm>
                            <a:off x="11672" y="14369"/>
                            <a:ext cx="0" cy="9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90" name="AutoShape 90"/>
                        <wps:cNvSpPr>
                          <a:spLocks/>
                        </wps:cNvSpPr>
                        <wps:spPr bwMode="auto">
                          <a:xfrm>
                            <a:off x="11672" y="2473"/>
                            <a:ext cx="2" cy="11897"/>
                          </a:xfrm>
                          <a:custGeom>
                            <a:avLst/>
                            <a:gdLst>
                              <a:gd name="T0" fmla="+- 0 12386 2473"/>
                              <a:gd name="T1" fmla="*/ 12386 h 11897"/>
                              <a:gd name="T2" fmla="+- 0 14369 2473"/>
                              <a:gd name="T3" fmla="*/ 14369 h 11897"/>
                              <a:gd name="T4" fmla="+- 0 10403 2473"/>
                              <a:gd name="T5" fmla="*/ 10403 h 11897"/>
                              <a:gd name="T6" fmla="+- 0 12386 2473"/>
                              <a:gd name="T7" fmla="*/ 12386 h 11897"/>
                              <a:gd name="T8" fmla="+- 0 8421 2473"/>
                              <a:gd name="T9" fmla="*/ 8421 h 11897"/>
                              <a:gd name="T10" fmla="+- 0 10403 2473"/>
                              <a:gd name="T11" fmla="*/ 10403 h 11897"/>
                              <a:gd name="T12" fmla="+- 0 6438 2473"/>
                              <a:gd name="T13" fmla="*/ 6438 h 11897"/>
                              <a:gd name="T14" fmla="+- 0 8421 2473"/>
                              <a:gd name="T15" fmla="*/ 8421 h 11897"/>
                              <a:gd name="T16" fmla="+- 0 4455 2473"/>
                              <a:gd name="T17" fmla="*/ 4455 h 11897"/>
                              <a:gd name="T18" fmla="+- 0 6438 2473"/>
                              <a:gd name="T19" fmla="*/ 6438 h 11897"/>
                              <a:gd name="T20" fmla="+- 0 2473 2473"/>
                              <a:gd name="T21" fmla="*/ 2473 h 11897"/>
                              <a:gd name="T22" fmla="+- 0 4455 2473"/>
                              <a:gd name="T23" fmla="*/ 44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Line 89"/>
                        <wps:cNvCnPr>
                          <a:cxnSpLocks/>
                        </wps:cNvCnPr>
                        <wps:spPr bwMode="auto">
                          <a:xfrm>
                            <a:off x="11672" y="580"/>
                            <a:ext cx="0" cy="18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AB1A063" id="Group 88" o:spid="_x0000_s1026" style="position:absolute;margin-left:583.2pt;margin-top:28.6pt;width:.8pt;height:735.3pt;z-index:251666432;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">
                <v:line id="Line 91" o:spid="_x0000_s1027" style="position:absolute;visibility:visible;mso-wrap-style:square" from="11672,143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" strokecolor="#e7e7e7" strokeweight=".26494mm">
                  <o:lock v:ext="edit" shapetype="f"/>
                </v:line>
                <v:shape id="AutoShape 90" o:spid="_x0000_s1028" style="position:absolute;left:11672;top:2473;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" path="m,9913r,1983m,7930l,9913m,5948l,7930m,3965l,5948m,1982l,3965m,l,1982e" filled="f" strokecolor="#e7e7e7" strokeweight=".26494mm">
                  <v:path arrowok="t" o:connecttype="custom" o:connectlocs="0,12386;0,14369;0,10403;0,12386;0,8421;0,10403;0,6438;0,8421;0,4455;0,6438;0,2473;0,4455" o:connectangles="0,0,0,0,0,0,0,0,0,0,0,0"/>
                </v:shape>
                <v:line id="Line 89" o:spid="_x0000_s1029" style="position:absolute;visibility:visible;mso-wrap-style:square" from="11672,580" to="11672,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2032" behindDoc="1" locked="0" layoutInCell="1" allowOverlap="1" wp14:anchorId="36A6DDA8" wp14:editId="3A925005">
                <wp:simplePos x="0" y="0"/>
                <wp:positionH relativeFrom="page">
                  <wp:posOffset>373380</wp:posOffset>
                </wp:positionH>
                <wp:positionV relativeFrom="page">
                  <wp:posOffset>368300</wp:posOffset>
                </wp:positionV>
                <wp:extent cx="1270" cy="9328150"/>
                <wp:effectExtent l="0" t="0" r="0" b="6350"/>
                <wp:wrapNone/>
                <wp:docPr id="87"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369 580"/>
                            <a:gd name="T1" fmla="*/ 14369 h 14690"/>
                            <a:gd name="T2" fmla="+- 0 15270 580"/>
                            <a:gd name="T3" fmla="*/ 15270 h 14690"/>
                            <a:gd name="T4" fmla="+- 0 12386 580"/>
                            <a:gd name="T5" fmla="*/ 12386 h 14690"/>
                            <a:gd name="T6" fmla="+- 0 14369 580"/>
                            <a:gd name="T7" fmla="*/ 14369 h 14690"/>
                            <a:gd name="T8" fmla="+- 0 10403 580"/>
                            <a:gd name="T9" fmla="*/ 10403 h 14690"/>
                            <a:gd name="T10" fmla="+- 0 12386 580"/>
                            <a:gd name="T11" fmla="*/ 12386 h 14690"/>
                            <a:gd name="T12" fmla="+- 0 8421 580"/>
                            <a:gd name="T13" fmla="*/ 8421 h 14690"/>
                            <a:gd name="T14" fmla="+- 0 10403 580"/>
                            <a:gd name="T15" fmla="*/ 10403 h 14690"/>
                            <a:gd name="T16" fmla="+- 0 6438 580"/>
                            <a:gd name="T17" fmla="*/ 6438 h 14690"/>
                            <a:gd name="T18" fmla="+- 0 8421 580"/>
                            <a:gd name="T19" fmla="*/ 8421 h 14690"/>
                            <a:gd name="T20" fmla="+- 0 4455 580"/>
                            <a:gd name="T21" fmla="*/ 4455 h 14690"/>
                            <a:gd name="T22" fmla="+- 0 6438 580"/>
                            <a:gd name="T23" fmla="*/ 6438 h 14690"/>
                            <a:gd name="T24" fmla="+- 0 2473 580"/>
                            <a:gd name="T25" fmla="*/ 2473 h 14690"/>
                            <a:gd name="T26" fmla="+- 0 4455 580"/>
                            <a:gd name="T27" fmla="*/ 4455 h 14690"/>
                            <a:gd name="T28" fmla="+- 0 580 580"/>
                            <a:gd name="T29" fmla="*/ 580 h 14690"/>
                            <a:gd name="T30" fmla="+- 0 2473 580"/>
                            <a:gd name="T31" fmla="*/ 24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789"/>
                              </a:moveTo>
                              <a:lnTo>
                                <a:pt x="0" y="14690"/>
                              </a:lnTo>
                              <a:moveTo>
                                <a:pt x="0" y="11806"/>
                              </a:moveTo>
                              <a:lnTo>
                                <a:pt x="0" y="13789"/>
                              </a:lnTo>
                              <a:moveTo>
                                <a:pt x="0" y="9823"/>
                              </a:moveTo>
                              <a:lnTo>
                                <a:pt x="0" y="11806"/>
                              </a:lnTo>
                              <a:moveTo>
                                <a:pt x="0" y="7841"/>
                              </a:moveTo>
                              <a:lnTo>
                                <a:pt x="0" y="9823"/>
                              </a:lnTo>
                              <a:moveTo>
                                <a:pt x="0" y="5858"/>
                              </a:moveTo>
                              <a:lnTo>
                                <a:pt x="0" y="7841"/>
                              </a:lnTo>
                              <a:moveTo>
                                <a:pt x="0" y="3875"/>
                              </a:moveTo>
                              <a:lnTo>
                                <a:pt x="0" y="5858"/>
                              </a:lnTo>
                              <a:moveTo>
                                <a:pt x="0" y="1893"/>
                              </a:moveTo>
                              <a:lnTo>
                                <a:pt x="0" y="3875"/>
                              </a:lnTo>
                              <a:moveTo>
                                <a:pt x="0" y="0"/>
                              </a:moveTo>
                              <a:lnTo>
                                <a:pt x="0" y="18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CF7921" id="AutoShape 87" o:spid="_x0000_s1026" style="position:absolute;margin-left:29.4pt;margin-top:29pt;width:.1pt;height:734.5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" path="m,13789r,901m,11806r,1983m,9823r,1983m,7841l,9823m,5858l,7841m,3875l,5858m,1893l,3875m,l,1893e" filled="f" strokecolor="#e7e7e7" strokeweight=".26494mm">
                <v:path arrowok="t" o:connecttype="custom" o:connectlocs="0,9124315;0,9696450;0,7865110;0,9124315;0,6605905;0,7865110;0,5347335;0,6605905;0,4088130;0,5347335;0,2828925;0,4088130;0,1570355;0,2828925;0,368300;0,157035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910"/>
        <w:gridCol w:w="2325"/>
        <w:gridCol w:w="3628"/>
        <w:gridCol w:w="1019"/>
      </w:tblGrid>
      <w:tr w:rsidR="000E0856" w:rsidRPr="0030693F" w14:paraId="569F5D95" w14:textId="77777777" w:rsidTr="002E67A3">
        <w:trPr>
          <w:trHeight w:hRule="exact" w:val="1891"/>
        </w:trPr>
        <w:tc>
          <w:tcPr>
            <w:tcW w:w="902" w:type="dxa"/>
          </w:tcPr>
          <w:p w14:paraId="08463B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6</w:t>
            </w:r>
          </w:p>
        </w:tc>
        <w:tc>
          <w:tcPr>
            <w:tcW w:w="2910" w:type="dxa"/>
          </w:tcPr>
          <w:p w14:paraId="095370B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elarus</w:t>
            </w:r>
          </w:p>
        </w:tc>
        <w:tc>
          <w:tcPr>
            <w:tcW w:w="2325" w:type="dxa"/>
          </w:tcPr>
          <w:p w14:paraId="6118931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6CEEAE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B16D08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54A836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57</w:t>
            </w:r>
          </w:p>
        </w:tc>
      </w:tr>
      <w:tr w:rsidR="000E0856" w:rsidRPr="0030693F" w14:paraId="2377E701" w14:textId="77777777" w:rsidTr="002E67A3">
        <w:trPr>
          <w:trHeight w:hRule="exact" w:val="1983"/>
        </w:trPr>
        <w:tc>
          <w:tcPr>
            <w:tcW w:w="902" w:type="dxa"/>
          </w:tcPr>
          <w:p w14:paraId="3AD5F7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5</w:t>
            </w:r>
          </w:p>
        </w:tc>
        <w:tc>
          <w:tcPr>
            <w:tcW w:w="2910" w:type="dxa"/>
          </w:tcPr>
          <w:p w14:paraId="3D78F96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zerbaijan</w:t>
            </w:r>
          </w:p>
        </w:tc>
        <w:tc>
          <w:tcPr>
            <w:tcW w:w="2325" w:type="dxa"/>
          </w:tcPr>
          <w:p w14:paraId="6503CB4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D99BF0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E433D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492815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31</w:t>
            </w:r>
          </w:p>
        </w:tc>
      </w:tr>
      <w:tr w:rsidR="000E0856" w:rsidRPr="0030693F" w14:paraId="0BD22FAD" w14:textId="77777777" w:rsidTr="002E67A3">
        <w:trPr>
          <w:trHeight w:hRule="exact" w:val="1983"/>
        </w:trPr>
        <w:tc>
          <w:tcPr>
            <w:tcW w:w="902" w:type="dxa"/>
          </w:tcPr>
          <w:p w14:paraId="49E5DE6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4</w:t>
            </w:r>
          </w:p>
        </w:tc>
        <w:tc>
          <w:tcPr>
            <w:tcW w:w="2910" w:type="dxa"/>
          </w:tcPr>
          <w:p w14:paraId="129171A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rgentina</w:t>
            </w:r>
          </w:p>
        </w:tc>
        <w:tc>
          <w:tcPr>
            <w:tcW w:w="2325" w:type="dxa"/>
          </w:tcPr>
          <w:p w14:paraId="70C2E1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F4DE0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9BB642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54FD131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713</w:t>
            </w:r>
          </w:p>
        </w:tc>
      </w:tr>
      <w:tr w:rsidR="000E0856" w:rsidRPr="0030693F" w14:paraId="031A0F20" w14:textId="77777777" w:rsidTr="002E67A3">
        <w:trPr>
          <w:trHeight w:hRule="exact" w:val="1983"/>
        </w:trPr>
        <w:tc>
          <w:tcPr>
            <w:tcW w:w="902" w:type="dxa"/>
          </w:tcPr>
          <w:p w14:paraId="197BBC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3</w:t>
            </w:r>
          </w:p>
        </w:tc>
        <w:tc>
          <w:tcPr>
            <w:tcW w:w="2910" w:type="dxa"/>
          </w:tcPr>
          <w:p w14:paraId="3B0B38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ngola</w:t>
            </w:r>
          </w:p>
        </w:tc>
        <w:tc>
          <w:tcPr>
            <w:tcW w:w="2325" w:type="dxa"/>
          </w:tcPr>
          <w:p w14:paraId="387A920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141AE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FC3C9B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51D60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08</w:t>
            </w:r>
          </w:p>
        </w:tc>
      </w:tr>
      <w:tr w:rsidR="000E0856" w:rsidRPr="0030693F" w14:paraId="69A99C06" w14:textId="77777777" w:rsidTr="002E67A3">
        <w:trPr>
          <w:trHeight w:hRule="exact" w:val="1983"/>
        </w:trPr>
        <w:tc>
          <w:tcPr>
            <w:tcW w:w="902" w:type="dxa"/>
          </w:tcPr>
          <w:p w14:paraId="19C2F67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2</w:t>
            </w:r>
          </w:p>
        </w:tc>
        <w:tc>
          <w:tcPr>
            <w:tcW w:w="2910" w:type="dxa"/>
          </w:tcPr>
          <w:p w14:paraId="6775599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merican samoa)</w:t>
            </w:r>
          </w:p>
        </w:tc>
        <w:tc>
          <w:tcPr>
            <w:tcW w:w="2325" w:type="dxa"/>
          </w:tcPr>
          <w:p w14:paraId="1BFBE9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A4AEA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70633C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63FC85E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3</w:t>
            </w:r>
          </w:p>
        </w:tc>
      </w:tr>
      <w:tr w:rsidR="000E0856" w:rsidRPr="0030693F" w14:paraId="5143403A" w14:textId="77777777" w:rsidTr="002E67A3">
        <w:trPr>
          <w:trHeight w:hRule="exact" w:val="1983"/>
        </w:trPr>
        <w:tc>
          <w:tcPr>
            <w:tcW w:w="902" w:type="dxa"/>
          </w:tcPr>
          <w:p w14:paraId="2AD3795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1</w:t>
            </w:r>
          </w:p>
        </w:tc>
        <w:tc>
          <w:tcPr>
            <w:tcW w:w="2910" w:type="dxa"/>
          </w:tcPr>
          <w:p w14:paraId="0DE3767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lgeria</w:t>
            </w:r>
          </w:p>
        </w:tc>
        <w:tc>
          <w:tcPr>
            <w:tcW w:w="2325" w:type="dxa"/>
          </w:tcPr>
          <w:p w14:paraId="6A44AE5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7E103C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E5B41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DEB26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88</w:t>
            </w:r>
          </w:p>
        </w:tc>
      </w:tr>
      <w:tr w:rsidR="000E0856" w:rsidRPr="0030693F" w14:paraId="7BD675D1" w14:textId="77777777" w:rsidTr="002E67A3">
        <w:trPr>
          <w:trHeight w:hRule="exact" w:val="1983"/>
        </w:trPr>
        <w:tc>
          <w:tcPr>
            <w:tcW w:w="902" w:type="dxa"/>
          </w:tcPr>
          <w:p w14:paraId="1C03D1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20</w:t>
            </w:r>
          </w:p>
        </w:tc>
        <w:tc>
          <w:tcPr>
            <w:tcW w:w="2910" w:type="dxa"/>
          </w:tcPr>
          <w:p w14:paraId="597AB39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lbania</w:t>
            </w:r>
          </w:p>
        </w:tc>
        <w:tc>
          <w:tcPr>
            <w:tcW w:w="2325" w:type="dxa"/>
          </w:tcPr>
          <w:p w14:paraId="534837B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48F3AF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5D689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2679BF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04</w:t>
            </w:r>
          </w:p>
        </w:tc>
      </w:tr>
      <w:tr w:rsidR="000E0856" w:rsidRPr="0030693F" w14:paraId="7F21715A" w14:textId="77777777" w:rsidTr="002E67A3">
        <w:trPr>
          <w:trHeight w:hRule="exact" w:val="664"/>
        </w:trPr>
        <w:tc>
          <w:tcPr>
            <w:tcW w:w="902" w:type="dxa"/>
          </w:tcPr>
          <w:p w14:paraId="6D72CA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9</w:t>
            </w:r>
          </w:p>
        </w:tc>
        <w:tc>
          <w:tcPr>
            <w:tcW w:w="2910" w:type="dxa"/>
          </w:tcPr>
          <w:p w14:paraId="67C17A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7 OR S68 OR S69 OR S70 OR S71 OR S72 OR</w:t>
            </w:r>
          </w:p>
        </w:tc>
        <w:tc>
          <w:tcPr>
            <w:tcW w:w="2325" w:type="dxa"/>
          </w:tcPr>
          <w:p w14:paraId="047BEB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113D4A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1019" w:type="dxa"/>
          </w:tcPr>
          <w:p w14:paraId="10D2B97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0,562</w:t>
            </w:r>
          </w:p>
        </w:tc>
      </w:tr>
    </w:tbl>
    <w:p w14:paraId="41067E36"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3124A27A"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7456" behindDoc="0" locked="0" layoutInCell="1" allowOverlap="1" wp14:anchorId="1A14AF6D" wp14:editId="269AB9BF">
                <wp:simplePos x="0" y="0"/>
                <wp:positionH relativeFrom="page">
                  <wp:posOffset>7406640</wp:posOffset>
                </wp:positionH>
                <wp:positionV relativeFrom="page">
                  <wp:posOffset>363220</wp:posOffset>
                </wp:positionV>
                <wp:extent cx="10160" cy="9338310"/>
                <wp:effectExtent l="0" t="0" r="0" b="0"/>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84" name="Line 86"/>
                        <wps:cNvCnPr>
                          <a:cxnSpLocks/>
                        </wps:cNvCnPr>
                        <wps:spPr bwMode="auto">
                          <a:xfrm>
                            <a:off x="11672" y="13708"/>
                            <a:ext cx="0" cy="156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85" name="AutoShape 85"/>
                        <wps:cNvSpPr>
                          <a:spLocks/>
                        </wps:cNvSpPr>
                        <wps:spPr bwMode="auto">
                          <a:xfrm>
                            <a:off x="11672" y="5777"/>
                            <a:ext cx="2" cy="7931"/>
                          </a:xfrm>
                          <a:custGeom>
                            <a:avLst/>
                            <a:gdLst>
                              <a:gd name="T0" fmla="+- 0 11725 5777"/>
                              <a:gd name="T1" fmla="*/ 11725 h 7931"/>
                              <a:gd name="T2" fmla="+- 0 13708 5777"/>
                              <a:gd name="T3" fmla="*/ 13708 h 7931"/>
                              <a:gd name="T4" fmla="+- 0 9742 5777"/>
                              <a:gd name="T5" fmla="*/ 9742 h 7931"/>
                              <a:gd name="T6" fmla="+- 0 11725 5777"/>
                              <a:gd name="T7" fmla="*/ 11725 h 7931"/>
                              <a:gd name="T8" fmla="+- 0 7760 5777"/>
                              <a:gd name="T9" fmla="*/ 7760 h 7931"/>
                              <a:gd name="T10" fmla="+- 0 9742 5777"/>
                              <a:gd name="T11" fmla="*/ 9742 h 7931"/>
                              <a:gd name="T12" fmla="+- 0 5777 5777"/>
                              <a:gd name="T13" fmla="*/ 5777 h 7931"/>
                              <a:gd name="T14" fmla="+- 0 7760 5777"/>
                              <a:gd name="T15" fmla="*/ 7760 h 7931"/>
                            </a:gdLst>
                            <a:ahLst/>
                            <a:cxnLst>
                              <a:cxn ang="0">
                                <a:pos x="0" y="T1"/>
                              </a:cxn>
                              <a:cxn ang="0">
                                <a:pos x="0" y="T3"/>
                              </a:cxn>
                              <a:cxn ang="0">
                                <a:pos x="0" y="T5"/>
                              </a:cxn>
                              <a:cxn ang="0">
                                <a:pos x="0" y="T7"/>
                              </a:cxn>
                              <a:cxn ang="0">
                                <a:pos x="0" y="T9"/>
                              </a:cxn>
                              <a:cxn ang="0">
                                <a:pos x="0" y="T11"/>
                              </a:cxn>
                              <a:cxn ang="0">
                                <a:pos x="0" y="T13"/>
                              </a:cxn>
                              <a:cxn ang="0">
                                <a:pos x="0" y="T15"/>
                              </a:cxn>
                            </a:cxnLst>
                            <a:rect l="0" t="0" r="r" b="b"/>
                            <a:pathLst>
                              <a:path h="7931">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Line 84"/>
                        <wps:cNvCnPr>
                          <a:cxnSpLocks/>
                        </wps:cNvCnPr>
                        <wps:spPr bwMode="auto">
                          <a:xfrm>
                            <a:off x="11672" y="580"/>
                            <a:ext cx="0" cy="5197"/>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F5154C4" id="Group 83" o:spid="_x0000_s1026" style="position:absolute;margin-left:583.2pt;margin-top:28.6pt;width:.8pt;height:735.3pt;z-index:251667456;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">
                <v:line id="Line 86" o:spid="_x0000_s1027" style="position:absolute;visibility:visible;mso-wrap-style:square" from="11672,1370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" strokecolor="#e7e7e7" strokeweight=".26494mm">
                  <o:lock v:ext="edit" shapetype="f"/>
                </v:line>
                <v:shape id="AutoShape 85" o:spid="_x0000_s1028" style="position:absolute;left:11672;top:5777;width:2;height:7931;visibility:visible;mso-wrap-style:square;v-text-anchor:top" coordsize="2,7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" path="m,5948l,7931m,3965l,5948m,1983l,3965m,l,1983e" filled="f" strokecolor="#e7e7e7" strokeweight=".26494mm">
                  <v:path arrowok="t" o:connecttype="custom" o:connectlocs="0,11725;0,13708;0,9742;0,11725;0,7760;0,9742;0,5777;0,7760" o:connectangles="0,0,0,0,0,0,0,0"/>
                </v:shape>
                <v:line id="Line 84" o:spid="_x0000_s1029" style="position:absolute;visibility:visible;mso-wrap-style:square" from="11672,580" to="11672,5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3056" behindDoc="1" locked="0" layoutInCell="1" allowOverlap="1" wp14:anchorId="18D4A35D" wp14:editId="308BEB7F">
                <wp:simplePos x="0" y="0"/>
                <wp:positionH relativeFrom="page">
                  <wp:posOffset>373380</wp:posOffset>
                </wp:positionH>
                <wp:positionV relativeFrom="page">
                  <wp:posOffset>368300</wp:posOffset>
                </wp:positionV>
                <wp:extent cx="1270" cy="9328150"/>
                <wp:effectExtent l="0" t="0" r="0" b="6350"/>
                <wp:wrapNone/>
                <wp:docPr id="82"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708 580"/>
                            <a:gd name="T1" fmla="*/ 13708 h 14690"/>
                            <a:gd name="T2" fmla="+- 0 15270 580"/>
                            <a:gd name="T3" fmla="*/ 15270 h 14690"/>
                            <a:gd name="T4" fmla="+- 0 11725 580"/>
                            <a:gd name="T5" fmla="*/ 11725 h 14690"/>
                            <a:gd name="T6" fmla="+- 0 13708 580"/>
                            <a:gd name="T7" fmla="*/ 13708 h 14690"/>
                            <a:gd name="T8" fmla="+- 0 9742 580"/>
                            <a:gd name="T9" fmla="*/ 9742 h 14690"/>
                            <a:gd name="T10" fmla="+- 0 11725 580"/>
                            <a:gd name="T11" fmla="*/ 11725 h 14690"/>
                            <a:gd name="T12" fmla="+- 0 7760 580"/>
                            <a:gd name="T13" fmla="*/ 7760 h 14690"/>
                            <a:gd name="T14" fmla="+- 0 9742 580"/>
                            <a:gd name="T15" fmla="*/ 9742 h 14690"/>
                            <a:gd name="T16" fmla="+- 0 5777 580"/>
                            <a:gd name="T17" fmla="*/ 5777 h 14690"/>
                            <a:gd name="T18" fmla="+- 0 7760 580"/>
                            <a:gd name="T19" fmla="*/ 7760 h 14690"/>
                            <a:gd name="T20" fmla="+- 0 580 580"/>
                            <a:gd name="T21" fmla="*/ 580 h 14690"/>
                            <a:gd name="T22" fmla="+- 0 5777 580"/>
                            <a:gd name="T23" fmla="*/ 5777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4690">
                              <a:moveTo>
                                <a:pt x="0" y="13128"/>
                              </a:moveTo>
                              <a:lnTo>
                                <a:pt x="0" y="14690"/>
                              </a:lnTo>
                              <a:moveTo>
                                <a:pt x="0" y="11145"/>
                              </a:moveTo>
                              <a:lnTo>
                                <a:pt x="0" y="13128"/>
                              </a:lnTo>
                              <a:moveTo>
                                <a:pt x="0" y="9162"/>
                              </a:moveTo>
                              <a:lnTo>
                                <a:pt x="0" y="11145"/>
                              </a:lnTo>
                              <a:moveTo>
                                <a:pt x="0" y="7180"/>
                              </a:moveTo>
                              <a:lnTo>
                                <a:pt x="0" y="9162"/>
                              </a:lnTo>
                              <a:moveTo>
                                <a:pt x="0" y="5197"/>
                              </a:moveTo>
                              <a:lnTo>
                                <a:pt x="0" y="7180"/>
                              </a:lnTo>
                              <a:moveTo>
                                <a:pt x="0" y="0"/>
                              </a:moveTo>
                              <a:lnTo>
                                <a:pt x="0" y="5197"/>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25490" id="AutoShape 82" o:spid="_x0000_s1026" style="position:absolute;margin-left:29.4pt;margin-top:29pt;width:.1pt;height:734.5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" path="m,13128r,1562m,11145r,1983m,9162r,1983m,7180l,9162m,5197l,7180m,l,5197e" filled="f" strokecolor="#e7e7e7" strokeweight=".26494mm">
                <v:path arrowok="t" o:connecttype="custom" o:connectlocs="0,8704580;0,9696450;0,7445375;0,8704580;0,6186170;0,7445375;0,4927600;0,6186170;0,3668395;0,4927600;0,368300;0,3668395" o:connectangles="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94"/>
        <w:gridCol w:w="2918"/>
        <w:gridCol w:w="2325"/>
        <w:gridCol w:w="3628"/>
        <w:gridCol w:w="899"/>
      </w:tblGrid>
      <w:tr w:rsidR="000E0856" w:rsidRPr="0030693F" w14:paraId="14EB328A" w14:textId="77777777" w:rsidTr="002E67A3">
        <w:trPr>
          <w:trHeight w:hRule="exact" w:val="5196"/>
        </w:trPr>
        <w:tc>
          <w:tcPr>
            <w:tcW w:w="894" w:type="dxa"/>
          </w:tcPr>
          <w:p w14:paraId="6579F963" w14:textId="77777777" w:rsidR="000E0856" w:rsidRPr="0030693F" w:rsidRDefault="000E0856" w:rsidP="000E0856">
            <w:pPr>
              <w:outlineLvl w:val="0"/>
              <w:rPr>
                <w:rFonts w:ascii="Times New Roman" w:hAnsi="Times New Roman" w:cs="Times New Roman"/>
                <w:color w:val="000000" w:themeColor="text1"/>
              </w:rPr>
            </w:pPr>
          </w:p>
        </w:tc>
        <w:tc>
          <w:tcPr>
            <w:tcW w:w="2918" w:type="dxa"/>
          </w:tcPr>
          <w:p w14:paraId="136127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3 OR S74 OR S75 OR S76 OR S77 OR S78 OR S79 OR S80 OR S81 OR S82 OR S83 OR S84 OR S85 OR S86 OR S87 OR S88 OR S89 OR S90 OR S91 OR S92 OR S93 OR S94 OR S95 OR S96 OR S97 OR S98 OR S99 OR S100 OR S101 OR S102 OR S103 OR S104 OR S105 OR S106 OR S107 OR S108 OR S109 OR S110 OR S111 OR S112 OR S113 OR S114 OR S115 OR S116 OR S117 OR S118</w:t>
            </w:r>
          </w:p>
        </w:tc>
        <w:tc>
          <w:tcPr>
            <w:tcW w:w="2325" w:type="dxa"/>
          </w:tcPr>
          <w:p w14:paraId="112F801D"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665298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09C08A8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A8ED76D"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CAD5E1F" w14:textId="77777777" w:rsidTr="002E67A3">
        <w:trPr>
          <w:trHeight w:hRule="exact" w:val="1983"/>
        </w:trPr>
        <w:tc>
          <w:tcPr>
            <w:tcW w:w="894" w:type="dxa"/>
          </w:tcPr>
          <w:p w14:paraId="1DFE859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8</w:t>
            </w:r>
          </w:p>
        </w:tc>
        <w:tc>
          <w:tcPr>
            <w:tcW w:w="2918" w:type="dxa"/>
          </w:tcPr>
          <w:p w14:paraId="4858BBB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zambia</w:t>
            </w:r>
          </w:p>
        </w:tc>
        <w:tc>
          <w:tcPr>
            <w:tcW w:w="2325" w:type="dxa"/>
          </w:tcPr>
          <w:p w14:paraId="0F253F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2F2C5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68CBF8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09CDBE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78</w:t>
            </w:r>
          </w:p>
        </w:tc>
      </w:tr>
      <w:tr w:rsidR="000E0856" w:rsidRPr="0030693F" w14:paraId="58B4D5AF" w14:textId="77777777" w:rsidTr="002E67A3">
        <w:trPr>
          <w:trHeight w:hRule="exact" w:val="1983"/>
        </w:trPr>
        <w:tc>
          <w:tcPr>
            <w:tcW w:w="894" w:type="dxa"/>
          </w:tcPr>
          <w:p w14:paraId="3200BB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7</w:t>
            </w:r>
          </w:p>
        </w:tc>
        <w:tc>
          <w:tcPr>
            <w:tcW w:w="2918" w:type="dxa"/>
          </w:tcPr>
          <w:p w14:paraId="6123419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yemen arab republic)</w:t>
            </w:r>
          </w:p>
        </w:tc>
        <w:tc>
          <w:tcPr>
            <w:tcW w:w="2325" w:type="dxa"/>
          </w:tcPr>
          <w:p w14:paraId="2097A3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470218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CC342E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9E9C8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w:t>
            </w:r>
          </w:p>
        </w:tc>
      </w:tr>
      <w:tr w:rsidR="000E0856" w:rsidRPr="0030693F" w14:paraId="70139BD2" w14:textId="77777777" w:rsidTr="002E67A3">
        <w:trPr>
          <w:trHeight w:hRule="exact" w:val="1983"/>
        </w:trPr>
        <w:tc>
          <w:tcPr>
            <w:tcW w:w="894" w:type="dxa"/>
          </w:tcPr>
          <w:p w14:paraId="2C7673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6</w:t>
            </w:r>
          </w:p>
        </w:tc>
        <w:tc>
          <w:tcPr>
            <w:tcW w:w="2918" w:type="dxa"/>
          </w:tcPr>
          <w:p w14:paraId="573A59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west bank gaza)</w:t>
            </w:r>
          </w:p>
        </w:tc>
        <w:tc>
          <w:tcPr>
            <w:tcW w:w="2325" w:type="dxa"/>
          </w:tcPr>
          <w:p w14:paraId="74913F6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33A8F3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895E6C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9C4704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w:t>
            </w:r>
          </w:p>
        </w:tc>
      </w:tr>
      <w:tr w:rsidR="000E0856" w:rsidRPr="0030693F" w14:paraId="61CAD73A" w14:textId="77777777" w:rsidTr="002E67A3">
        <w:trPr>
          <w:trHeight w:hRule="exact" w:val="1983"/>
        </w:trPr>
        <w:tc>
          <w:tcPr>
            <w:tcW w:w="894" w:type="dxa"/>
          </w:tcPr>
          <w:p w14:paraId="3B4DAD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5</w:t>
            </w:r>
          </w:p>
        </w:tc>
        <w:tc>
          <w:tcPr>
            <w:tcW w:w="2918" w:type="dxa"/>
          </w:tcPr>
          <w:p w14:paraId="2DFA0B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vietnam</w:t>
            </w:r>
          </w:p>
        </w:tc>
        <w:tc>
          <w:tcPr>
            <w:tcW w:w="2325" w:type="dxa"/>
          </w:tcPr>
          <w:p w14:paraId="6CA5052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1C499E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E5094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44F505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585</w:t>
            </w:r>
          </w:p>
        </w:tc>
      </w:tr>
      <w:tr w:rsidR="000E0856" w:rsidRPr="0030693F" w14:paraId="36FC43EE" w14:textId="77777777" w:rsidTr="002E67A3">
        <w:trPr>
          <w:trHeight w:hRule="exact" w:val="1265"/>
        </w:trPr>
        <w:tc>
          <w:tcPr>
            <w:tcW w:w="894" w:type="dxa"/>
          </w:tcPr>
          <w:p w14:paraId="3DAFA4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4</w:t>
            </w:r>
          </w:p>
        </w:tc>
        <w:tc>
          <w:tcPr>
            <w:tcW w:w="2918" w:type="dxa"/>
          </w:tcPr>
          <w:p w14:paraId="16574F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vanuatu</w:t>
            </w:r>
          </w:p>
        </w:tc>
        <w:tc>
          <w:tcPr>
            <w:tcW w:w="2325" w:type="dxa"/>
          </w:tcPr>
          <w:p w14:paraId="2E7E753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4646E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5BF091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34</w:t>
            </w:r>
          </w:p>
        </w:tc>
      </w:tr>
    </w:tbl>
    <w:p w14:paraId="06C6C9FF"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footerReference w:type="default" r:id="rId9"/>
          <w:pgSz w:w="12240" w:h="15840"/>
          <w:pgMar w:top="459" w:right="403" w:bottom="482" w:left="420" w:header="274" w:footer="285" w:gutter="0"/>
          <w:pgNumType w:start="10"/>
          <w:cols w:space="720"/>
        </w:sectPr>
      </w:pPr>
    </w:p>
    <w:p w14:paraId="133FE886"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8480" behindDoc="0" locked="0" layoutInCell="1" allowOverlap="1" wp14:anchorId="02D63045" wp14:editId="6E068554">
                <wp:simplePos x="0" y="0"/>
                <wp:positionH relativeFrom="page">
                  <wp:posOffset>7406640</wp:posOffset>
                </wp:positionH>
                <wp:positionV relativeFrom="page">
                  <wp:posOffset>363220</wp:posOffset>
                </wp:positionV>
                <wp:extent cx="10160" cy="9338310"/>
                <wp:effectExtent l="0" t="0" r="0" b="0"/>
                <wp:wrapNone/>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79" name="Line 81"/>
                        <wps:cNvCnPr>
                          <a:cxnSpLocks/>
                        </wps:cNvCnPr>
                        <wps:spPr bwMode="auto">
                          <a:xfrm>
                            <a:off x="11672" y="15150"/>
                            <a:ext cx="0" cy="12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80" name="AutoShape 80"/>
                        <wps:cNvSpPr>
                          <a:spLocks/>
                        </wps:cNvSpPr>
                        <wps:spPr bwMode="auto">
                          <a:xfrm>
                            <a:off x="11672" y="1271"/>
                            <a:ext cx="2" cy="13879"/>
                          </a:xfrm>
                          <a:custGeom>
                            <a:avLst/>
                            <a:gdLst>
                              <a:gd name="T0" fmla="+- 0 13167 1271"/>
                              <a:gd name="T1" fmla="*/ 13167 h 13879"/>
                              <a:gd name="T2" fmla="+- 0 15150 1271"/>
                              <a:gd name="T3" fmla="*/ 15150 h 13879"/>
                              <a:gd name="T4" fmla="+- 0 11184 1271"/>
                              <a:gd name="T5" fmla="*/ 11184 h 13879"/>
                              <a:gd name="T6" fmla="+- 0 13167 1271"/>
                              <a:gd name="T7" fmla="*/ 13167 h 13879"/>
                              <a:gd name="T8" fmla="+- 0 9202 1271"/>
                              <a:gd name="T9" fmla="*/ 9202 h 13879"/>
                              <a:gd name="T10" fmla="+- 0 11184 1271"/>
                              <a:gd name="T11" fmla="*/ 11184 h 13879"/>
                              <a:gd name="T12" fmla="+- 0 7219 1271"/>
                              <a:gd name="T13" fmla="*/ 7219 h 13879"/>
                              <a:gd name="T14" fmla="+- 0 9202 1271"/>
                              <a:gd name="T15" fmla="*/ 9202 h 13879"/>
                              <a:gd name="T16" fmla="+- 0 5236 1271"/>
                              <a:gd name="T17" fmla="*/ 5236 h 13879"/>
                              <a:gd name="T18" fmla="+- 0 7219 1271"/>
                              <a:gd name="T19" fmla="*/ 7219 h 13879"/>
                              <a:gd name="T20" fmla="+- 0 3254 1271"/>
                              <a:gd name="T21" fmla="*/ 3254 h 13879"/>
                              <a:gd name="T22" fmla="+- 0 5236 1271"/>
                              <a:gd name="T23" fmla="*/ 5236 h 13879"/>
                              <a:gd name="T24" fmla="+- 0 1271 1271"/>
                              <a:gd name="T25" fmla="*/ 1271 h 13879"/>
                              <a:gd name="T26" fmla="+- 0 3254 1271"/>
                              <a:gd name="T27" fmla="*/ 3254 h 1387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879">
                                <a:moveTo>
                                  <a:pt x="0" y="11896"/>
                                </a:moveTo>
                                <a:lnTo>
                                  <a:pt x="0" y="13879"/>
                                </a:lnTo>
                                <a:moveTo>
                                  <a:pt x="0" y="9913"/>
                                </a:moveTo>
                                <a:lnTo>
                                  <a:pt x="0" y="11896"/>
                                </a:lnTo>
                                <a:moveTo>
                                  <a:pt x="0" y="7931"/>
                                </a:moveTo>
                                <a:lnTo>
                                  <a:pt x="0" y="9913"/>
                                </a:lnTo>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Line 79"/>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3389F67" id="Group 78" o:spid="_x0000_s1026" style="position:absolute;margin-left:583.2pt;margin-top:28.6pt;width:.8pt;height:735.3pt;z-index:251668480;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">
                <v:line id="Line 81" o:spid="_x0000_s1027" style="position:absolute;visibility:visible;mso-wrap-style:square" from="11672,1515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" strokecolor="#e7e7e7" strokeweight=".26494mm">
                  <o:lock v:ext="edit" shapetype="f"/>
                </v:line>
                <v:shape id="AutoShape 80" o:spid="_x0000_s1028" style="position:absolute;left:11672;top:1271;width:2;height:13879;visibility:visible;mso-wrap-style:square;v-text-anchor:top" coordsize="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" path="m,11896r,1983m,9913r,1983m,7931l,9913m,5948l,7931m,3965l,5948m,1983l,3965m,l,1983e" filled="f" strokecolor="#e7e7e7" strokeweight=".26494mm">
                  <v:path arrowok="t" o:connecttype="custom" o:connectlocs="0,13167;0,15150;0,11184;0,13167;0,9202;0,11184;0,7219;0,9202;0,5236;0,7219;0,3254;0,5236;0,1271;0,3254" o:connectangles="0,0,0,0,0,0,0,0,0,0,0,0,0,0"/>
                </v:shape>
                <v:line id="Line 79"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4080" behindDoc="1" locked="0" layoutInCell="1" allowOverlap="1" wp14:anchorId="0B35E58D" wp14:editId="2DB40A58">
                <wp:simplePos x="0" y="0"/>
                <wp:positionH relativeFrom="page">
                  <wp:posOffset>373380</wp:posOffset>
                </wp:positionH>
                <wp:positionV relativeFrom="page">
                  <wp:posOffset>368300</wp:posOffset>
                </wp:positionV>
                <wp:extent cx="1270" cy="9328150"/>
                <wp:effectExtent l="0" t="0" r="0" b="6350"/>
                <wp:wrapNone/>
                <wp:docPr id="77" name="Auto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150 580"/>
                            <a:gd name="T1" fmla="*/ 15150 h 14690"/>
                            <a:gd name="T2" fmla="+- 0 15270 580"/>
                            <a:gd name="T3" fmla="*/ 15270 h 14690"/>
                            <a:gd name="T4" fmla="+- 0 13167 580"/>
                            <a:gd name="T5" fmla="*/ 13167 h 14690"/>
                            <a:gd name="T6" fmla="+- 0 15150 580"/>
                            <a:gd name="T7" fmla="*/ 15150 h 14690"/>
                            <a:gd name="T8" fmla="+- 0 11184 580"/>
                            <a:gd name="T9" fmla="*/ 11184 h 14690"/>
                            <a:gd name="T10" fmla="+- 0 13167 580"/>
                            <a:gd name="T11" fmla="*/ 13167 h 14690"/>
                            <a:gd name="T12" fmla="+- 0 9202 580"/>
                            <a:gd name="T13" fmla="*/ 9202 h 14690"/>
                            <a:gd name="T14" fmla="+- 0 11184 580"/>
                            <a:gd name="T15" fmla="*/ 11184 h 14690"/>
                            <a:gd name="T16" fmla="+- 0 7219 580"/>
                            <a:gd name="T17" fmla="*/ 7219 h 14690"/>
                            <a:gd name="T18" fmla="+- 0 9202 580"/>
                            <a:gd name="T19" fmla="*/ 9202 h 14690"/>
                            <a:gd name="T20" fmla="+- 0 5236 580"/>
                            <a:gd name="T21" fmla="*/ 5236 h 14690"/>
                            <a:gd name="T22" fmla="+- 0 7219 580"/>
                            <a:gd name="T23" fmla="*/ 7219 h 14690"/>
                            <a:gd name="T24" fmla="+- 0 3254 580"/>
                            <a:gd name="T25" fmla="*/ 3254 h 14690"/>
                            <a:gd name="T26" fmla="+- 0 5236 580"/>
                            <a:gd name="T27" fmla="*/ 5236 h 14690"/>
                            <a:gd name="T28" fmla="+- 0 1271 580"/>
                            <a:gd name="T29" fmla="*/ 1271 h 14690"/>
                            <a:gd name="T30" fmla="+- 0 3254 580"/>
                            <a:gd name="T31" fmla="*/ 3254 h 14690"/>
                            <a:gd name="T32" fmla="+- 0 580 580"/>
                            <a:gd name="T33" fmla="*/ 580 h 14690"/>
                            <a:gd name="T34" fmla="+- 0 1271 580"/>
                            <a:gd name="T35"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690">
                              <a:moveTo>
                                <a:pt x="0" y="14570"/>
                              </a:moveTo>
                              <a:lnTo>
                                <a:pt x="0" y="14690"/>
                              </a:lnTo>
                              <a:moveTo>
                                <a:pt x="0" y="12587"/>
                              </a:moveTo>
                              <a:lnTo>
                                <a:pt x="0" y="14570"/>
                              </a:lnTo>
                              <a:moveTo>
                                <a:pt x="0" y="10604"/>
                              </a:moveTo>
                              <a:lnTo>
                                <a:pt x="0" y="12587"/>
                              </a:lnTo>
                              <a:moveTo>
                                <a:pt x="0" y="8622"/>
                              </a:moveTo>
                              <a:lnTo>
                                <a:pt x="0" y="10604"/>
                              </a:lnTo>
                              <a:moveTo>
                                <a:pt x="0" y="6639"/>
                              </a:moveTo>
                              <a:lnTo>
                                <a:pt x="0" y="8622"/>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2BD1C" id="AutoShape 77" o:spid="_x0000_s1026" style="position:absolute;margin-left:29.4pt;margin-top:29pt;width:.1pt;height:734.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" path="m,14570r,120m,12587r,1983m,10604r,1983m,8622r,1982m,6639l,8622m,4656l,6639m,2674l,4656m,691l,2674m,l,691e" filled="f" strokecolor="#e7e7e7" strokeweight=".26494mm">
                <v:path arrowok="t" o:connecttype="custom" o:connectlocs="0,9620250;0,9696450;0,8361045;0,9620250;0,7101840;0,8361045;0,5843270;0,7101840;0,4584065;0,5843270;0,3324860;0,4584065;0,2066290;0,3324860;0,807085;0,2066290;0,368300;0,807085" o:connectangles="0,0,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694"/>
        <w:gridCol w:w="2540"/>
        <w:gridCol w:w="3628"/>
        <w:gridCol w:w="899"/>
      </w:tblGrid>
      <w:tr w:rsidR="000E0856" w:rsidRPr="0030693F" w14:paraId="064AC46F" w14:textId="77777777" w:rsidTr="002E67A3">
        <w:trPr>
          <w:trHeight w:hRule="exact" w:val="690"/>
        </w:trPr>
        <w:tc>
          <w:tcPr>
            <w:tcW w:w="902" w:type="dxa"/>
          </w:tcPr>
          <w:p w14:paraId="15C80897" w14:textId="77777777" w:rsidR="000E0856" w:rsidRPr="0030693F" w:rsidRDefault="000E0856" w:rsidP="000E0856">
            <w:pPr>
              <w:outlineLvl w:val="0"/>
              <w:rPr>
                <w:rFonts w:ascii="Times New Roman" w:hAnsi="Times New Roman" w:cs="Times New Roman"/>
                <w:color w:val="000000" w:themeColor="text1"/>
              </w:rPr>
            </w:pPr>
          </w:p>
        </w:tc>
        <w:tc>
          <w:tcPr>
            <w:tcW w:w="2694" w:type="dxa"/>
          </w:tcPr>
          <w:p w14:paraId="35FE4D44" w14:textId="77777777" w:rsidR="000E0856" w:rsidRPr="0030693F" w:rsidRDefault="000E0856" w:rsidP="000E0856">
            <w:pPr>
              <w:outlineLvl w:val="0"/>
              <w:rPr>
                <w:rFonts w:ascii="Times New Roman" w:hAnsi="Times New Roman" w:cs="Times New Roman"/>
                <w:color w:val="000000" w:themeColor="text1"/>
              </w:rPr>
            </w:pPr>
          </w:p>
        </w:tc>
        <w:tc>
          <w:tcPr>
            <w:tcW w:w="2540" w:type="dxa"/>
          </w:tcPr>
          <w:p w14:paraId="77E6FD52"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739127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2B49F2A"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7EB31E4C" w14:textId="77777777" w:rsidTr="002E67A3">
        <w:trPr>
          <w:trHeight w:hRule="exact" w:val="1983"/>
        </w:trPr>
        <w:tc>
          <w:tcPr>
            <w:tcW w:w="902" w:type="dxa"/>
          </w:tcPr>
          <w:p w14:paraId="7D5E964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3</w:t>
            </w:r>
          </w:p>
        </w:tc>
        <w:tc>
          <w:tcPr>
            <w:tcW w:w="2694" w:type="dxa"/>
          </w:tcPr>
          <w:p w14:paraId="30B959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uzbekistan</w:t>
            </w:r>
          </w:p>
        </w:tc>
        <w:tc>
          <w:tcPr>
            <w:tcW w:w="2540" w:type="dxa"/>
          </w:tcPr>
          <w:p w14:paraId="51AD2B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B7046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D47329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F6C09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65</w:t>
            </w:r>
          </w:p>
        </w:tc>
      </w:tr>
      <w:tr w:rsidR="000E0856" w:rsidRPr="0030693F" w14:paraId="74B8DE3F" w14:textId="77777777" w:rsidTr="002E67A3">
        <w:trPr>
          <w:trHeight w:hRule="exact" w:val="1983"/>
        </w:trPr>
        <w:tc>
          <w:tcPr>
            <w:tcW w:w="902" w:type="dxa"/>
          </w:tcPr>
          <w:p w14:paraId="389E392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2</w:t>
            </w:r>
          </w:p>
        </w:tc>
        <w:tc>
          <w:tcPr>
            <w:tcW w:w="2694" w:type="dxa"/>
          </w:tcPr>
          <w:p w14:paraId="29045F0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ukraine</w:t>
            </w:r>
          </w:p>
        </w:tc>
        <w:tc>
          <w:tcPr>
            <w:tcW w:w="2540" w:type="dxa"/>
          </w:tcPr>
          <w:p w14:paraId="27BE1D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37809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F12CDC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F6DDC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884</w:t>
            </w:r>
          </w:p>
        </w:tc>
      </w:tr>
      <w:tr w:rsidR="000E0856" w:rsidRPr="0030693F" w14:paraId="6A958FC7" w14:textId="77777777" w:rsidTr="002E67A3">
        <w:trPr>
          <w:trHeight w:hRule="exact" w:val="1983"/>
        </w:trPr>
        <w:tc>
          <w:tcPr>
            <w:tcW w:w="902" w:type="dxa"/>
          </w:tcPr>
          <w:p w14:paraId="7333169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1</w:t>
            </w:r>
          </w:p>
        </w:tc>
        <w:tc>
          <w:tcPr>
            <w:tcW w:w="2694" w:type="dxa"/>
          </w:tcPr>
          <w:p w14:paraId="09F57F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unisia</w:t>
            </w:r>
          </w:p>
        </w:tc>
        <w:tc>
          <w:tcPr>
            <w:tcW w:w="2540" w:type="dxa"/>
          </w:tcPr>
          <w:p w14:paraId="2A39C3C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518558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194EF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9BFB5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712</w:t>
            </w:r>
          </w:p>
        </w:tc>
      </w:tr>
      <w:tr w:rsidR="000E0856" w:rsidRPr="0030693F" w14:paraId="24A61557" w14:textId="77777777" w:rsidTr="002E67A3">
        <w:trPr>
          <w:trHeight w:hRule="exact" w:val="1983"/>
        </w:trPr>
        <w:tc>
          <w:tcPr>
            <w:tcW w:w="902" w:type="dxa"/>
          </w:tcPr>
          <w:p w14:paraId="06B9B3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0</w:t>
            </w:r>
          </w:p>
        </w:tc>
        <w:tc>
          <w:tcPr>
            <w:tcW w:w="2694" w:type="dxa"/>
          </w:tcPr>
          <w:p w14:paraId="1D3129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onga</w:t>
            </w:r>
          </w:p>
        </w:tc>
        <w:tc>
          <w:tcPr>
            <w:tcW w:w="2540" w:type="dxa"/>
          </w:tcPr>
          <w:p w14:paraId="0210588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8200F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0ED41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90735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3</w:t>
            </w:r>
          </w:p>
        </w:tc>
      </w:tr>
      <w:tr w:rsidR="000E0856" w:rsidRPr="0030693F" w14:paraId="6C8A7CCF" w14:textId="77777777" w:rsidTr="002E67A3">
        <w:trPr>
          <w:trHeight w:hRule="exact" w:val="1983"/>
        </w:trPr>
        <w:tc>
          <w:tcPr>
            <w:tcW w:w="902" w:type="dxa"/>
          </w:tcPr>
          <w:p w14:paraId="128D77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9</w:t>
            </w:r>
          </w:p>
        </w:tc>
        <w:tc>
          <w:tcPr>
            <w:tcW w:w="2694" w:type="dxa"/>
          </w:tcPr>
          <w:p w14:paraId="583071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mor­leste)</w:t>
            </w:r>
          </w:p>
        </w:tc>
        <w:tc>
          <w:tcPr>
            <w:tcW w:w="2540" w:type="dxa"/>
          </w:tcPr>
          <w:p w14:paraId="55788F3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D19FE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9569A4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A6A56A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7</w:t>
            </w:r>
          </w:p>
        </w:tc>
      </w:tr>
      <w:tr w:rsidR="000E0856" w:rsidRPr="0030693F" w14:paraId="0B38BC7F" w14:textId="77777777" w:rsidTr="002E67A3">
        <w:trPr>
          <w:trHeight w:hRule="exact" w:val="1983"/>
        </w:trPr>
        <w:tc>
          <w:tcPr>
            <w:tcW w:w="902" w:type="dxa"/>
          </w:tcPr>
          <w:p w14:paraId="17E309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8</w:t>
            </w:r>
          </w:p>
        </w:tc>
        <w:tc>
          <w:tcPr>
            <w:tcW w:w="2694" w:type="dxa"/>
          </w:tcPr>
          <w:p w14:paraId="7C02DA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ajikistan</w:t>
            </w:r>
          </w:p>
        </w:tc>
        <w:tc>
          <w:tcPr>
            <w:tcW w:w="2540" w:type="dxa"/>
          </w:tcPr>
          <w:p w14:paraId="14944E9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89706B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4E86AF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35DA96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82</w:t>
            </w:r>
          </w:p>
        </w:tc>
      </w:tr>
      <w:tr w:rsidR="000E0856" w:rsidRPr="0030693F" w14:paraId="2DB86A66" w14:textId="77777777" w:rsidTr="002E67A3">
        <w:trPr>
          <w:trHeight w:hRule="exact" w:val="1865"/>
        </w:trPr>
        <w:tc>
          <w:tcPr>
            <w:tcW w:w="902" w:type="dxa"/>
          </w:tcPr>
          <w:p w14:paraId="1AA4131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7</w:t>
            </w:r>
          </w:p>
        </w:tc>
        <w:tc>
          <w:tcPr>
            <w:tcW w:w="2694" w:type="dxa"/>
          </w:tcPr>
          <w:p w14:paraId="237CAF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yrian arab republic)</w:t>
            </w:r>
          </w:p>
        </w:tc>
        <w:tc>
          <w:tcPr>
            <w:tcW w:w="2540" w:type="dxa"/>
          </w:tcPr>
          <w:p w14:paraId="0175B9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C56F8B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F8F68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BA255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42</w:t>
            </w:r>
          </w:p>
        </w:tc>
      </w:tr>
    </w:tbl>
    <w:p w14:paraId="16D687AD"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3F1FA94D"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69504" behindDoc="0" locked="0" layoutInCell="1" allowOverlap="1" wp14:anchorId="6EFDADAE" wp14:editId="14FCD2A4">
                <wp:simplePos x="0" y="0"/>
                <wp:positionH relativeFrom="page">
                  <wp:posOffset>7406640</wp:posOffset>
                </wp:positionH>
                <wp:positionV relativeFrom="page">
                  <wp:posOffset>363220</wp:posOffset>
                </wp:positionV>
                <wp:extent cx="10160" cy="9338310"/>
                <wp:effectExtent l="0" t="0" r="0" b="0"/>
                <wp:wrapNone/>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74" name="Line 76"/>
                        <wps:cNvCnPr>
                          <a:cxnSpLocks/>
                        </wps:cNvCnPr>
                        <wps:spPr bwMode="auto">
                          <a:xfrm>
                            <a:off x="11672" y="14369"/>
                            <a:ext cx="0" cy="9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75" name="AutoShape 75"/>
                        <wps:cNvSpPr>
                          <a:spLocks/>
                        </wps:cNvSpPr>
                        <wps:spPr bwMode="auto">
                          <a:xfrm>
                            <a:off x="11672" y="2473"/>
                            <a:ext cx="2" cy="11897"/>
                          </a:xfrm>
                          <a:custGeom>
                            <a:avLst/>
                            <a:gdLst>
                              <a:gd name="T0" fmla="+- 0 12386 2473"/>
                              <a:gd name="T1" fmla="*/ 12386 h 11897"/>
                              <a:gd name="T2" fmla="+- 0 14369 2473"/>
                              <a:gd name="T3" fmla="*/ 14369 h 11897"/>
                              <a:gd name="T4" fmla="+- 0 10403 2473"/>
                              <a:gd name="T5" fmla="*/ 10403 h 11897"/>
                              <a:gd name="T6" fmla="+- 0 12386 2473"/>
                              <a:gd name="T7" fmla="*/ 12386 h 11897"/>
                              <a:gd name="T8" fmla="+- 0 8421 2473"/>
                              <a:gd name="T9" fmla="*/ 8421 h 11897"/>
                              <a:gd name="T10" fmla="+- 0 10403 2473"/>
                              <a:gd name="T11" fmla="*/ 10403 h 11897"/>
                              <a:gd name="T12" fmla="+- 0 6438 2473"/>
                              <a:gd name="T13" fmla="*/ 6438 h 11897"/>
                              <a:gd name="T14" fmla="+- 0 8421 2473"/>
                              <a:gd name="T15" fmla="*/ 8421 h 11897"/>
                              <a:gd name="T16" fmla="+- 0 4455 2473"/>
                              <a:gd name="T17" fmla="*/ 4455 h 11897"/>
                              <a:gd name="T18" fmla="+- 0 6438 2473"/>
                              <a:gd name="T19" fmla="*/ 6438 h 11897"/>
                              <a:gd name="T20" fmla="+- 0 2473 2473"/>
                              <a:gd name="T21" fmla="*/ 2473 h 11897"/>
                              <a:gd name="T22" fmla="+- 0 4455 2473"/>
                              <a:gd name="T23" fmla="*/ 44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Line 74"/>
                        <wps:cNvCnPr>
                          <a:cxnSpLocks/>
                        </wps:cNvCnPr>
                        <wps:spPr bwMode="auto">
                          <a:xfrm>
                            <a:off x="11672" y="580"/>
                            <a:ext cx="0" cy="18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3112FE6" id="Group 73" o:spid="_x0000_s1026" style="position:absolute;margin-left:583.2pt;margin-top:28.6pt;width:.8pt;height:735.3pt;z-index:251669504;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">
                <v:line id="Line 76" o:spid="_x0000_s1027" style="position:absolute;visibility:visible;mso-wrap-style:square" from="11672,143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" strokecolor="#e7e7e7" strokeweight=".26494mm">
                  <o:lock v:ext="edit" shapetype="f"/>
                </v:line>
                <v:shape id="AutoShape 75" o:spid="_x0000_s1028" style="position:absolute;left:11672;top:2473;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" path="m,9913r,1983m,7930l,9913m,5948l,7930m,3965l,5948m,1982l,3965m,l,1982e" filled="f" strokecolor="#e7e7e7" strokeweight=".26494mm">
                  <v:path arrowok="t" o:connecttype="custom" o:connectlocs="0,12386;0,14369;0,10403;0,12386;0,8421;0,10403;0,6438;0,8421;0,4455;0,6438;0,2473;0,4455" o:connectangles="0,0,0,0,0,0,0,0,0,0,0,0"/>
                </v:shape>
                <v:line id="Line 74" o:spid="_x0000_s1029" style="position:absolute;visibility:visible;mso-wrap-style:square" from="11672,580" to="11672,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5104" behindDoc="1" locked="0" layoutInCell="1" allowOverlap="1" wp14:anchorId="42299CBE" wp14:editId="516F0395">
                <wp:simplePos x="0" y="0"/>
                <wp:positionH relativeFrom="page">
                  <wp:posOffset>373380</wp:posOffset>
                </wp:positionH>
                <wp:positionV relativeFrom="page">
                  <wp:posOffset>368300</wp:posOffset>
                </wp:positionV>
                <wp:extent cx="1270" cy="9328150"/>
                <wp:effectExtent l="0" t="0" r="0" b="6350"/>
                <wp:wrapNone/>
                <wp:docPr id="72"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369 580"/>
                            <a:gd name="T1" fmla="*/ 14369 h 14690"/>
                            <a:gd name="T2" fmla="+- 0 15270 580"/>
                            <a:gd name="T3" fmla="*/ 15270 h 14690"/>
                            <a:gd name="T4" fmla="+- 0 12386 580"/>
                            <a:gd name="T5" fmla="*/ 12386 h 14690"/>
                            <a:gd name="T6" fmla="+- 0 14369 580"/>
                            <a:gd name="T7" fmla="*/ 14369 h 14690"/>
                            <a:gd name="T8" fmla="+- 0 10403 580"/>
                            <a:gd name="T9" fmla="*/ 10403 h 14690"/>
                            <a:gd name="T10" fmla="+- 0 12386 580"/>
                            <a:gd name="T11" fmla="*/ 12386 h 14690"/>
                            <a:gd name="T12" fmla="+- 0 8421 580"/>
                            <a:gd name="T13" fmla="*/ 8421 h 14690"/>
                            <a:gd name="T14" fmla="+- 0 10403 580"/>
                            <a:gd name="T15" fmla="*/ 10403 h 14690"/>
                            <a:gd name="T16" fmla="+- 0 6438 580"/>
                            <a:gd name="T17" fmla="*/ 6438 h 14690"/>
                            <a:gd name="T18" fmla="+- 0 8421 580"/>
                            <a:gd name="T19" fmla="*/ 8421 h 14690"/>
                            <a:gd name="T20" fmla="+- 0 4455 580"/>
                            <a:gd name="T21" fmla="*/ 4455 h 14690"/>
                            <a:gd name="T22" fmla="+- 0 6438 580"/>
                            <a:gd name="T23" fmla="*/ 6438 h 14690"/>
                            <a:gd name="T24" fmla="+- 0 2473 580"/>
                            <a:gd name="T25" fmla="*/ 2473 h 14690"/>
                            <a:gd name="T26" fmla="+- 0 4455 580"/>
                            <a:gd name="T27" fmla="*/ 4455 h 14690"/>
                            <a:gd name="T28" fmla="+- 0 580 580"/>
                            <a:gd name="T29" fmla="*/ 580 h 14690"/>
                            <a:gd name="T30" fmla="+- 0 2473 580"/>
                            <a:gd name="T31" fmla="*/ 24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789"/>
                              </a:moveTo>
                              <a:lnTo>
                                <a:pt x="0" y="14690"/>
                              </a:lnTo>
                              <a:moveTo>
                                <a:pt x="0" y="11806"/>
                              </a:moveTo>
                              <a:lnTo>
                                <a:pt x="0" y="13789"/>
                              </a:lnTo>
                              <a:moveTo>
                                <a:pt x="0" y="9823"/>
                              </a:moveTo>
                              <a:lnTo>
                                <a:pt x="0" y="11806"/>
                              </a:lnTo>
                              <a:moveTo>
                                <a:pt x="0" y="7841"/>
                              </a:moveTo>
                              <a:lnTo>
                                <a:pt x="0" y="9823"/>
                              </a:lnTo>
                              <a:moveTo>
                                <a:pt x="0" y="5858"/>
                              </a:moveTo>
                              <a:lnTo>
                                <a:pt x="0" y="7841"/>
                              </a:lnTo>
                              <a:moveTo>
                                <a:pt x="0" y="3875"/>
                              </a:moveTo>
                              <a:lnTo>
                                <a:pt x="0" y="5858"/>
                              </a:lnTo>
                              <a:moveTo>
                                <a:pt x="0" y="1893"/>
                              </a:moveTo>
                              <a:lnTo>
                                <a:pt x="0" y="3875"/>
                              </a:lnTo>
                              <a:moveTo>
                                <a:pt x="0" y="0"/>
                              </a:moveTo>
                              <a:lnTo>
                                <a:pt x="0" y="18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0DB02" id="AutoShape 72" o:spid="_x0000_s1026" style="position:absolute;margin-left:29.4pt;margin-top:29pt;width:.1pt;height:734.5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" path="m,13789r,901m,11806r,1983m,9823r,1983m,7841l,9823m,5858l,7841m,3875l,5858m,1893l,3875m,l,1893e" filled="f" strokecolor="#e7e7e7" strokeweight=".26494mm">
                <v:path arrowok="t" o:connecttype="custom" o:connectlocs="0,9124315;0,9696450;0,7865110;0,9124315;0,6605905;0,7865110;0,5347335;0,6605905;0,4088130;0,5347335;0,2828925;0,4088130;0,1570355;0,2828925;0,368300;0,157035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902"/>
        <w:gridCol w:w="2814"/>
        <w:gridCol w:w="2420"/>
        <w:gridCol w:w="3628"/>
        <w:gridCol w:w="899"/>
      </w:tblGrid>
      <w:tr w:rsidR="000E0856" w:rsidRPr="0030693F" w14:paraId="57409B70" w14:textId="77777777" w:rsidTr="002E67A3">
        <w:trPr>
          <w:trHeight w:hRule="exact" w:val="1891"/>
        </w:trPr>
        <w:tc>
          <w:tcPr>
            <w:tcW w:w="902" w:type="dxa"/>
          </w:tcPr>
          <w:p w14:paraId="3CAEC4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6</w:t>
            </w:r>
          </w:p>
        </w:tc>
        <w:tc>
          <w:tcPr>
            <w:tcW w:w="2814" w:type="dxa"/>
          </w:tcPr>
          <w:p w14:paraId="17AE2CF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waziland</w:t>
            </w:r>
          </w:p>
        </w:tc>
        <w:tc>
          <w:tcPr>
            <w:tcW w:w="2420" w:type="dxa"/>
          </w:tcPr>
          <w:p w14:paraId="1000F6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006DB8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21F765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C0CEF2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51</w:t>
            </w:r>
          </w:p>
        </w:tc>
      </w:tr>
      <w:tr w:rsidR="000E0856" w:rsidRPr="0030693F" w14:paraId="7EC18A8F" w14:textId="77777777" w:rsidTr="002E67A3">
        <w:trPr>
          <w:trHeight w:hRule="exact" w:val="1983"/>
        </w:trPr>
        <w:tc>
          <w:tcPr>
            <w:tcW w:w="902" w:type="dxa"/>
          </w:tcPr>
          <w:p w14:paraId="64980ED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5</w:t>
            </w:r>
          </w:p>
        </w:tc>
        <w:tc>
          <w:tcPr>
            <w:tcW w:w="2814" w:type="dxa"/>
          </w:tcPr>
          <w:p w14:paraId="387D872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udan</w:t>
            </w:r>
          </w:p>
        </w:tc>
        <w:tc>
          <w:tcPr>
            <w:tcW w:w="2420" w:type="dxa"/>
          </w:tcPr>
          <w:p w14:paraId="42B696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1A9EA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E96C0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857E3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86</w:t>
            </w:r>
          </w:p>
        </w:tc>
      </w:tr>
      <w:tr w:rsidR="000E0856" w:rsidRPr="0030693F" w14:paraId="336D9D7B" w14:textId="77777777" w:rsidTr="002E67A3">
        <w:trPr>
          <w:trHeight w:hRule="exact" w:val="1983"/>
        </w:trPr>
        <w:tc>
          <w:tcPr>
            <w:tcW w:w="902" w:type="dxa"/>
          </w:tcPr>
          <w:p w14:paraId="61ED97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4</w:t>
            </w:r>
          </w:p>
        </w:tc>
        <w:tc>
          <w:tcPr>
            <w:tcW w:w="2814" w:type="dxa"/>
          </w:tcPr>
          <w:p w14:paraId="72CE2D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ri lanka)</w:t>
            </w:r>
          </w:p>
        </w:tc>
        <w:tc>
          <w:tcPr>
            <w:tcW w:w="2420" w:type="dxa"/>
          </w:tcPr>
          <w:p w14:paraId="6ABE481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0E061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B02146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9D675A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210</w:t>
            </w:r>
          </w:p>
        </w:tc>
      </w:tr>
      <w:tr w:rsidR="000E0856" w:rsidRPr="0030693F" w14:paraId="0C22CBF3" w14:textId="77777777" w:rsidTr="002E67A3">
        <w:trPr>
          <w:trHeight w:hRule="exact" w:val="1983"/>
        </w:trPr>
        <w:tc>
          <w:tcPr>
            <w:tcW w:w="902" w:type="dxa"/>
          </w:tcPr>
          <w:p w14:paraId="0F3F488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3</w:t>
            </w:r>
          </w:p>
        </w:tc>
        <w:tc>
          <w:tcPr>
            <w:tcW w:w="2814" w:type="dxa"/>
          </w:tcPr>
          <w:p w14:paraId="09CE62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olomon islands)</w:t>
            </w:r>
          </w:p>
        </w:tc>
        <w:tc>
          <w:tcPr>
            <w:tcW w:w="2420" w:type="dxa"/>
          </w:tcPr>
          <w:p w14:paraId="4DB3DA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7C6EA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52DD2D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9FD794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58</w:t>
            </w:r>
          </w:p>
        </w:tc>
      </w:tr>
      <w:tr w:rsidR="000E0856" w:rsidRPr="0030693F" w14:paraId="3C81CF64" w14:textId="77777777" w:rsidTr="002E67A3">
        <w:trPr>
          <w:trHeight w:hRule="exact" w:val="1983"/>
        </w:trPr>
        <w:tc>
          <w:tcPr>
            <w:tcW w:w="902" w:type="dxa"/>
          </w:tcPr>
          <w:p w14:paraId="2DF6E8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2</w:t>
            </w:r>
          </w:p>
        </w:tc>
        <w:tc>
          <w:tcPr>
            <w:tcW w:w="2814" w:type="dxa"/>
          </w:tcPr>
          <w:p w14:paraId="7440159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ao tome and principe)</w:t>
            </w:r>
          </w:p>
        </w:tc>
        <w:tc>
          <w:tcPr>
            <w:tcW w:w="2420" w:type="dxa"/>
          </w:tcPr>
          <w:p w14:paraId="5989E45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A0A331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4564C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DC93EF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9</w:t>
            </w:r>
          </w:p>
        </w:tc>
      </w:tr>
      <w:tr w:rsidR="000E0856" w:rsidRPr="0030693F" w14:paraId="56646ABA" w14:textId="77777777" w:rsidTr="002E67A3">
        <w:trPr>
          <w:trHeight w:hRule="exact" w:val="1983"/>
        </w:trPr>
        <w:tc>
          <w:tcPr>
            <w:tcW w:w="902" w:type="dxa"/>
          </w:tcPr>
          <w:p w14:paraId="5AFE0F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1</w:t>
            </w:r>
          </w:p>
        </w:tc>
        <w:tc>
          <w:tcPr>
            <w:tcW w:w="2814" w:type="dxa"/>
          </w:tcPr>
          <w:p w14:paraId="5FA9BD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amoa</w:t>
            </w:r>
          </w:p>
        </w:tc>
        <w:tc>
          <w:tcPr>
            <w:tcW w:w="2420" w:type="dxa"/>
          </w:tcPr>
          <w:p w14:paraId="0DCB113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260F2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C5271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1DA7FC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0</w:t>
            </w:r>
          </w:p>
        </w:tc>
      </w:tr>
      <w:tr w:rsidR="000E0856" w:rsidRPr="0030693F" w14:paraId="2913843D" w14:textId="77777777" w:rsidTr="002E67A3">
        <w:trPr>
          <w:trHeight w:hRule="exact" w:val="1983"/>
        </w:trPr>
        <w:tc>
          <w:tcPr>
            <w:tcW w:w="902" w:type="dxa"/>
          </w:tcPr>
          <w:p w14:paraId="655F4A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0</w:t>
            </w:r>
          </w:p>
        </w:tc>
        <w:tc>
          <w:tcPr>
            <w:tcW w:w="2814" w:type="dxa"/>
          </w:tcPr>
          <w:p w14:paraId="13B3031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hilippines</w:t>
            </w:r>
          </w:p>
        </w:tc>
        <w:tc>
          <w:tcPr>
            <w:tcW w:w="2420" w:type="dxa"/>
          </w:tcPr>
          <w:p w14:paraId="558A07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B50C5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4A278D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803139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213</w:t>
            </w:r>
          </w:p>
        </w:tc>
      </w:tr>
      <w:tr w:rsidR="000E0856" w:rsidRPr="0030693F" w14:paraId="3288DA3D" w14:textId="77777777" w:rsidTr="002E67A3">
        <w:trPr>
          <w:trHeight w:hRule="exact" w:val="664"/>
        </w:trPr>
        <w:tc>
          <w:tcPr>
            <w:tcW w:w="902" w:type="dxa"/>
          </w:tcPr>
          <w:p w14:paraId="6CC4DFB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9</w:t>
            </w:r>
          </w:p>
        </w:tc>
        <w:tc>
          <w:tcPr>
            <w:tcW w:w="2814" w:type="dxa"/>
          </w:tcPr>
          <w:p w14:paraId="57C75B3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apua new guinea)</w:t>
            </w:r>
          </w:p>
        </w:tc>
        <w:tc>
          <w:tcPr>
            <w:tcW w:w="2420" w:type="dxa"/>
          </w:tcPr>
          <w:p w14:paraId="1603A1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45F43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899" w:type="dxa"/>
          </w:tcPr>
          <w:p w14:paraId="75BB6E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80</w:t>
            </w:r>
          </w:p>
        </w:tc>
      </w:tr>
    </w:tbl>
    <w:p w14:paraId="4729334C"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12A1BBFC"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0528" behindDoc="0" locked="0" layoutInCell="1" allowOverlap="1" wp14:anchorId="2AE94DD0" wp14:editId="535AE081">
                <wp:simplePos x="0" y="0"/>
                <wp:positionH relativeFrom="page">
                  <wp:posOffset>7406640</wp:posOffset>
                </wp:positionH>
                <wp:positionV relativeFrom="page">
                  <wp:posOffset>363220</wp:posOffset>
                </wp:positionV>
                <wp:extent cx="10160" cy="9338310"/>
                <wp:effectExtent l="0" t="0" r="0" b="0"/>
                <wp:wrapNone/>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69" name="Line 71"/>
                        <wps:cNvCnPr>
                          <a:cxnSpLocks/>
                        </wps:cNvCnPr>
                        <wps:spPr bwMode="auto">
                          <a:xfrm>
                            <a:off x="11672" y="13768"/>
                            <a:ext cx="0" cy="15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70" name="AutoShape 70"/>
                        <wps:cNvSpPr>
                          <a:spLocks/>
                        </wps:cNvSpPr>
                        <wps:spPr bwMode="auto">
                          <a:xfrm>
                            <a:off x="11672" y="1872"/>
                            <a:ext cx="2" cy="11897"/>
                          </a:xfrm>
                          <a:custGeom>
                            <a:avLst/>
                            <a:gdLst>
                              <a:gd name="T0" fmla="+- 0 11785 1872"/>
                              <a:gd name="T1" fmla="*/ 11785 h 11897"/>
                              <a:gd name="T2" fmla="+- 0 13768 1872"/>
                              <a:gd name="T3" fmla="*/ 13768 h 11897"/>
                              <a:gd name="T4" fmla="+- 0 9802 1872"/>
                              <a:gd name="T5" fmla="*/ 9802 h 11897"/>
                              <a:gd name="T6" fmla="+- 0 11785 1872"/>
                              <a:gd name="T7" fmla="*/ 11785 h 11897"/>
                              <a:gd name="T8" fmla="+- 0 7820 1872"/>
                              <a:gd name="T9" fmla="*/ 7820 h 11897"/>
                              <a:gd name="T10" fmla="+- 0 9802 1872"/>
                              <a:gd name="T11" fmla="*/ 9802 h 11897"/>
                              <a:gd name="T12" fmla="+- 0 5837 1872"/>
                              <a:gd name="T13" fmla="*/ 5837 h 11897"/>
                              <a:gd name="T14" fmla="+- 0 7820 1872"/>
                              <a:gd name="T15" fmla="*/ 7820 h 11897"/>
                              <a:gd name="T16" fmla="+- 0 3854 1872"/>
                              <a:gd name="T17" fmla="*/ 3854 h 11897"/>
                              <a:gd name="T18" fmla="+- 0 5837 1872"/>
                              <a:gd name="T19" fmla="*/ 5837 h 11897"/>
                              <a:gd name="T20" fmla="+- 0 1872 1872"/>
                              <a:gd name="T21" fmla="*/ 1872 h 11897"/>
                              <a:gd name="T22" fmla="+- 0 3854 1872"/>
                              <a:gd name="T23" fmla="*/ 38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Line 69"/>
                        <wps:cNvCnPr>
                          <a:cxnSpLocks/>
                        </wps:cNvCnPr>
                        <wps:spPr bwMode="auto">
                          <a:xfrm>
                            <a:off x="11672" y="580"/>
                            <a:ext cx="0" cy="12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7DE06F4" id="Group 68" o:spid="_x0000_s1026" style="position:absolute;margin-left:583.2pt;margin-top:28.6pt;width:.8pt;height:735.3pt;z-index:251670528;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">
                <v:line id="Line 71" o:spid="_x0000_s1027" style="position:absolute;visibility:visible;mso-wrap-style:square" from="11672,137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" strokecolor="#e7e7e7" strokeweight=".26494mm">
                  <o:lock v:ext="edit" shapetype="f"/>
                </v:line>
                <v:shape id="AutoShape 70" o:spid="_x0000_s1028" style="position:absolute;left:11672;top:18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" path="m,9913r,1983m,7930l,9913m,5948l,7930m,3965l,5948m,1982l,3965m,l,1982e" filled="f" strokecolor="#e7e7e7" strokeweight=".26494mm">
                  <v:path arrowok="t" o:connecttype="custom" o:connectlocs="0,11785;0,13768;0,9802;0,11785;0,7820;0,9802;0,5837;0,7820;0,3854;0,5837;0,1872;0,3854" o:connectangles="0,0,0,0,0,0,0,0,0,0,0,0"/>
                </v:shape>
                <v:line id="Line 69" o:spid="_x0000_s1029" style="position:absolute;visibility:visible;mso-wrap-style:square" from="11672,580" to="11672,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6128" behindDoc="1" locked="0" layoutInCell="1" allowOverlap="1" wp14:anchorId="60639AB0" wp14:editId="68324C5E">
                <wp:simplePos x="0" y="0"/>
                <wp:positionH relativeFrom="page">
                  <wp:posOffset>373380</wp:posOffset>
                </wp:positionH>
                <wp:positionV relativeFrom="page">
                  <wp:posOffset>368300</wp:posOffset>
                </wp:positionV>
                <wp:extent cx="1270" cy="9328150"/>
                <wp:effectExtent l="0" t="0" r="0" b="6350"/>
                <wp:wrapNone/>
                <wp:docPr id="67"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768 580"/>
                            <a:gd name="T1" fmla="*/ 13768 h 14690"/>
                            <a:gd name="T2" fmla="+- 0 15270 580"/>
                            <a:gd name="T3" fmla="*/ 15270 h 14690"/>
                            <a:gd name="T4" fmla="+- 0 11785 580"/>
                            <a:gd name="T5" fmla="*/ 11785 h 14690"/>
                            <a:gd name="T6" fmla="+- 0 13768 580"/>
                            <a:gd name="T7" fmla="*/ 13768 h 14690"/>
                            <a:gd name="T8" fmla="+- 0 9802 580"/>
                            <a:gd name="T9" fmla="*/ 9802 h 14690"/>
                            <a:gd name="T10" fmla="+- 0 11785 580"/>
                            <a:gd name="T11" fmla="*/ 11785 h 14690"/>
                            <a:gd name="T12" fmla="+- 0 7820 580"/>
                            <a:gd name="T13" fmla="*/ 7820 h 14690"/>
                            <a:gd name="T14" fmla="+- 0 9802 580"/>
                            <a:gd name="T15" fmla="*/ 9802 h 14690"/>
                            <a:gd name="T16" fmla="+- 0 5837 580"/>
                            <a:gd name="T17" fmla="*/ 5837 h 14690"/>
                            <a:gd name="T18" fmla="+- 0 7820 580"/>
                            <a:gd name="T19" fmla="*/ 7820 h 14690"/>
                            <a:gd name="T20" fmla="+- 0 3854 580"/>
                            <a:gd name="T21" fmla="*/ 3854 h 14690"/>
                            <a:gd name="T22" fmla="+- 0 5837 580"/>
                            <a:gd name="T23" fmla="*/ 5837 h 14690"/>
                            <a:gd name="T24" fmla="+- 0 1872 580"/>
                            <a:gd name="T25" fmla="*/ 1872 h 14690"/>
                            <a:gd name="T26" fmla="+- 0 3854 580"/>
                            <a:gd name="T27" fmla="*/ 3854 h 14690"/>
                            <a:gd name="T28" fmla="+- 0 580 580"/>
                            <a:gd name="T29" fmla="*/ 580 h 14690"/>
                            <a:gd name="T30" fmla="+- 0 1872 580"/>
                            <a:gd name="T31" fmla="*/ 18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188"/>
                              </a:moveTo>
                              <a:lnTo>
                                <a:pt x="0" y="14690"/>
                              </a:lnTo>
                              <a:moveTo>
                                <a:pt x="0" y="11205"/>
                              </a:moveTo>
                              <a:lnTo>
                                <a:pt x="0" y="13188"/>
                              </a:lnTo>
                              <a:moveTo>
                                <a:pt x="0" y="9222"/>
                              </a:moveTo>
                              <a:lnTo>
                                <a:pt x="0" y="11205"/>
                              </a:lnTo>
                              <a:moveTo>
                                <a:pt x="0" y="7240"/>
                              </a:moveTo>
                              <a:lnTo>
                                <a:pt x="0" y="9222"/>
                              </a:lnTo>
                              <a:moveTo>
                                <a:pt x="0" y="5257"/>
                              </a:moveTo>
                              <a:lnTo>
                                <a:pt x="0" y="7240"/>
                              </a:lnTo>
                              <a:moveTo>
                                <a:pt x="0" y="3274"/>
                              </a:moveTo>
                              <a:lnTo>
                                <a:pt x="0" y="5257"/>
                              </a:lnTo>
                              <a:moveTo>
                                <a:pt x="0" y="1292"/>
                              </a:moveTo>
                              <a:lnTo>
                                <a:pt x="0" y="3274"/>
                              </a:lnTo>
                              <a:moveTo>
                                <a:pt x="0" y="0"/>
                              </a:moveTo>
                              <a:lnTo>
                                <a:pt x="0" y="12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73C2A" id="AutoShape 67" o:spid="_x0000_s1026" style="position:absolute;margin-left:29.4pt;margin-top:29pt;width:.1pt;height:734.5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" path="m,13188r,1502m,11205r,1983m,9222r,1983m,7240l,9222m,5257l,7240m,3274l,5257m,1292l,3274m,l,1292e" filled="f" strokecolor="#e7e7e7" strokeweight=".26494mm">
                <v:path arrowok="t" o:connecttype="custom" o:connectlocs="0,8742680;0,9696450;0,7483475;0,8742680;0,6224270;0,7483475;0,4965700;0,6224270;0,3706495;0,4965700;0,2447290;0,3706495;0,1188720;0,2447290;0,368300;0,11887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215"/>
        <w:gridCol w:w="3080"/>
        <w:gridCol w:w="3628"/>
        <w:gridCol w:w="899"/>
      </w:tblGrid>
      <w:tr w:rsidR="000E0856" w:rsidRPr="0030693F" w14:paraId="2D69BF31" w14:textId="77777777" w:rsidTr="002E67A3">
        <w:trPr>
          <w:trHeight w:hRule="exact" w:val="1291"/>
        </w:trPr>
        <w:tc>
          <w:tcPr>
            <w:tcW w:w="6137" w:type="dxa"/>
            <w:gridSpan w:val="3"/>
          </w:tcPr>
          <w:p w14:paraId="61B57010"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0898F48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6EE982E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F50E4E4"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52FCE52" w14:textId="77777777" w:rsidTr="002E67A3">
        <w:trPr>
          <w:trHeight w:hRule="exact" w:val="1983"/>
        </w:trPr>
        <w:tc>
          <w:tcPr>
            <w:tcW w:w="842" w:type="dxa"/>
          </w:tcPr>
          <w:p w14:paraId="4CD895C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8</w:t>
            </w:r>
          </w:p>
        </w:tc>
        <w:tc>
          <w:tcPr>
            <w:tcW w:w="2215" w:type="dxa"/>
          </w:tcPr>
          <w:p w14:paraId="2BF6475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akistan</w:t>
            </w:r>
          </w:p>
        </w:tc>
        <w:tc>
          <w:tcPr>
            <w:tcW w:w="3079" w:type="dxa"/>
          </w:tcPr>
          <w:p w14:paraId="221A8A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F2CF5D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AE0432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87BEC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576</w:t>
            </w:r>
          </w:p>
        </w:tc>
      </w:tr>
      <w:tr w:rsidR="000E0856" w:rsidRPr="0030693F" w14:paraId="4BEF76A3" w14:textId="77777777" w:rsidTr="002E67A3">
        <w:trPr>
          <w:trHeight w:hRule="exact" w:val="1983"/>
        </w:trPr>
        <w:tc>
          <w:tcPr>
            <w:tcW w:w="842" w:type="dxa"/>
          </w:tcPr>
          <w:p w14:paraId="560AF0A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7</w:t>
            </w:r>
          </w:p>
        </w:tc>
        <w:tc>
          <w:tcPr>
            <w:tcW w:w="2215" w:type="dxa"/>
          </w:tcPr>
          <w:p w14:paraId="7CBE76A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nigeria</w:t>
            </w:r>
          </w:p>
        </w:tc>
        <w:tc>
          <w:tcPr>
            <w:tcW w:w="3079" w:type="dxa"/>
          </w:tcPr>
          <w:p w14:paraId="31DBC66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7574B7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AF7CD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F9C58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396</w:t>
            </w:r>
          </w:p>
        </w:tc>
      </w:tr>
      <w:tr w:rsidR="000E0856" w:rsidRPr="0030693F" w14:paraId="5180CAC4" w14:textId="77777777" w:rsidTr="002E67A3">
        <w:trPr>
          <w:trHeight w:hRule="exact" w:val="1983"/>
        </w:trPr>
        <w:tc>
          <w:tcPr>
            <w:tcW w:w="842" w:type="dxa"/>
          </w:tcPr>
          <w:p w14:paraId="3CA71F3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6</w:t>
            </w:r>
          </w:p>
        </w:tc>
        <w:tc>
          <w:tcPr>
            <w:tcW w:w="2215" w:type="dxa"/>
          </w:tcPr>
          <w:p w14:paraId="726525D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nicaragua</w:t>
            </w:r>
          </w:p>
        </w:tc>
        <w:tc>
          <w:tcPr>
            <w:tcW w:w="3079" w:type="dxa"/>
          </w:tcPr>
          <w:p w14:paraId="2D69B7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BAD75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873723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FF1922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17</w:t>
            </w:r>
          </w:p>
        </w:tc>
      </w:tr>
      <w:tr w:rsidR="000E0856" w:rsidRPr="0030693F" w14:paraId="5994496C" w14:textId="77777777" w:rsidTr="002E67A3">
        <w:trPr>
          <w:trHeight w:hRule="exact" w:val="1983"/>
        </w:trPr>
        <w:tc>
          <w:tcPr>
            <w:tcW w:w="842" w:type="dxa"/>
          </w:tcPr>
          <w:p w14:paraId="54EFB0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5</w:t>
            </w:r>
          </w:p>
        </w:tc>
        <w:tc>
          <w:tcPr>
            <w:tcW w:w="2215" w:type="dxa"/>
          </w:tcPr>
          <w:p w14:paraId="0A6320E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yanmar</w:t>
            </w:r>
          </w:p>
        </w:tc>
        <w:tc>
          <w:tcPr>
            <w:tcW w:w="3079" w:type="dxa"/>
          </w:tcPr>
          <w:p w14:paraId="17F22F9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11856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DA8F76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628E2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71</w:t>
            </w:r>
          </w:p>
        </w:tc>
      </w:tr>
      <w:tr w:rsidR="000E0856" w:rsidRPr="0030693F" w14:paraId="77DE0B47" w14:textId="77777777" w:rsidTr="002E67A3">
        <w:trPr>
          <w:trHeight w:hRule="exact" w:val="1983"/>
        </w:trPr>
        <w:tc>
          <w:tcPr>
            <w:tcW w:w="842" w:type="dxa"/>
          </w:tcPr>
          <w:p w14:paraId="28D187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4</w:t>
            </w:r>
          </w:p>
        </w:tc>
        <w:tc>
          <w:tcPr>
            <w:tcW w:w="2215" w:type="dxa"/>
          </w:tcPr>
          <w:p w14:paraId="0955AB5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orocco</w:t>
            </w:r>
          </w:p>
        </w:tc>
        <w:tc>
          <w:tcPr>
            <w:tcW w:w="3079" w:type="dxa"/>
          </w:tcPr>
          <w:p w14:paraId="3699CB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52ED9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14D1D9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674BF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89</w:t>
            </w:r>
          </w:p>
        </w:tc>
      </w:tr>
      <w:tr w:rsidR="000E0856" w:rsidRPr="0030693F" w14:paraId="733F62F6" w14:textId="77777777" w:rsidTr="002E67A3">
        <w:trPr>
          <w:trHeight w:hRule="exact" w:val="1983"/>
        </w:trPr>
        <w:tc>
          <w:tcPr>
            <w:tcW w:w="842" w:type="dxa"/>
          </w:tcPr>
          <w:p w14:paraId="1C63A18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3</w:t>
            </w:r>
          </w:p>
        </w:tc>
        <w:tc>
          <w:tcPr>
            <w:tcW w:w="2215" w:type="dxa"/>
          </w:tcPr>
          <w:p w14:paraId="353764F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ongolia</w:t>
            </w:r>
          </w:p>
        </w:tc>
        <w:tc>
          <w:tcPr>
            <w:tcW w:w="3079" w:type="dxa"/>
          </w:tcPr>
          <w:p w14:paraId="2929642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3F3C8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A5C76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842BC5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37</w:t>
            </w:r>
          </w:p>
        </w:tc>
      </w:tr>
      <w:tr w:rsidR="000E0856" w:rsidRPr="0030693F" w14:paraId="084ABC3D" w14:textId="77777777" w:rsidTr="002E67A3">
        <w:trPr>
          <w:trHeight w:hRule="exact" w:val="1265"/>
        </w:trPr>
        <w:tc>
          <w:tcPr>
            <w:tcW w:w="842" w:type="dxa"/>
          </w:tcPr>
          <w:p w14:paraId="61C47B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2</w:t>
            </w:r>
          </w:p>
        </w:tc>
        <w:tc>
          <w:tcPr>
            <w:tcW w:w="2215" w:type="dxa"/>
          </w:tcPr>
          <w:p w14:paraId="49B027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oldova</w:t>
            </w:r>
          </w:p>
        </w:tc>
        <w:tc>
          <w:tcPr>
            <w:tcW w:w="3079" w:type="dxa"/>
          </w:tcPr>
          <w:p w14:paraId="05F51F5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7C074A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1D48AE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33</w:t>
            </w:r>
          </w:p>
        </w:tc>
      </w:tr>
    </w:tbl>
    <w:p w14:paraId="36241F84"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22D9DD00"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1552" behindDoc="0" locked="0" layoutInCell="1" allowOverlap="1" wp14:anchorId="6CA8AAB5" wp14:editId="1DA9C590">
                <wp:simplePos x="0" y="0"/>
                <wp:positionH relativeFrom="page">
                  <wp:posOffset>7406640</wp:posOffset>
                </wp:positionH>
                <wp:positionV relativeFrom="page">
                  <wp:posOffset>363220</wp:posOffset>
                </wp:positionV>
                <wp:extent cx="10160" cy="9338310"/>
                <wp:effectExtent l="0" t="0" r="0" b="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64" name="Line 66"/>
                        <wps:cNvCnPr>
                          <a:cxnSpLocks/>
                        </wps:cNvCnPr>
                        <wps:spPr bwMode="auto">
                          <a:xfrm>
                            <a:off x="11672" y="15150"/>
                            <a:ext cx="0" cy="12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65" name="AutoShape 65"/>
                        <wps:cNvSpPr>
                          <a:spLocks/>
                        </wps:cNvSpPr>
                        <wps:spPr bwMode="auto">
                          <a:xfrm>
                            <a:off x="11672" y="1271"/>
                            <a:ext cx="2" cy="13879"/>
                          </a:xfrm>
                          <a:custGeom>
                            <a:avLst/>
                            <a:gdLst>
                              <a:gd name="T0" fmla="+- 0 13167 1271"/>
                              <a:gd name="T1" fmla="*/ 13167 h 13879"/>
                              <a:gd name="T2" fmla="+- 0 15150 1271"/>
                              <a:gd name="T3" fmla="*/ 15150 h 13879"/>
                              <a:gd name="T4" fmla="+- 0 11184 1271"/>
                              <a:gd name="T5" fmla="*/ 11184 h 13879"/>
                              <a:gd name="T6" fmla="+- 0 13167 1271"/>
                              <a:gd name="T7" fmla="*/ 13167 h 13879"/>
                              <a:gd name="T8" fmla="+- 0 9202 1271"/>
                              <a:gd name="T9" fmla="*/ 9202 h 13879"/>
                              <a:gd name="T10" fmla="+- 0 11184 1271"/>
                              <a:gd name="T11" fmla="*/ 11184 h 13879"/>
                              <a:gd name="T12" fmla="+- 0 7219 1271"/>
                              <a:gd name="T13" fmla="*/ 7219 h 13879"/>
                              <a:gd name="T14" fmla="+- 0 9202 1271"/>
                              <a:gd name="T15" fmla="*/ 9202 h 13879"/>
                              <a:gd name="T16" fmla="+- 0 5236 1271"/>
                              <a:gd name="T17" fmla="*/ 5236 h 13879"/>
                              <a:gd name="T18" fmla="+- 0 7219 1271"/>
                              <a:gd name="T19" fmla="*/ 7219 h 13879"/>
                              <a:gd name="T20" fmla="+- 0 3254 1271"/>
                              <a:gd name="T21" fmla="*/ 3254 h 13879"/>
                              <a:gd name="T22" fmla="+- 0 5236 1271"/>
                              <a:gd name="T23" fmla="*/ 5236 h 13879"/>
                              <a:gd name="T24" fmla="+- 0 1271 1271"/>
                              <a:gd name="T25" fmla="*/ 1271 h 13879"/>
                              <a:gd name="T26" fmla="+- 0 3254 1271"/>
                              <a:gd name="T27" fmla="*/ 3254 h 1387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879">
                                <a:moveTo>
                                  <a:pt x="0" y="11896"/>
                                </a:moveTo>
                                <a:lnTo>
                                  <a:pt x="0" y="13879"/>
                                </a:lnTo>
                                <a:moveTo>
                                  <a:pt x="0" y="9913"/>
                                </a:moveTo>
                                <a:lnTo>
                                  <a:pt x="0" y="11896"/>
                                </a:lnTo>
                                <a:moveTo>
                                  <a:pt x="0" y="7931"/>
                                </a:moveTo>
                                <a:lnTo>
                                  <a:pt x="0" y="9913"/>
                                </a:lnTo>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Line 64"/>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4C171F" id="Group 63" o:spid="_x0000_s1026" style="position:absolute;margin-left:583.2pt;margin-top:28.6pt;width:.8pt;height:735.3pt;z-index:251671552;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">
                <v:line id="Line 66" o:spid="_x0000_s1027" style="position:absolute;visibility:visible;mso-wrap-style:square" from="11672,1515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" strokecolor="#e7e7e7" strokeweight=".26494mm">
                  <o:lock v:ext="edit" shapetype="f"/>
                </v:line>
                <v:shape id="AutoShape 65" o:spid="_x0000_s1028" style="position:absolute;left:11672;top:1271;width:2;height:13879;visibility:visible;mso-wrap-style:square;v-text-anchor:top" coordsize="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" path="m,11896r,1983m,9913r,1983m,7931l,9913m,5948l,7931m,3965l,5948m,1983l,3965m,l,1983e" filled="f" strokecolor="#e7e7e7" strokeweight=".26494mm">
                  <v:path arrowok="t" o:connecttype="custom" o:connectlocs="0,13167;0,15150;0,11184;0,13167;0,9202;0,11184;0,7219;0,9202;0,5236;0,7219;0,3254;0,5236;0,1271;0,3254" o:connectangles="0,0,0,0,0,0,0,0,0,0,0,0,0,0"/>
                </v:shape>
                <v:line id="Line 64"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7152" behindDoc="1" locked="0" layoutInCell="1" allowOverlap="1" wp14:anchorId="150CD6B1" wp14:editId="289512AD">
                <wp:simplePos x="0" y="0"/>
                <wp:positionH relativeFrom="page">
                  <wp:posOffset>373380</wp:posOffset>
                </wp:positionH>
                <wp:positionV relativeFrom="page">
                  <wp:posOffset>368300</wp:posOffset>
                </wp:positionV>
                <wp:extent cx="1270" cy="9328150"/>
                <wp:effectExtent l="0" t="0" r="0" b="6350"/>
                <wp:wrapNone/>
                <wp:docPr id="6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150 580"/>
                            <a:gd name="T1" fmla="*/ 15150 h 14690"/>
                            <a:gd name="T2" fmla="+- 0 15270 580"/>
                            <a:gd name="T3" fmla="*/ 15270 h 14690"/>
                            <a:gd name="T4" fmla="+- 0 13167 580"/>
                            <a:gd name="T5" fmla="*/ 13167 h 14690"/>
                            <a:gd name="T6" fmla="+- 0 15150 580"/>
                            <a:gd name="T7" fmla="*/ 15150 h 14690"/>
                            <a:gd name="T8" fmla="+- 0 11184 580"/>
                            <a:gd name="T9" fmla="*/ 11184 h 14690"/>
                            <a:gd name="T10" fmla="+- 0 13167 580"/>
                            <a:gd name="T11" fmla="*/ 13167 h 14690"/>
                            <a:gd name="T12" fmla="+- 0 9202 580"/>
                            <a:gd name="T13" fmla="*/ 9202 h 14690"/>
                            <a:gd name="T14" fmla="+- 0 11184 580"/>
                            <a:gd name="T15" fmla="*/ 11184 h 14690"/>
                            <a:gd name="T16" fmla="+- 0 7219 580"/>
                            <a:gd name="T17" fmla="*/ 7219 h 14690"/>
                            <a:gd name="T18" fmla="+- 0 9202 580"/>
                            <a:gd name="T19" fmla="*/ 9202 h 14690"/>
                            <a:gd name="T20" fmla="+- 0 5236 580"/>
                            <a:gd name="T21" fmla="*/ 5236 h 14690"/>
                            <a:gd name="T22" fmla="+- 0 7219 580"/>
                            <a:gd name="T23" fmla="*/ 7219 h 14690"/>
                            <a:gd name="T24" fmla="+- 0 3254 580"/>
                            <a:gd name="T25" fmla="*/ 3254 h 14690"/>
                            <a:gd name="T26" fmla="+- 0 5236 580"/>
                            <a:gd name="T27" fmla="*/ 5236 h 14690"/>
                            <a:gd name="T28" fmla="+- 0 1271 580"/>
                            <a:gd name="T29" fmla="*/ 1271 h 14690"/>
                            <a:gd name="T30" fmla="+- 0 3254 580"/>
                            <a:gd name="T31" fmla="*/ 3254 h 14690"/>
                            <a:gd name="T32" fmla="+- 0 580 580"/>
                            <a:gd name="T33" fmla="*/ 580 h 14690"/>
                            <a:gd name="T34" fmla="+- 0 1271 580"/>
                            <a:gd name="T35"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690">
                              <a:moveTo>
                                <a:pt x="0" y="14570"/>
                              </a:moveTo>
                              <a:lnTo>
                                <a:pt x="0" y="14690"/>
                              </a:lnTo>
                              <a:moveTo>
                                <a:pt x="0" y="12587"/>
                              </a:moveTo>
                              <a:lnTo>
                                <a:pt x="0" y="14570"/>
                              </a:lnTo>
                              <a:moveTo>
                                <a:pt x="0" y="10604"/>
                              </a:moveTo>
                              <a:lnTo>
                                <a:pt x="0" y="12587"/>
                              </a:lnTo>
                              <a:moveTo>
                                <a:pt x="0" y="8622"/>
                              </a:moveTo>
                              <a:lnTo>
                                <a:pt x="0" y="10604"/>
                              </a:lnTo>
                              <a:moveTo>
                                <a:pt x="0" y="6639"/>
                              </a:moveTo>
                              <a:lnTo>
                                <a:pt x="0" y="8622"/>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210016" id="AutoShape 62" o:spid="_x0000_s1026" style="position:absolute;margin-left:29.4pt;margin-top:29pt;width:.1pt;height:734.5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" path="m,14570r,120m,12587r,1983m,10604r,1983m,8622r,1982m,6639l,8622m,4656l,6639m,2674l,4656m,691l,2674m,l,691e" filled="f" strokecolor="#e7e7e7" strokeweight=".26494mm">
                <v:path arrowok="t" o:connecttype="custom" o:connectlocs="0,9620250;0,9696450;0,8361045;0,9620250;0,7101840;0,8361045;0,5843270;0,7101840;0,4584065;0,5843270;0,3324860;0,4584065;0,2066290;0,3324860;0,807085;0,2066290;0,368300;0,807085" o:connectangles="0,0,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833"/>
        <w:gridCol w:w="2462"/>
        <w:gridCol w:w="3628"/>
        <w:gridCol w:w="719"/>
      </w:tblGrid>
      <w:tr w:rsidR="000E0856" w:rsidRPr="0030693F" w14:paraId="14CE470E" w14:textId="77777777" w:rsidTr="002E67A3">
        <w:trPr>
          <w:trHeight w:hRule="exact" w:val="690"/>
        </w:trPr>
        <w:tc>
          <w:tcPr>
            <w:tcW w:w="6137" w:type="dxa"/>
            <w:gridSpan w:val="3"/>
          </w:tcPr>
          <w:p w14:paraId="1B001EDF"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6EAD0AA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7F7DB679"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EE1DCB8" w14:textId="77777777" w:rsidTr="002E67A3">
        <w:trPr>
          <w:trHeight w:hRule="exact" w:val="1983"/>
        </w:trPr>
        <w:tc>
          <w:tcPr>
            <w:tcW w:w="842" w:type="dxa"/>
          </w:tcPr>
          <w:p w14:paraId="4888AA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1</w:t>
            </w:r>
          </w:p>
        </w:tc>
        <w:tc>
          <w:tcPr>
            <w:tcW w:w="2833" w:type="dxa"/>
          </w:tcPr>
          <w:p w14:paraId="3E0B1F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icronesia</w:t>
            </w:r>
          </w:p>
        </w:tc>
        <w:tc>
          <w:tcPr>
            <w:tcW w:w="2462" w:type="dxa"/>
          </w:tcPr>
          <w:p w14:paraId="4BD2C0F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F40E5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7AA59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4D40ED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8</w:t>
            </w:r>
          </w:p>
        </w:tc>
      </w:tr>
      <w:tr w:rsidR="000E0856" w:rsidRPr="0030693F" w14:paraId="41F3756A" w14:textId="77777777" w:rsidTr="002E67A3">
        <w:trPr>
          <w:trHeight w:hRule="exact" w:val="1983"/>
        </w:trPr>
        <w:tc>
          <w:tcPr>
            <w:tcW w:w="842" w:type="dxa"/>
          </w:tcPr>
          <w:p w14:paraId="49DD626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0</w:t>
            </w:r>
          </w:p>
        </w:tc>
        <w:tc>
          <w:tcPr>
            <w:tcW w:w="2833" w:type="dxa"/>
          </w:tcPr>
          <w:p w14:paraId="4D15B26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uritania</w:t>
            </w:r>
          </w:p>
        </w:tc>
        <w:tc>
          <w:tcPr>
            <w:tcW w:w="2462" w:type="dxa"/>
          </w:tcPr>
          <w:p w14:paraId="546B271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DC6696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FC57C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46478C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21</w:t>
            </w:r>
          </w:p>
        </w:tc>
      </w:tr>
      <w:tr w:rsidR="000E0856" w:rsidRPr="0030693F" w14:paraId="140664F9" w14:textId="77777777" w:rsidTr="002E67A3">
        <w:trPr>
          <w:trHeight w:hRule="exact" w:val="1983"/>
        </w:trPr>
        <w:tc>
          <w:tcPr>
            <w:tcW w:w="842" w:type="dxa"/>
          </w:tcPr>
          <w:p w14:paraId="33EC44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9</w:t>
            </w:r>
          </w:p>
        </w:tc>
        <w:tc>
          <w:tcPr>
            <w:tcW w:w="2833" w:type="dxa"/>
          </w:tcPr>
          <w:p w14:paraId="0A16E4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esotho</w:t>
            </w:r>
          </w:p>
        </w:tc>
        <w:tc>
          <w:tcPr>
            <w:tcW w:w="2462" w:type="dxa"/>
          </w:tcPr>
          <w:p w14:paraId="2B3D5FE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C95FA6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0B47CE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3727FC4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02</w:t>
            </w:r>
          </w:p>
        </w:tc>
      </w:tr>
      <w:tr w:rsidR="000E0856" w:rsidRPr="0030693F" w14:paraId="0D58AF2A" w14:textId="77777777" w:rsidTr="002E67A3">
        <w:trPr>
          <w:trHeight w:hRule="exact" w:val="1983"/>
        </w:trPr>
        <w:tc>
          <w:tcPr>
            <w:tcW w:w="842" w:type="dxa"/>
          </w:tcPr>
          <w:p w14:paraId="545C5F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8</w:t>
            </w:r>
          </w:p>
        </w:tc>
        <w:tc>
          <w:tcPr>
            <w:tcW w:w="2833" w:type="dxa"/>
          </w:tcPr>
          <w:p w14:paraId="76D6EF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ao people democratic republic)</w:t>
            </w:r>
          </w:p>
        </w:tc>
        <w:tc>
          <w:tcPr>
            <w:tcW w:w="2462" w:type="dxa"/>
          </w:tcPr>
          <w:p w14:paraId="2EB9E2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C43E0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3154EC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237CFF3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9</w:t>
            </w:r>
          </w:p>
        </w:tc>
      </w:tr>
      <w:tr w:rsidR="000E0856" w:rsidRPr="0030693F" w14:paraId="36770CE0" w14:textId="77777777" w:rsidTr="002E67A3">
        <w:trPr>
          <w:trHeight w:hRule="exact" w:val="1983"/>
        </w:trPr>
        <w:tc>
          <w:tcPr>
            <w:tcW w:w="842" w:type="dxa"/>
          </w:tcPr>
          <w:p w14:paraId="1E4496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7</w:t>
            </w:r>
          </w:p>
        </w:tc>
        <w:tc>
          <w:tcPr>
            <w:tcW w:w="2833" w:type="dxa"/>
          </w:tcPr>
          <w:p w14:paraId="484423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ao pdr)</w:t>
            </w:r>
          </w:p>
        </w:tc>
        <w:tc>
          <w:tcPr>
            <w:tcW w:w="2462" w:type="dxa"/>
          </w:tcPr>
          <w:p w14:paraId="790796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335C07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024675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7F9C9E6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1</w:t>
            </w:r>
          </w:p>
        </w:tc>
      </w:tr>
      <w:tr w:rsidR="000E0856" w:rsidRPr="0030693F" w14:paraId="5E0D1123" w14:textId="77777777" w:rsidTr="002E67A3">
        <w:trPr>
          <w:trHeight w:hRule="exact" w:val="1983"/>
        </w:trPr>
        <w:tc>
          <w:tcPr>
            <w:tcW w:w="842" w:type="dxa"/>
          </w:tcPr>
          <w:p w14:paraId="1035AD4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6</w:t>
            </w:r>
          </w:p>
        </w:tc>
        <w:tc>
          <w:tcPr>
            <w:tcW w:w="2833" w:type="dxa"/>
          </w:tcPr>
          <w:p w14:paraId="7645C7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kyrgyz republic)</w:t>
            </w:r>
          </w:p>
        </w:tc>
        <w:tc>
          <w:tcPr>
            <w:tcW w:w="2462" w:type="dxa"/>
          </w:tcPr>
          <w:p w14:paraId="6DFF73E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C0DB19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462DD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4FE6A32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5</w:t>
            </w:r>
          </w:p>
        </w:tc>
      </w:tr>
      <w:tr w:rsidR="000E0856" w:rsidRPr="0030693F" w14:paraId="7392D91B" w14:textId="77777777" w:rsidTr="002E67A3">
        <w:trPr>
          <w:trHeight w:hRule="exact" w:val="1865"/>
        </w:trPr>
        <w:tc>
          <w:tcPr>
            <w:tcW w:w="842" w:type="dxa"/>
          </w:tcPr>
          <w:p w14:paraId="365757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5</w:t>
            </w:r>
          </w:p>
        </w:tc>
        <w:tc>
          <w:tcPr>
            <w:tcW w:w="2833" w:type="dxa"/>
          </w:tcPr>
          <w:p w14:paraId="4FD74A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kosovo</w:t>
            </w:r>
          </w:p>
        </w:tc>
        <w:tc>
          <w:tcPr>
            <w:tcW w:w="2462" w:type="dxa"/>
          </w:tcPr>
          <w:p w14:paraId="114FC07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B9799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1DF2E6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719" w:type="dxa"/>
          </w:tcPr>
          <w:p w14:paraId="2A03EC7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38</w:t>
            </w:r>
          </w:p>
        </w:tc>
      </w:tr>
    </w:tbl>
    <w:p w14:paraId="639FDF23"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07402526"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2576" behindDoc="0" locked="0" layoutInCell="1" allowOverlap="1" wp14:anchorId="79FA5089" wp14:editId="12F081DF">
                <wp:simplePos x="0" y="0"/>
                <wp:positionH relativeFrom="page">
                  <wp:posOffset>7406640</wp:posOffset>
                </wp:positionH>
                <wp:positionV relativeFrom="page">
                  <wp:posOffset>363220</wp:posOffset>
                </wp:positionV>
                <wp:extent cx="10160" cy="9338310"/>
                <wp:effectExtent l="0" t="0" r="0" b="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59" name="Line 61"/>
                        <wps:cNvCnPr>
                          <a:cxnSpLocks/>
                        </wps:cNvCnPr>
                        <wps:spPr bwMode="auto">
                          <a:xfrm>
                            <a:off x="11672" y="14369"/>
                            <a:ext cx="0" cy="9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60" name="AutoShape 60"/>
                        <wps:cNvSpPr>
                          <a:spLocks/>
                        </wps:cNvSpPr>
                        <wps:spPr bwMode="auto">
                          <a:xfrm>
                            <a:off x="11672" y="2473"/>
                            <a:ext cx="2" cy="11897"/>
                          </a:xfrm>
                          <a:custGeom>
                            <a:avLst/>
                            <a:gdLst>
                              <a:gd name="T0" fmla="+- 0 12386 2473"/>
                              <a:gd name="T1" fmla="*/ 12386 h 11897"/>
                              <a:gd name="T2" fmla="+- 0 14369 2473"/>
                              <a:gd name="T3" fmla="*/ 14369 h 11897"/>
                              <a:gd name="T4" fmla="+- 0 10403 2473"/>
                              <a:gd name="T5" fmla="*/ 10403 h 11897"/>
                              <a:gd name="T6" fmla="+- 0 12386 2473"/>
                              <a:gd name="T7" fmla="*/ 12386 h 11897"/>
                              <a:gd name="T8" fmla="+- 0 8421 2473"/>
                              <a:gd name="T9" fmla="*/ 8421 h 11897"/>
                              <a:gd name="T10" fmla="+- 0 10403 2473"/>
                              <a:gd name="T11" fmla="*/ 10403 h 11897"/>
                              <a:gd name="T12" fmla="+- 0 6438 2473"/>
                              <a:gd name="T13" fmla="*/ 6438 h 11897"/>
                              <a:gd name="T14" fmla="+- 0 8421 2473"/>
                              <a:gd name="T15" fmla="*/ 8421 h 11897"/>
                              <a:gd name="T16" fmla="+- 0 4455 2473"/>
                              <a:gd name="T17" fmla="*/ 4455 h 11897"/>
                              <a:gd name="T18" fmla="+- 0 6438 2473"/>
                              <a:gd name="T19" fmla="*/ 6438 h 11897"/>
                              <a:gd name="T20" fmla="+- 0 2473 2473"/>
                              <a:gd name="T21" fmla="*/ 2473 h 11897"/>
                              <a:gd name="T22" fmla="+- 0 4455 2473"/>
                              <a:gd name="T23" fmla="*/ 44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Line 59"/>
                        <wps:cNvCnPr>
                          <a:cxnSpLocks/>
                        </wps:cNvCnPr>
                        <wps:spPr bwMode="auto">
                          <a:xfrm>
                            <a:off x="11672" y="580"/>
                            <a:ext cx="0" cy="18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271F307" id="Group 58" o:spid="_x0000_s1026" style="position:absolute;margin-left:583.2pt;margin-top:28.6pt;width:.8pt;height:735.3pt;z-index:251672576;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">
                <v:line id="Line 61" o:spid="_x0000_s1027" style="position:absolute;visibility:visible;mso-wrap-style:square" from="11672,143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" strokecolor="#e7e7e7" strokeweight=".26494mm">
                  <o:lock v:ext="edit" shapetype="f"/>
                </v:line>
                <v:shape id="AutoShape 60" o:spid="_x0000_s1028" style="position:absolute;left:11672;top:2473;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" path="m,9913r,1983m,7930l,9913m,5948l,7930m,3965l,5948m,1982l,3965m,l,1982e" filled="f" strokecolor="#e7e7e7" strokeweight=".26494mm">
                  <v:path arrowok="t" o:connecttype="custom" o:connectlocs="0,12386;0,14369;0,10403;0,12386;0,8421;0,10403;0,6438;0,8421;0,4455;0,6438;0,2473;0,4455" o:connectangles="0,0,0,0,0,0,0,0,0,0,0,0"/>
                </v:shape>
                <v:line id="Line 59" o:spid="_x0000_s1029" style="position:absolute;visibility:visible;mso-wrap-style:square" from="11672,580" to="11672,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8176" behindDoc="1" locked="0" layoutInCell="1" allowOverlap="1" wp14:anchorId="2FB30348" wp14:editId="0191AEA3">
                <wp:simplePos x="0" y="0"/>
                <wp:positionH relativeFrom="page">
                  <wp:posOffset>373380</wp:posOffset>
                </wp:positionH>
                <wp:positionV relativeFrom="page">
                  <wp:posOffset>368300</wp:posOffset>
                </wp:positionV>
                <wp:extent cx="1270" cy="9328150"/>
                <wp:effectExtent l="0" t="0" r="0" b="6350"/>
                <wp:wrapNone/>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369 580"/>
                            <a:gd name="T1" fmla="*/ 14369 h 14690"/>
                            <a:gd name="T2" fmla="+- 0 15270 580"/>
                            <a:gd name="T3" fmla="*/ 15270 h 14690"/>
                            <a:gd name="T4" fmla="+- 0 12386 580"/>
                            <a:gd name="T5" fmla="*/ 12386 h 14690"/>
                            <a:gd name="T6" fmla="+- 0 14369 580"/>
                            <a:gd name="T7" fmla="*/ 14369 h 14690"/>
                            <a:gd name="T8" fmla="+- 0 10403 580"/>
                            <a:gd name="T9" fmla="*/ 10403 h 14690"/>
                            <a:gd name="T10" fmla="+- 0 12386 580"/>
                            <a:gd name="T11" fmla="*/ 12386 h 14690"/>
                            <a:gd name="T12" fmla="+- 0 8421 580"/>
                            <a:gd name="T13" fmla="*/ 8421 h 14690"/>
                            <a:gd name="T14" fmla="+- 0 10403 580"/>
                            <a:gd name="T15" fmla="*/ 10403 h 14690"/>
                            <a:gd name="T16" fmla="+- 0 6438 580"/>
                            <a:gd name="T17" fmla="*/ 6438 h 14690"/>
                            <a:gd name="T18" fmla="+- 0 8421 580"/>
                            <a:gd name="T19" fmla="*/ 8421 h 14690"/>
                            <a:gd name="T20" fmla="+- 0 4455 580"/>
                            <a:gd name="T21" fmla="*/ 4455 h 14690"/>
                            <a:gd name="T22" fmla="+- 0 6438 580"/>
                            <a:gd name="T23" fmla="*/ 6438 h 14690"/>
                            <a:gd name="T24" fmla="+- 0 2473 580"/>
                            <a:gd name="T25" fmla="*/ 2473 h 14690"/>
                            <a:gd name="T26" fmla="+- 0 4455 580"/>
                            <a:gd name="T27" fmla="*/ 4455 h 14690"/>
                            <a:gd name="T28" fmla="+- 0 580 580"/>
                            <a:gd name="T29" fmla="*/ 580 h 14690"/>
                            <a:gd name="T30" fmla="+- 0 2473 580"/>
                            <a:gd name="T31" fmla="*/ 24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789"/>
                              </a:moveTo>
                              <a:lnTo>
                                <a:pt x="0" y="14690"/>
                              </a:lnTo>
                              <a:moveTo>
                                <a:pt x="0" y="11806"/>
                              </a:moveTo>
                              <a:lnTo>
                                <a:pt x="0" y="13789"/>
                              </a:lnTo>
                              <a:moveTo>
                                <a:pt x="0" y="9823"/>
                              </a:moveTo>
                              <a:lnTo>
                                <a:pt x="0" y="11806"/>
                              </a:lnTo>
                              <a:moveTo>
                                <a:pt x="0" y="7841"/>
                              </a:moveTo>
                              <a:lnTo>
                                <a:pt x="0" y="9823"/>
                              </a:lnTo>
                              <a:moveTo>
                                <a:pt x="0" y="5858"/>
                              </a:moveTo>
                              <a:lnTo>
                                <a:pt x="0" y="7841"/>
                              </a:lnTo>
                              <a:moveTo>
                                <a:pt x="0" y="3875"/>
                              </a:moveTo>
                              <a:lnTo>
                                <a:pt x="0" y="5858"/>
                              </a:lnTo>
                              <a:moveTo>
                                <a:pt x="0" y="1893"/>
                              </a:moveTo>
                              <a:lnTo>
                                <a:pt x="0" y="3875"/>
                              </a:lnTo>
                              <a:moveTo>
                                <a:pt x="0" y="0"/>
                              </a:moveTo>
                              <a:lnTo>
                                <a:pt x="0" y="18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305C2" id="AutoShape 57" o:spid="_x0000_s1026" style="position:absolute;margin-left:29.4pt;margin-top:29pt;width:.1pt;height:734.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" path="m,13789r,901m,11806r,1983m,9823r,1983m,7841l,9823m,5858l,7841m,3875l,5858m,1893l,3875m,l,1893e" filled="f" strokecolor="#e7e7e7" strokeweight=".26494mm">
                <v:path arrowok="t" o:connecttype="custom" o:connectlocs="0,9124315;0,9696450;0,7865110;0,9124315;0,6605905;0,7865110;0,5347335;0,6605905;0,4088130;0,5347335;0,2828925;0,4088130;0,1570355;0,2828925;0,368300;0,157035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334"/>
        <w:gridCol w:w="2961"/>
        <w:gridCol w:w="3628"/>
        <w:gridCol w:w="1019"/>
      </w:tblGrid>
      <w:tr w:rsidR="000E0856" w:rsidRPr="0030693F" w14:paraId="4789B836" w14:textId="77777777" w:rsidTr="002E67A3">
        <w:trPr>
          <w:trHeight w:hRule="exact" w:val="1891"/>
        </w:trPr>
        <w:tc>
          <w:tcPr>
            <w:tcW w:w="842" w:type="dxa"/>
          </w:tcPr>
          <w:p w14:paraId="42DDD7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4</w:t>
            </w:r>
          </w:p>
        </w:tc>
        <w:tc>
          <w:tcPr>
            <w:tcW w:w="2334" w:type="dxa"/>
          </w:tcPr>
          <w:p w14:paraId="53A8F7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kiribati</w:t>
            </w:r>
          </w:p>
        </w:tc>
        <w:tc>
          <w:tcPr>
            <w:tcW w:w="2961" w:type="dxa"/>
          </w:tcPr>
          <w:p w14:paraId="1426CF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FEC9ED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397337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A9F2C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1</w:t>
            </w:r>
          </w:p>
        </w:tc>
      </w:tr>
      <w:tr w:rsidR="000E0856" w:rsidRPr="0030693F" w14:paraId="7EC3AFA9" w14:textId="77777777" w:rsidTr="002E67A3">
        <w:trPr>
          <w:trHeight w:hRule="exact" w:val="1983"/>
        </w:trPr>
        <w:tc>
          <w:tcPr>
            <w:tcW w:w="842" w:type="dxa"/>
          </w:tcPr>
          <w:p w14:paraId="096CCE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3</w:t>
            </w:r>
          </w:p>
        </w:tc>
        <w:tc>
          <w:tcPr>
            <w:tcW w:w="2334" w:type="dxa"/>
          </w:tcPr>
          <w:p w14:paraId="2E4855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kenya</w:t>
            </w:r>
          </w:p>
        </w:tc>
        <w:tc>
          <w:tcPr>
            <w:tcW w:w="2961" w:type="dxa"/>
          </w:tcPr>
          <w:p w14:paraId="2812E2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796217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58F6C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A4D33A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611</w:t>
            </w:r>
          </w:p>
        </w:tc>
      </w:tr>
      <w:tr w:rsidR="000E0856" w:rsidRPr="0030693F" w14:paraId="3A7014D9" w14:textId="77777777" w:rsidTr="002E67A3">
        <w:trPr>
          <w:trHeight w:hRule="exact" w:val="1983"/>
        </w:trPr>
        <w:tc>
          <w:tcPr>
            <w:tcW w:w="842" w:type="dxa"/>
          </w:tcPr>
          <w:p w14:paraId="3436DB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2</w:t>
            </w:r>
          </w:p>
        </w:tc>
        <w:tc>
          <w:tcPr>
            <w:tcW w:w="2334" w:type="dxa"/>
          </w:tcPr>
          <w:p w14:paraId="378FE07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donesia</w:t>
            </w:r>
          </w:p>
        </w:tc>
        <w:tc>
          <w:tcPr>
            <w:tcW w:w="2961" w:type="dxa"/>
          </w:tcPr>
          <w:p w14:paraId="25A3380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1AA507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DDDEE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607F5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221</w:t>
            </w:r>
          </w:p>
        </w:tc>
      </w:tr>
      <w:tr w:rsidR="000E0856" w:rsidRPr="0030693F" w14:paraId="664941F2" w14:textId="77777777" w:rsidTr="002E67A3">
        <w:trPr>
          <w:trHeight w:hRule="exact" w:val="1983"/>
        </w:trPr>
        <w:tc>
          <w:tcPr>
            <w:tcW w:w="842" w:type="dxa"/>
          </w:tcPr>
          <w:p w14:paraId="78DCA2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1</w:t>
            </w:r>
          </w:p>
        </w:tc>
        <w:tc>
          <w:tcPr>
            <w:tcW w:w="2334" w:type="dxa"/>
          </w:tcPr>
          <w:p w14:paraId="4350D28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dia</w:t>
            </w:r>
          </w:p>
        </w:tc>
        <w:tc>
          <w:tcPr>
            <w:tcW w:w="2961" w:type="dxa"/>
          </w:tcPr>
          <w:p w14:paraId="0EAA04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B74B8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7CC34E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301665B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7,844</w:t>
            </w:r>
          </w:p>
        </w:tc>
      </w:tr>
      <w:tr w:rsidR="000E0856" w:rsidRPr="0030693F" w14:paraId="163B8C8C" w14:textId="77777777" w:rsidTr="002E67A3">
        <w:trPr>
          <w:trHeight w:hRule="exact" w:val="1983"/>
        </w:trPr>
        <w:tc>
          <w:tcPr>
            <w:tcW w:w="842" w:type="dxa"/>
          </w:tcPr>
          <w:p w14:paraId="2373D5A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0</w:t>
            </w:r>
          </w:p>
        </w:tc>
        <w:tc>
          <w:tcPr>
            <w:tcW w:w="2334" w:type="dxa"/>
          </w:tcPr>
          <w:p w14:paraId="2DD8415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onduras</w:t>
            </w:r>
          </w:p>
        </w:tc>
        <w:tc>
          <w:tcPr>
            <w:tcW w:w="2961" w:type="dxa"/>
          </w:tcPr>
          <w:p w14:paraId="5C502A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A6E22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E2172B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43B691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14</w:t>
            </w:r>
          </w:p>
        </w:tc>
      </w:tr>
      <w:tr w:rsidR="000E0856" w:rsidRPr="0030693F" w14:paraId="25187198" w14:textId="77777777" w:rsidTr="002E67A3">
        <w:trPr>
          <w:trHeight w:hRule="exact" w:val="1983"/>
        </w:trPr>
        <w:tc>
          <w:tcPr>
            <w:tcW w:w="842" w:type="dxa"/>
          </w:tcPr>
          <w:p w14:paraId="058B8DA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9</w:t>
            </w:r>
          </w:p>
        </w:tc>
        <w:tc>
          <w:tcPr>
            <w:tcW w:w="2334" w:type="dxa"/>
          </w:tcPr>
          <w:p w14:paraId="55C551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uatemala</w:t>
            </w:r>
          </w:p>
        </w:tc>
        <w:tc>
          <w:tcPr>
            <w:tcW w:w="2961" w:type="dxa"/>
          </w:tcPr>
          <w:p w14:paraId="0DC9DB9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3F9E8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54DDD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729AE8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778</w:t>
            </w:r>
          </w:p>
        </w:tc>
      </w:tr>
      <w:tr w:rsidR="000E0856" w:rsidRPr="0030693F" w14:paraId="0891EAB1" w14:textId="77777777" w:rsidTr="002E67A3">
        <w:trPr>
          <w:trHeight w:hRule="exact" w:val="1983"/>
        </w:trPr>
        <w:tc>
          <w:tcPr>
            <w:tcW w:w="842" w:type="dxa"/>
          </w:tcPr>
          <w:p w14:paraId="35CA88D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8</w:t>
            </w:r>
          </w:p>
        </w:tc>
        <w:tc>
          <w:tcPr>
            <w:tcW w:w="2334" w:type="dxa"/>
          </w:tcPr>
          <w:p w14:paraId="35EFA76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hana</w:t>
            </w:r>
          </w:p>
        </w:tc>
        <w:tc>
          <w:tcPr>
            <w:tcW w:w="2961" w:type="dxa"/>
          </w:tcPr>
          <w:p w14:paraId="45F5B5F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E53A51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9F2538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07C388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247</w:t>
            </w:r>
          </w:p>
        </w:tc>
      </w:tr>
      <w:tr w:rsidR="000E0856" w:rsidRPr="0030693F" w14:paraId="11008DA7" w14:textId="77777777" w:rsidTr="002E67A3">
        <w:trPr>
          <w:trHeight w:hRule="exact" w:val="664"/>
        </w:trPr>
        <w:tc>
          <w:tcPr>
            <w:tcW w:w="842" w:type="dxa"/>
          </w:tcPr>
          <w:p w14:paraId="60E532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7</w:t>
            </w:r>
          </w:p>
        </w:tc>
        <w:tc>
          <w:tcPr>
            <w:tcW w:w="2334" w:type="dxa"/>
          </w:tcPr>
          <w:p w14:paraId="53D462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el salvador)</w:t>
            </w:r>
          </w:p>
        </w:tc>
        <w:tc>
          <w:tcPr>
            <w:tcW w:w="2961" w:type="dxa"/>
          </w:tcPr>
          <w:p w14:paraId="15DCF0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801A5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1019" w:type="dxa"/>
          </w:tcPr>
          <w:p w14:paraId="52408A2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76</w:t>
            </w:r>
          </w:p>
        </w:tc>
      </w:tr>
    </w:tbl>
    <w:p w14:paraId="5D46FBD5"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0738151E"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3600" behindDoc="0" locked="0" layoutInCell="1" allowOverlap="1" wp14:anchorId="4CE54FA6" wp14:editId="142D6222">
                <wp:simplePos x="0" y="0"/>
                <wp:positionH relativeFrom="page">
                  <wp:posOffset>7406640</wp:posOffset>
                </wp:positionH>
                <wp:positionV relativeFrom="page">
                  <wp:posOffset>363220</wp:posOffset>
                </wp:positionV>
                <wp:extent cx="10160" cy="9338310"/>
                <wp:effectExtent l="0" t="0" r="0" b="0"/>
                <wp:wrapNone/>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54" name="Line 56"/>
                        <wps:cNvCnPr>
                          <a:cxnSpLocks/>
                        </wps:cNvCnPr>
                        <wps:spPr bwMode="auto">
                          <a:xfrm>
                            <a:off x="11672" y="13768"/>
                            <a:ext cx="0" cy="15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55" name="AutoShape 55"/>
                        <wps:cNvSpPr>
                          <a:spLocks/>
                        </wps:cNvSpPr>
                        <wps:spPr bwMode="auto">
                          <a:xfrm>
                            <a:off x="11672" y="1872"/>
                            <a:ext cx="2" cy="11897"/>
                          </a:xfrm>
                          <a:custGeom>
                            <a:avLst/>
                            <a:gdLst>
                              <a:gd name="T0" fmla="+- 0 11785 1872"/>
                              <a:gd name="T1" fmla="*/ 11785 h 11897"/>
                              <a:gd name="T2" fmla="+- 0 13768 1872"/>
                              <a:gd name="T3" fmla="*/ 13768 h 11897"/>
                              <a:gd name="T4" fmla="+- 0 9802 1872"/>
                              <a:gd name="T5" fmla="*/ 9802 h 11897"/>
                              <a:gd name="T6" fmla="+- 0 11785 1872"/>
                              <a:gd name="T7" fmla="*/ 11785 h 11897"/>
                              <a:gd name="T8" fmla="+- 0 7820 1872"/>
                              <a:gd name="T9" fmla="*/ 7820 h 11897"/>
                              <a:gd name="T10" fmla="+- 0 9802 1872"/>
                              <a:gd name="T11" fmla="*/ 9802 h 11897"/>
                              <a:gd name="T12" fmla="+- 0 5837 1872"/>
                              <a:gd name="T13" fmla="*/ 5837 h 11897"/>
                              <a:gd name="T14" fmla="+- 0 7820 1872"/>
                              <a:gd name="T15" fmla="*/ 7820 h 11897"/>
                              <a:gd name="T16" fmla="+- 0 3854 1872"/>
                              <a:gd name="T17" fmla="*/ 3854 h 11897"/>
                              <a:gd name="T18" fmla="+- 0 5837 1872"/>
                              <a:gd name="T19" fmla="*/ 5837 h 11897"/>
                              <a:gd name="T20" fmla="+- 0 1872 1872"/>
                              <a:gd name="T21" fmla="*/ 1872 h 11897"/>
                              <a:gd name="T22" fmla="+- 0 3854 1872"/>
                              <a:gd name="T23" fmla="*/ 38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Line 54"/>
                        <wps:cNvCnPr>
                          <a:cxnSpLocks/>
                        </wps:cNvCnPr>
                        <wps:spPr bwMode="auto">
                          <a:xfrm>
                            <a:off x="11672" y="580"/>
                            <a:ext cx="0" cy="12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2A34231" id="Group 53" o:spid="_x0000_s1026" style="position:absolute;margin-left:583.2pt;margin-top:28.6pt;width:.8pt;height:735.3pt;z-index:251673600;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">
                <v:line id="Line 56" o:spid="_x0000_s1027" style="position:absolute;visibility:visible;mso-wrap-style:square" from="11672,137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" strokecolor="#e7e7e7" strokeweight=".26494mm">
                  <o:lock v:ext="edit" shapetype="f"/>
                </v:line>
                <v:shape id="AutoShape 55" o:spid="_x0000_s1028" style="position:absolute;left:11672;top:18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" path="m,9913r,1983m,7930l,9913m,5948l,7930m,3965l,5948m,1982l,3965m,l,1982e" filled="f" strokecolor="#e7e7e7" strokeweight=".26494mm">
                  <v:path arrowok="t" o:connecttype="custom" o:connectlocs="0,11785;0,13768;0,9802;0,11785;0,7820;0,9802;0,5837;0,7820;0,3854;0,5837;0,1872;0,3854" o:connectangles="0,0,0,0,0,0,0,0,0,0,0,0"/>
                </v:shape>
                <v:line id="Line 54" o:spid="_x0000_s1029" style="position:absolute;visibility:visible;mso-wrap-style:square" from="11672,580" to="11672,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699200" behindDoc="1" locked="0" layoutInCell="1" allowOverlap="1" wp14:anchorId="2C1A7497" wp14:editId="0DF78E37">
                <wp:simplePos x="0" y="0"/>
                <wp:positionH relativeFrom="page">
                  <wp:posOffset>373380</wp:posOffset>
                </wp:positionH>
                <wp:positionV relativeFrom="page">
                  <wp:posOffset>368300</wp:posOffset>
                </wp:positionV>
                <wp:extent cx="1270" cy="9328150"/>
                <wp:effectExtent l="0" t="0" r="0" b="6350"/>
                <wp:wrapNone/>
                <wp:docPr id="52"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768 580"/>
                            <a:gd name="T1" fmla="*/ 13768 h 14690"/>
                            <a:gd name="T2" fmla="+- 0 15270 580"/>
                            <a:gd name="T3" fmla="*/ 15270 h 14690"/>
                            <a:gd name="T4" fmla="+- 0 11785 580"/>
                            <a:gd name="T5" fmla="*/ 11785 h 14690"/>
                            <a:gd name="T6" fmla="+- 0 13768 580"/>
                            <a:gd name="T7" fmla="*/ 13768 h 14690"/>
                            <a:gd name="T8" fmla="+- 0 9802 580"/>
                            <a:gd name="T9" fmla="*/ 9802 h 14690"/>
                            <a:gd name="T10" fmla="+- 0 11785 580"/>
                            <a:gd name="T11" fmla="*/ 11785 h 14690"/>
                            <a:gd name="T12" fmla="+- 0 7820 580"/>
                            <a:gd name="T13" fmla="*/ 7820 h 14690"/>
                            <a:gd name="T14" fmla="+- 0 9802 580"/>
                            <a:gd name="T15" fmla="*/ 9802 h 14690"/>
                            <a:gd name="T16" fmla="+- 0 5837 580"/>
                            <a:gd name="T17" fmla="*/ 5837 h 14690"/>
                            <a:gd name="T18" fmla="+- 0 7820 580"/>
                            <a:gd name="T19" fmla="*/ 7820 h 14690"/>
                            <a:gd name="T20" fmla="+- 0 3854 580"/>
                            <a:gd name="T21" fmla="*/ 3854 h 14690"/>
                            <a:gd name="T22" fmla="+- 0 5837 580"/>
                            <a:gd name="T23" fmla="*/ 5837 h 14690"/>
                            <a:gd name="T24" fmla="+- 0 1872 580"/>
                            <a:gd name="T25" fmla="*/ 1872 h 14690"/>
                            <a:gd name="T26" fmla="+- 0 3854 580"/>
                            <a:gd name="T27" fmla="*/ 3854 h 14690"/>
                            <a:gd name="T28" fmla="+- 0 580 580"/>
                            <a:gd name="T29" fmla="*/ 580 h 14690"/>
                            <a:gd name="T30" fmla="+- 0 1872 580"/>
                            <a:gd name="T31" fmla="*/ 18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188"/>
                              </a:moveTo>
                              <a:lnTo>
                                <a:pt x="0" y="14690"/>
                              </a:lnTo>
                              <a:moveTo>
                                <a:pt x="0" y="11205"/>
                              </a:moveTo>
                              <a:lnTo>
                                <a:pt x="0" y="13188"/>
                              </a:lnTo>
                              <a:moveTo>
                                <a:pt x="0" y="9222"/>
                              </a:moveTo>
                              <a:lnTo>
                                <a:pt x="0" y="11205"/>
                              </a:lnTo>
                              <a:moveTo>
                                <a:pt x="0" y="7240"/>
                              </a:moveTo>
                              <a:lnTo>
                                <a:pt x="0" y="9222"/>
                              </a:lnTo>
                              <a:moveTo>
                                <a:pt x="0" y="5257"/>
                              </a:moveTo>
                              <a:lnTo>
                                <a:pt x="0" y="7240"/>
                              </a:lnTo>
                              <a:moveTo>
                                <a:pt x="0" y="3274"/>
                              </a:moveTo>
                              <a:lnTo>
                                <a:pt x="0" y="5257"/>
                              </a:lnTo>
                              <a:moveTo>
                                <a:pt x="0" y="1292"/>
                              </a:moveTo>
                              <a:lnTo>
                                <a:pt x="0" y="3274"/>
                              </a:lnTo>
                              <a:moveTo>
                                <a:pt x="0" y="0"/>
                              </a:moveTo>
                              <a:lnTo>
                                <a:pt x="0" y="12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A56376" id="AutoShape 52" o:spid="_x0000_s1026" style="position:absolute;margin-left:29.4pt;margin-top:29pt;width:.1pt;height:734.5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" path="m,13188r,1502m,11205r,1983m,9222r,1983m,7240l,9222m,5257l,7240m,3274l,5257m,1292l,3274m,l,1292e" filled="f" strokecolor="#e7e7e7" strokeweight=".26494mm">
                <v:path arrowok="t" o:connecttype="custom" o:connectlocs="0,8742680;0,9696450;0,7483475;0,8742680;0,6224270;0,7483475;0,4965700;0,6224270;0,3706495;0,4965700;0,2447290;0,3706495;0,1188720;0,2447290;0,368300;0,11887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852"/>
        <w:gridCol w:w="2443"/>
        <w:gridCol w:w="3628"/>
        <w:gridCol w:w="899"/>
      </w:tblGrid>
      <w:tr w:rsidR="000E0856" w:rsidRPr="0030693F" w14:paraId="00EEE8C8" w14:textId="77777777" w:rsidTr="002E67A3">
        <w:trPr>
          <w:trHeight w:hRule="exact" w:val="1291"/>
        </w:trPr>
        <w:tc>
          <w:tcPr>
            <w:tcW w:w="6137" w:type="dxa"/>
            <w:gridSpan w:val="3"/>
          </w:tcPr>
          <w:p w14:paraId="0D8EC13F"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38983AD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431649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9168B68"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4577D556" w14:textId="77777777" w:rsidTr="002E67A3">
        <w:trPr>
          <w:trHeight w:hRule="exact" w:val="1983"/>
        </w:trPr>
        <w:tc>
          <w:tcPr>
            <w:tcW w:w="842" w:type="dxa"/>
          </w:tcPr>
          <w:p w14:paraId="6864E58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6</w:t>
            </w:r>
          </w:p>
        </w:tc>
        <w:tc>
          <w:tcPr>
            <w:tcW w:w="2852" w:type="dxa"/>
          </w:tcPr>
          <w:p w14:paraId="01C6073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rab republic of egypt)</w:t>
            </w:r>
          </w:p>
        </w:tc>
        <w:tc>
          <w:tcPr>
            <w:tcW w:w="2443" w:type="dxa"/>
          </w:tcPr>
          <w:p w14:paraId="2510B8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D7D44F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9CA9FC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D60610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7</w:t>
            </w:r>
          </w:p>
        </w:tc>
      </w:tr>
      <w:tr w:rsidR="000E0856" w:rsidRPr="0030693F" w14:paraId="120E96D2" w14:textId="77777777" w:rsidTr="002E67A3">
        <w:trPr>
          <w:trHeight w:hRule="exact" w:val="1983"/>
        </w:trPr>
        <w:tc>
          <w:tcPr>
            <w:tcW w:w="842" w:type="dxa"/>
          </w:tcPr>
          <w:p w14:paraId="2140252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5</w:t>
            </w:r>
          </w:p>
        </w:tc>
        <w:tc>
          <w:tcPr>
            <w:tcW w:w="2852" w:type="dxa"/>
          </w:tcPr>
          <w:p w14:paraId="34DD112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jibouti</w:t>
            </w:r>
          </w:p>
        </w:tc>
        <w:tc>
          <w:tcPr>
            <w:tcW w:w="2443" w:type="dxa"/>
          </w:tcPr>
          <w:p w14:paraId="1FE78E1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142AD1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5F6658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8A1CB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7</w:t>
            </w:r>
          </w:p>
        </w:tc>
      </w:tr>
      <w:tr w:rsidR="000E0856" w:rsidRPr="0030693F" w14:paraId="68420610" w14:textId="77777777" w:rsidTr="002E67A3">
        <w:trPr>
          <w:trHeight w:hRule="exact" w:val="1983"/>
        </w:trPr>
        <w:tc>
          <w:tcPr>
            <w:tcW w:w="842" w:type="dxa"/>
          </w:tcPr>
          <w:p w14:paraId="54BC9E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4</w:t>
            </w:r>
          </w:p>
        </w:tc>
        <w:tc>
          <w:tcPr>
            <w:tcW w:w="2852" w:type="dxa"/>
          </w:tcPr>
          <w:p w14:paraId="6328C8A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ote de ivoire)</w:t>
            </w:r>
          </w:p>
        </w:tc>
        <w:tc>
          <w:tcPr>
            <w:tcW w:w="2443" w:type="dxa"/>
          </w:tcPr>
          <w:p w14:paraId="2EA5919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0D03F0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00EC7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1FD2A0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0</w:t>
            </w:r>
          </w:p>
        </w:tc>
      </w:tr>
      <w:tr w:rsidR="000E0856" w:rsidRPr="0030693F" w14:paraId="3D6A98F1" w14:textId="77777777" w:rsidTr="002E67A3">
        <w:trPr>
          <w:trHeight w:hRule="exact" w:val="1983"/>
        </w:trPr>
        <w:tc>
          <w:tcPr>
            <w:tcW w:w="842" w:type="dxa"/>
          </w:tcPr>
          <w:p w14:paraId="47EF84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3</w:t>
            </w:r>
          </w:p>
        </w:tc>
        <w:tc>
          <w:tcPr>
            <w:tcW w:w="2852" w:type="dxa"/>
          </w:tcPr>
          <w:p w14:paraId="4ABB40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ameroon</w:t>
            </w:r>
          </w:p>
        </w:tc>
        <w:tc>
          <w:tcPr>
            <w:tcW w:w="2443" w:type="dxa"/>
          </w:tcPr>
          <w:p w14:paraId="0CB590F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C8662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A6FCAD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DC519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20</w:t>
            </w:r>
          </w:p>
        </w:tc>
      </w:tr>
      <w:tr w:rsidR="000E0856" w:rsidRPr="0030693F" w14:paraId="771731FA" w14:textId="77777777" w:rsidTr="002E67A3">
        <w:trPr>
          <w:trHeight w:hRule="exact" w:val="1983"/>
        </w:trPr>
        <w:tc>
          <w:tcPr>
            <w:tcW w:w="842" w:type="dxa"/>
          </w:tcPr>
          <w:p w14:paraId="3D7A2A2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2</w:t>
            </w:r>
          </w:p>
        </w:tc>
        <w:tc>
          <w:tcPr>
            <w:tcW w:w="2852" w:type="dxa"/>
          </w:tcPr>
          <w:p w14:paraId="12AFAA0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ambodia</w:t>
            </w:r>
          </w:p>
        </w:tc>
        <w:tc>
          <w:tcPr>
            <w:tcW w:w="2443" w:type="dxa"/>
          </w:tcPr>
          <w:p w14:paraId="781BA2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7245A5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8AB57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04EB8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67</w:t>
            </w:r>
          </w:p>
        </w:tc>
      </w:tr>
      <w:tr w:rsidR="000E0856" w:rsidRPr="0030693F" w14:paraId="47014D9B" w14:textId="77777777" w:rsidTr="002E67A3">
        <w:trPr>
          <w:trHeight w:hRule="exact" w:val="1983"/>
        </w:trPr>
        <w:tc>
          <w:tcPr>
            <w:tcW w:w="842" w:type="dxa"/>
          </w:tcPr>
          <w:p w14:paraId="4FE5446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1</w:t>
            </w:r>
          </w:p>
        </w:tc>
        <w:tc>
          <w:tcPr>
            <w:tcW w:w="2852" w:type="dxa"/>
          </w:tcPr>
          <w:p w14:paraId="297DCB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abo verde)</w:t>
            </w:r>
          </w:p>
        </w:tc>
        <w:tc>
          <w:tcPr>
            <w:tcW w:w="2443" w:type="dxa"/>
          </w:tcPr>
          <w:p w14:paraId="59E975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C3BD0B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DC376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EA3A51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w:t>
            </w:r>
          </w:p>
        </w:tc>
      </w:tr>
      <w:tr w:rsidR="000E0856" w:rsidRPr="0030693F" w14:paraId="78AB6DD8" w14:textId="77777777" w:rsidTr="002E67A3">
        <w:trPr>
          <w:trHeight w:hRule="exact" w:val="1265"/>
        </w:trPr>
        <w:tc>
          <w:tcPr>
            <w:tcW w:w="842" w:type="dxa"/>
          </w:tcPr>
          <w:p w14:paraId="180AFC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70</w:t>
            </w:r>
          </w:p>
        </w:tc>
        <w:tc>
          <w:tcPr>
            <w:tcW w:w="2852" w:type="dxa"/>
          </w:tcPr>
          <w:p w14:paraId="7886192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livia</w:t>
            </w:r>
          </w:p>
        </w:tc>
        <w:tc>
          <w:tcPr>
            <w:tcW w:w="2443" w:type="dxa"/>
          </w:tcPr>
          <w:p w14:paraId="4B8119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2CEA06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3BEC70A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473</w:t>
            </w:r>
          </w:p>
        </w:tc>
      </w:tr>
    </w:tbl>
    <w:p w14:paraId="63A1DEDE"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53EFDDF6"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4624" behindDoc="0" locked="0" layoutInCell="1" allowOverlap="1" wp14:anchorId="6D1780C9" wp14:editId="39B490B0">
                <wp:simplePos x="0" y="0"/>
                <wp:positionH relativeFrom="page">
                  <wp:posOffset>7406640</wp:posOffset>
                </wp:positionH>
                <wp:positionV relativeFrom="page">
                  <wp:posOffset>363220</wp:posOffset>
                </wp:positionV>
                <wp:extent cx="10160" cy="9338310"/>
                <wp:effectExtent l="0" t="0" r="0" b="0"/>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49" name="Line 51"/>
                        <wps:cNvCnPr>
                          <a:cxnSpLocks/>
                        </wps:cNvCnPr>
                        <wps:spPr bwMode="auto">
                          <a:xfrm>
                            <a:off x="11672" y="14669"/>
                            <a:ext cx="0" cy="6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50" name="AutoShape 50"/>
                        <wps:cNvSpPr>
                          <a:spLocks/>
                        </wps:cNvSpPr>
                        <wps:spPr bwMode="auto">
                          <a:xfrm>
                            <a:off x="11672" y="1271"/>
                            <a:ext cx="2" cy="13399"/>
                          </a:xfrm>
                          <a:custGeom>
                            <a:avLst/>
                            <a:gdLst>
                              <a:gd name="T0" fmla="+- 0 12686 1271"/>
                              <a:gd name="T1" fmla="*/ 12686 h 13399"/>
                              <a:gd name="T2" fmla="+- 0 14669 1271"/>
                              <a:gd name="T3" fmla="*/ 14669 h 13399"/>
                              <a:gd name="T4" fmla="+- 0 10704 1271"/>
                              <a:gd name="T5" fmla="*/ 10704 h 13399"/>
                              <a:gd name="T6" fmla="+- 0 12686 1271"/>
                              <a:gd name="T7" fmla="*/ 12686 h 13399"/>
                              <a:gd name="T8" fmla="+- 0 7219 1271"/>
                              <a:gd name="T9" fmla="*/ 7219 h 13399"/>
                              <a:gd name="T10" fmla="+- 0 10704 1271"/>
                              <a:gd name="T11" fmla="*/ 10704 h 13399"/>
                              <a:gd name="T12" fmla="+- 0 5236 1271"/>
                              <a:gd name="T13" fmla="*/ 5236 h 13399"/>
                              <a:gd name="T14" fmla="+- 0 7219 1271"/>
                              <a:gd name="T15" fmla="*/ 7219 h 13399"/>
                              <a:gd name="T16" fmla="+- 0 3254 1271"/>
                              <a:gd name="T17" fmla="*/ 3254 h 13399"/>
                              <a:gd name="T18" fmla="+- 0 5236 1271"/>
                              <a:gd name="T19" fmla="*/ 5236 h 13399"/>
                              <a:gd name="T20" fmla="+- 0 1271 1271"/>
                              <a:gd name="T21" fmla="*/ 1271 h 13399"/>
                              <a:gd name="T22" fmla="+- 0 3254 1271"/>
                              <a:gd name="T23" fmla="*/ 3254 h 1339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3399">
                                <a:moveTo>
                                  <a:pt x="0" y="11415"/>
                                </a:moveTo>
                                <a:lnTo>
                                  <a:pt x="0" y="13398"/>
                                </a:lnTo>
                                <a:moveTo>
                                  <a:pt x="0" y="9433"/>
                                </a:moveTo>
                                <a:lnTo>
                                  <a:pt x="0" y="11415"/>
                                </a:lnTo>
                                <a:moveTo>
                                  <a:pt x="0" y="5948"/>
                                </a:moveTo>
                                <a:lnTo>
                                  <a:pt x="0" y="9433"/>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 name="Line 49"/>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C879946" id="Group 48" o:spid="_x0000_s1026" style="position:absolute;margin-left:583.2pt;margin-top:28.6pt;width:.8pt;height:735.3pt;z-index:251674624;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">
                <v:line id="Line 51" o:spid="_x0000_s1027" style="position:absolute;visibility:visible;mso-wrap-style:square" from="11672,146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" strokecolor="#e7e7e7" strokeweight=".26494mm">
                  <o:lock v:ext="edit" shapetype="f"/>
                </v:line>
                <v:shape id="AutoShape 50" o:spid="_x0000_s1028" style="position:absolute;left:11672;top:1271;width:2;height:13399;visibility:visible;mso-wrap-style:square;v-text-anchor:top" coordsize="2,1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" path="m,11415r,1983m,9433r,1982m,5948l,9433m,3965l,5948m,1983l,3965m,l,1983e" filled="f" strokecolor="#e7e7e7" strokeweight=".26494mm">
                  <v:path arrowok="t" o:connecttype="custom" o:connectlocs="0,12686;0,14669;0,10704;0,12686;0,7219;0,10704;0,5236;0,7219;0,3254;0,5236;0,1271;0,3254" o:connectangles="0,0,0,0,0,0,0,0,0,0,0,0"/>
                </v:shape>
                <v:line id="Line 49"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700224" behindDoc="1" locked="0" layoutInCell="1" allowOverlap="1" wp14:anchorId="5F1F788B" wp14:editId="556046B5">
                <wp:simplePos x="0" y="0"/>
                <wp:positionH relativeFrom="page">
                  <wp:posOffset>373380</wp:posOffset>
                </wp:positionH>
                <wp:positionV relativeFrom="page">
                  <wp:posOffset>368300</wp:posOffset>
                </wp:positionV>
                <wp:extent cx="1270" cy="9328150"/>
                <wp:effectExtent l="0" t="0" r="0" b="6350"/>
                <wp:wrapNone/>
                <wp:docPr id="47" name="AutoShap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669 580"/>
                            <a:gd name="T1" fmla="*/ 14669 h 14690"/>
                            <a:gd name="T2" fmla="+- 0 15270 580"/>
                            <a:gd name="T3" fmla="*/ 15270 h 14690"/>
                            <a:gd name="T4" fmla="+- 0 12686 580"/>
                            <a:gd name="T5" fmla="*/ 12686 h 14690"/>
                            <a:gd name="T6" fmla="+- 0 14669 580"/>
                            <a:gd name="T7" fmla="*/ 14669 h 14690"/>
                            <a:gd name="T8" fmla="+- 0 10704 580"/>
                            <a:gd name="T9" fmla="*/ 10704 h 14690"/>
                            <a:gd name="T10" fmla="+- 0 12686 580"/>
                            <a:gd name="T11" fmla="*/ 12686 h 14690"/>
                            <a:gd name="T12" fmla="+- 0 7219 580"/>
                            <a:gd name="T13" fmla="*/ 7219 h 14690"/>
                            <a:gd name="T14" fmla="+- 0 10704 580"/>
                            <a:gd name="T15" fmla="*/ 10704 h 14690"/>
                            <a:gd name="T16" fmla="+- 0 5236 580"/>
                            <a:gd name="T17" fmla="*/ 5236 h 14690"/>
                            <a:gd name="T18" fmla="+- 0 7219 580"/>
                            <a:gd name="T19" fmla="*/ 7219 h 14690"/>
                            <a:gd name="T20" fmla="+- 0 3254 580"/>
                            <a:gd name="T21" fmla="*/ 3254 h 14690"/>
                            <a:gd name="T22" fmla="+- 0 5236 580"/>
                            <a:gd name="T23" fmla="*/ 5236 h 14690"/>
                            <a:gd name="T24" fmla="+- 0 1271 580"/>
                            <a:gd name="T25" fmla="*/ 1271 h 14690"/>
                            <a:gd name="T26" fmla="+- 0 3254 580"/>
                            <a:gd name="T27" fmla="*/ 3254 h 14690"/>
                            <a:gd name="T28" fmla="+- 0 580 580"/>
                            <a:gd name="T29" fmla="*/ 580 h 14690"/>
                            <a:gd name="T30" fmla="+- 0 1271 580"/>
                            <a:gd name="T31"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4089"/>
                              </a:moveTo>
                              <a:lnTo>
                                <a:pt x="0" y="14690"/>
                              </a:lnTo>
                              <a:moveTo>
                                <a:pt x="0" y="12106"/>
                              </a:moveTo>
                              <a:lnTo>
                                <a:pt x="0" y="14089"/>
                              </a:lnTo>
                              <a:moveTo>
                                <a:pt x="0" y="10124"/>
                              </a:moveTo>
                              <a:lnTo>
                                <a:pt x="0" y="12106"/>
                              </a:lnTo>
                              <a:moveTo>
                                <a:pt x="0" y="6639"/>
                              </a:moveTo>
                              <a:lnTo>
                                <a:pt x="0" y="10124"/>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640777" id="AutoShape 47" o:spid="_x0000_s1026" style="position:absolute;margin-left:29.4pt;margin-top:29pt;width:.1pt;height:734.5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" path="m,14089r,601m,12106r,1983m,10124r,1982m,6639r,3485m,4656l,6639m,2674l,4656m,691l,2674m,l,691e" filled="f" strokecolor="#e7e7e7" strokeweight=".26494mm">
                <v:path arrowok="t" o:connecttype="custom" o:connectlocs="0,9314815;0,9696450;0,8055610;0,9314815;0,6797040;0,8055610;0,4584065;0,6797040;0,3324860;0,4584065;0,2066290;0,3324860;0,807085;0,2066290;0,368300;0,80708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970"/>
        <w:gridCol w:w="2325"/>
        <w:gridCol w:w="3628"/>
        <w:gridCol w:w="1019"/>
      </w:tblGrid>
      <w:tr w:rsidR="000E0856" w:rsidRPr="0030693F" w14:paraId="5665DCEA" w14:textId="77777777" w:rsidTr="002E67A3">
        <w:trPr>
          <w:trHeight w:hRule="exact" w:val="690"/>
        </w:trPr>
        <w:tc>
          <w:tcPr>
            <w:tcW w:w="842" w:type="dxa"/>
          </w:tcPr>
          <w:p w14:paraId="3423151D" w14:textId="77777777" w:rsidR="000E0856" w:rsidRPr="0030693F" w:rsidRDefault="000E0856" w:rsidP="000E0856">
            <w:pPr>
              <w:outlineLvl w:val="0"/>
              <w:rPr>
                <w:rFonts w:ascii="Times New Roman" w:hAnsi="Times New Roman" w:cs="Times New Roman"/>
                <w:color w:val="000000" w:themeColor="text1"/>
              </w:rPr>
            </w:pPr>
          </w:p>
        </w:tc>
        <w:tc>
          <w:tcPr>
            <w:tcW w:w="2970" w:type="dxa"/>
          </w:tcPr>
          <w:p w14:paraId="40EDBED8" w14:textId="77777777" w:rsidR="000E0856" w:rsidRPr="0030693F" w:rsidRDefault="000E0856" w:rsidP="000E0856">
            <w:pPr>
              <w:outlineLvl w:val="0"/>
              <w:rPr>
                <w:rFonts w:ascii="Times New Roman" w:hAnsi="Times New Roman" w:cs="Times New Roman"/>
                <w:color w:val="000000" w:themeColor="text1"/>
              </w:rPr>
            </w:pPr>
          </w:p>
        </w:tc>
        <w:tc>
          <w:tcPr>
            <w:tcW w:w="2325" w:type="dxa"/>
          </w:tcPr>
          <w:p w14:paraId="7BBF3EFB"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72E00D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86784FF"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625B8A17" w14:textId="77777777" w:rsidTr="002E67A3">
        <w:trPr>
          <w:trHeight w:hRule="exact" w:val="1983"/>
        </w:trPr>
        <w:tc>
          <w:tcPr>
            <w:tcW w:w="842" w:type="dxa"/>
          </w:tcPr>
          <w:p w14:paraId="1CD8D24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9</w:t>
            </w:r>
          </w:p>
        </w:tc>
        <w:tc>
          <w:tcPr>
            <w:tcW w:w="2970" w:type="dxa"/>
          </w:tcPr>
          <w:p w14:paraId="4507BC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hutan</w:t>
            </w:r>
          </w:p>
        </w:tc>
        <w:tc>
          <w:tcPr>
            <w:tcW w:w="2325" w:type="dxa"/>
          </w:tcPr>
          <w:p w14:paraId="54D336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5EED97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719B3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300246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9</w:t>
            </w:r>
          </w:p>
        </w:tc>
      </w:tr>
      <w:tr w:rsidR="000E0856" w:rsidRPr="0030693F" w14:paraId="6CBA05BD" w14:textId="77777777" w:rsidTr="002E67A3">
        <w:trPr>
          <w:trHeight w:hRule="exact" w:val="1983"/>
        </w:trPr>
        <w:tc>
          <w:tcPr>
            <w:tcW w:w="842" w:type="dxa"/>
          </w:tcPr>
          <w:p w14:paraId="6CCD6F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8</w:t>
            </w:r>
          </w:p>
        </w:tc>
        <w:tc>
          <w:tcPr>
            <w:tcW w:w="2970" w:type="dxa"/>
          </w:tcPr>
          <w:p w14:paraId="2045A3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angladesh</w:t>
            </w:r>
          </w:p>
        </w:tc>
        <w:tc>
          <w:tcPr>
            <w:tcW w:w="2325" w:type="dxa"/>
          </w:tcPr>
          <w:p w14:paraId="2A8FABE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4C2E6B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419782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0237E8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729</w:t>
            </w:r>
          </w:p>
        </w:tc>
      </w:tr>
      <w:tr w:rsidR="000E0856" w:rsidRPr="0030693F" w14:paraId="46736DFF" w14:textId="77777777" w:rsidTr="002E67A3">
        <w:trPr>
          <w:trHeight w:hRule="exact" w:val="1983"/>
        </w:trPr>
        <w:tc>
          <w:tcPr>
            <w:tcW w:w="842" w:type="dxa"/>
          </w:tcPr>
          <w:p w14:paraId="377B17C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7</w:t>
            </w:r>
          </w:p>
        </w:tc>
        <w:tc>
          <w:tcPr>
            <w:tcW w:w="2970" w:type="dxa"/>
          </w:tcPr>
          <w:p w14:paraId="084CEA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rmenia</w:t>
            </w:r>
          </w:p>
        </w:tc>
        <w:tc>
          <w:tcPr>
            <w:tcW w:w="2325" w:type="dxa"/>
          </w:tcPr>
          <w:p w14:paraId="09C02D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C91914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77F35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639E78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78</w:t>
            </w:r>
          </w:p>
        </w:tc>
      </w:tr>
      <w:tr w:rsidR="000E0856" w:rsidRPr="0030693F" w14:paraId="337F0FF1" w14:textId="77777777" w:rsidTr="002E67A3">
        <w:trPr>
          <w:trHeight w:hRule="exact" w:val="3485"/>
        </w:trPr>
        <w:tc>
          <w:tcPr>
            <w:tcW w:w="842" w:type="dxa"/>
          </w:tcPr>
          <w:p w14:paraId="554FAE9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6</w:t>
            </w:r>
          </w:p>
        </w:tc>
        <w:tc>
          <w:tcPr>
            <w:tcW w:w="2970" w:type="dxa"/>
          </w:tcPr>
          <w:p w14:paraId="6CE8F6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5 OR S36 OR S37 OR S38 OR S39 OR S40 OR S41 OR S42 OR S43 OR S44 OR S45 OR S46 OR S47 OR S48 OR S49 OR S50 OR S51 OR S52 OR S53 OR S54 OR S55 OR S56 OR S57 OR S58 OR S59 OR S60 OR S61 OR S62 OR S63 OR S64 OR S65</w:t>
            </w:r>
          </w:p>
        </w:tc>
        <w:tc>
          <w:tcPr>
            <w:tcW w:w="2325" w:type="dxa"/>
          </w:tcPr>
          <w:p w14:paraId="4039D03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4F628D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289D64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CEDA27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9,565</w:t>
            </w:r>
          </w:p>
        </w:tc>
      </w:tr>
      <w:tr w:rsidR="000E0856" w:rsidRPr="0030693F" w14:paraId="50D5D778" w14:textId="77777777" w:rsidTr="002E67A3">
        <w:trPr>
          <w:trHeight w:hRule="exact" w:val="1983"/>
        </w:trPr>
        <w:tc>
          <w:tcPr>
            <w:tcW w:w="842" w:type="dxa"/>
          </w:tcPr>
          <w:p w14:paraId="2C93606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5</w:t>
            </w:r>
          </w:p>
        </w:tc>
        <w:tc>
          <w:tcPr>
            <w:tcW w:w="2970" w:type="dxa"/>
          </w:tcPr>
          <w:p w14:paraId="2CE701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zimbabwe</w:t>
            </w:r>
          </w:p>
        </w:tc>
        <w:tc>
          <w:tcPr>
            <w:tcW w:w="2325" w:type="dxa"/>
          </w:tcPr>
          <w:p w14:paraId="3525E5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9F2C49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16C824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ACE21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567</w:t>
            </w:r>
          </w:p>
        </w:tc>
      </w:tr>
      <w:tr w:rsidR="000E0856" w:rsidRPr="0030693F" w14:paraId="40EAABAC" w14:textId="77777777" w:rsidTr="002E67A3">
        <w:trPr>
          <w:trHeight w:hRule="exact" w:val="1983"/>
        </w:trPr>
        <w:tc>
          <w:tcPr>
            <w:tcW w:w="842" w:type="dxa"/>
          </w:tcPr>
          <w:p w14:paraId="36B7EC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4</w:t>
            </w:r>
          </w:p>
        </w:tc>
        <w:tc>
          <w:tcPr>
            <w:tcW w:w="2970" w:type="dxa"/>
          </w:tcPr>
          <w:p w14:paraId="4905AA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uganda</w:t>
            </w:r>
          </w:p>
        </w:tc>
        <w:tc>
          <w:tcPr>
            <w:tcW w:w="2325" w:type="dxa"/>
          </w:tcPr>
          <w:p w14:paraId="795F6C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CC99C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D73E0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17C844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99</w:t>
            </w:r>
          </w:p>
        </w:tc>
      </w:tr>
      <w:tr w:rsidR="000E0856" w:rsidRPr="0030693F" w14:paraId="35DF7534" w14:textId="77777777" w:rsidTr="002E67A3">
        <w:trPr>
          <w:trHeight w:hRule="exact" w:val="363"/>
        </w:trPr>
        <w:tc>
          <w:tcPr>
            <w:tcW w:w="842" w:type="dxa"/>
          </w:tcPr>
          <w:p w14:paraId="05C8BB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3</w:t>
            </w:r>
          </w:p>
        </w:tc>
        <w:tc>
          <w:tcPr>
            <w:tcW w:w="2970" w:type="dxa"/>
          </w:tcPr>
          <w:p w14:paraId="00C28BF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ogo</w:t>
            </w:r>
          </w:p>
        </w:tc>
        <w:tc>
          <w:tcPr>
            <w:tcW w:w="2325" w:type="dxa"/>
          </w:tcPr>
          <w:p w14:paraId="427F4C0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w:t>
            </w:r>
          </w:p>
        </w:tc>
        <w:tc>
          <w:tcPr>
            <w:tcW w:w="3628" w:type="dxa"/>
          </w:tcPr>
          <w:p w14:paraId="289595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w:t>
            </w:r>
          </w:p>
        </w:tc>
        <w:tc>
          <w:tcPr>
            <w:tcW w:w="1019" w:type="dxa"/>
          </w:tcPr>
          <w:p w14:paraId="0D84AC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2</w:t>
            </w:r>
          </w:p>
        </w:tc>
      </w:tr>
    </w:tbl>
    <w:p w14:paraId="58A02820"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13304478" w14:textId="77777777" w:rsidR="000E0856" w:rsidRPr="000E0856" w:rsidRDefault="000E0856" w:rsidP="000E0856">
      <w:pPr>
        <w:outlineLvl w:val="0"/>
        <w:rPr>
          <w:rFonts w:ascii="Times New Roman" w:hAnsi="Times New Roman" w:cs="Times New Roman"/>
          <w:b/>
          <w:color w:val="000000" w:themeColor="text1"/>
        </w:rPr>
      </w:pPr>
      <w:r w:rsidRPr="000E0856">
        <w:rPr>
          <w:rFonts w:ascii="Times New Roman" w:hAnsi="Times New Roman" w:cs="Times New Roman"/>
          <w:b/>
          <w:noProof/>
          <w:color w:val="000000" w:themeColor="text1"/>
        </w:rPr>
        <w:lastRenderedPageBreak/>
        <mc:AlternateContent>
          <mc:Choice Requires="wpg">
            <w:drawing>
              <wp:anchor distT="0" distB="0" distL="114300" distR="114300" simplePos="0" relativeHeight="251675648" behindDoc="0" locked="0" layoutInCell="1" allowOverlap="1" wp14:anchorId="69858244" wp14:editId="41E355DA">
                <wp:simplePos x="0" y="0"/>
                <wp:positionH relativeFrom="page">
                  <wp:posOffset>7406640</wp:posOffset>
                </wp:positionH>
                <wp:positionV relativeFrom="page">
                  <wp:posOffset>363220</wp:posOffset>
                </wp:positionV>
                <wp:extent cx="10160" cy="9338310"/>
                <wp:effectExtent l="0" t="0" r="0" b="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44" name="Line 46"/>
                        <wps:cNvCnPr>
                          <a:cxnSpLocks/>
                        </wps:cNvCnPr>
                        <wps:spPr bwMode="auto">
                          <a:xfrm>
                            <a:off x="11672" y="14068"/>
                            <a:ext cx="0" cy="12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45" name="AutoShape 45"/>
                        <wps:cNvSpPr>
                          <a:spLocks/>
                        </wps:cNvSpPr>
                        <wps:spPr bwMode="auto">
                          <a:xfrm>
                            <a:off x="11672" y="2172"/>
                            <a:ext cx="2" cy="11897"/>
                          </a:xfrm>
                          <a:custGeom>
                            <a:avLst/>
                            <a:gdLst>
                              <a:gd name="T0" fmla="+- 0 12086 2172"/>
                              <a:gd name="T1" fmla="*/ 12086 h 11897"/>
                              <a:gd name="T2" fmla="+- 0 14068 2172"/>
                              <a:gd name="T3" fmla="*/ 14068 h 11897"/>
                              <a:gd name="T4" fmla="+- 0 10103 2172"/>
                              <a:gd name="T5" fmla="*/ 10103 h 11897"/>
                              <a:gd name="T6" fmla="+- 0 12086 2172"/>
                              <a:gd name="T7" fmla="*/ 12086 h 11897"/>
                              <a:gd name="T8" fmla="+- 0 8120 2172"/>
                              <a:gd name="T9" fmla="*/ 8120 h 11897"/>
                              <a:gd name="T10" fmla="+- 0 10103 2172"/>
                              <a:gd name="T11" fmla="*/ 10103 h 11897"/>
                              <a:gd name="T12" fmla="+- 0 6138 2172"/>
                              <a:gd name="T13" fmla="*/ 6138 h 11897"/>
                              <a:gd name="T14" fmla="+- 0 8120 2172"/>
                              <a:gd name="T15" fmla="*/ 8120 h 11897"/>
                              <a:gd name="T16" fmla="+- 0 4155 2172"/>
                              <a:gd name="T17" fmla="*/ 4155 h 11897"/>
                              <a:gd name="T18" fmla="+- 0 6138 2172"/>
                              <a:gd name="T19" fmla="*/ 6138 h 11897"/>
                              <a:gd name="T20" fmla="+- 0 2172 2172"/>
                              <a:gd name="T21" fmla="*/ 2172 h 11897"/>
                              <a:gd name="T22" fmla="+- 0 4155 2172"/>
                              <a:gd name="T23" fmla="*/ 41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4"/>
                                </a:moveTo>
                                <a:lnTo>
                                  <a:pt x="0" y="11896"/>
                                </a:lnTo>
                                <a:moveTo>
                                  <a:pt x="0" y="7931"/>
                                </a:moveTo>
                                <a:lnTo>
                                  <a:pt x="0" y="9914"/>
                                </a:lnTo>
                                <a:moveTo>
                                  <a:pt x="0" y="5948"/>
                                </a:moveTo>
                                <a:lnTo>
                                  <a:pt x="0" y="7931"/>
                                </a:lnTo>
                                <a:moveTo>
                                  <a:pt x="0" y="3966"/>
                                </a:moveTo>
                                <a:lnTo>
                                  <a:pt x="0" y="5948"/>
                                </a:lnTo>
                                <a:moveTo>
                                  <a:pt x="0" y="1983"/>
                                </a:moveTo>
                                <a:lnTo>
                                  <a:pt x="0" y="3966"/>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Line 44"/>
                        <wps:cNvCnPr>
                          <a:cxnSpLocks/>
                        </wps:cNvCnPr>
                        <wps:spPr bwMode="auto">
                          <a:xfrm>
                            <a:off x="11672" y="580"/>
                            <a:ext cx="0" cy="15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82D5931" id="Group 43" o:spid="_x0000_s1026" style="position:absolute;margin-left:583.2pt;margin-top:28.6pt;width:.8pt;height:735.3pt;z-index:251675648;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">
                <v:line id="Line 46" o:spid="_x0000_s1027" style="position:absolute;visibility:visible;mso-wrap-style:square" from="11672,140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" strokecolor="#e7e7e7" strokeweight=".26494mm">
                  <o:lock v:ext="edit" shapetype="f"/>
                </v:line>
                <v:shape id="AutoShape 45" o:spid="_x0000_s1028" style="position:absolute;left:11672;top:21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" path="m,9914r,1982m,7931l,9914m,5948l,7931m,3966l,5948m,1983l,3966m,l,1983e" filled="f" strokecolor="#e7e7e7" strokeweight=".26494mm">
                  <v:path arrowok="t" o:connecttype="custom" o:connectlocs="0,12086;0,14068;0,10103;0,12086;0,8120;0,10103;0,6138;0,8120;0,4155;0,6138;0,2172;0,4155" o:connectangles="0,0,0,0,0,0,0,0,0,0,0,0"/>
                </v:shape>
                <v:line id="Line 44" o:spid="_x0000_s1029" style="position:absolute;visibility:visible;mso-wrap-style:square" from="11672,580" to="11672,2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" strokecolor="#e7e7e7" strokeweight=".26494mm">
                  <o:lock v:ext="edit" shapetype="f"/>
                </v:line>
                <w10:wrap anchorx="page" anchory="page"/>
              </v:group>
            </w:pict>
          </mc:Fallback>
        </mc:AlternateContent>
      </w:r>
      <w:r w:rsidRPr="000E0856">
        <w:rPr>
          <w:rFonts w:ascii="Times New Roman" w:hAnsi="Times New Roman" w:cs="Times New Roman"/>
          <w:b/>
          <w:noProof/>
          <w:color w:val="000000" w:themeColor="text1"/>
        </w:rPr>
        <mc:AlternateContent>
          <mc:Choice Requires="wps">
            <w:drawing>
              <wp:anchor distT="0" distB="0" distL="114300" distR="114300" simplePos="0" relativeHeight="251701248" behindDoc="1" locked="0" layoutInCell="1" allowOverlap="1" wp14:anchorId="49615C4B" wp14:editId="371E89C1">
                <wp:simplePos x="0" y="0"/>
                <wp:positionH relativeFrom="page">
                  <wp:posOffset>373380</wp:posOffset>
                </wp:positionH>
                <wp:positionV relativeFrom="page">
                  <wp:posOffset>368300</wp:posOffset>
                </wp:positionV>
                <wp:extent cx="1270" cy="9328150"/>
                <wp:effectExtent l="0" t="0" r="0" b="6350"/>
                <wp:wrapNone/>
                <wp:docPr id="42"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068 580"/>
                            <a:gd name="T1" fmla="*/ 14068 h 14690"/>
                            <a:gd name="T2" fmla="+- 0 15270 580"/>
                            <a:gd name="T3" fmla="*/ 15270 h 14690"/>
                            <a:gd name="T4" fmla="+- 0 12086 580"/>
                            <a:gd name="T5" fmla="*/ 12086 h 14690"/>
                            <a:gd name="T6" fmla="+- 0 14068 580"/>
                            <a:gd name="T7" fmla="*/ 14068 h 14690"/>
                            <a:gd name="T8" fmla="+- 0 10103 580"/>
                            <a:gd name="T9" fmla="*/ 10103 h 14690"/>
                            <a:gd name="T10" fmla="+- 0 12086 580"/>
                            <a:gd name="T11" fmla="*/ 12086 h 14690"/>
                            <a:gd name="T12" fmla="+- 0 8120 580"/>
                            <a:gd name="T13" fmla="*/ 8120 h 14690"/>
                            <a:gd name="T14" fmla="+- 0 10103 580"/>
                            <a:gd name="T15" fmla="*/ 10103 h 14690"/>
                            <a:gd name="T16" fmla="+- 0 6138 580"/>
                            <a:gd name="T17" fmla="*/ 6138 h 14690"/>
                            <a:gd name="T18" fmla="+- 0 8120 580"/>
                            <a:gd name="T19" fmla="*/ 8120 h 14690"/>
                            <a:gd name="T20" fmla="+- 0 4155 580"/>
                            <a:gd name="T21" fmla="*/ 4155 h 14690"/>
                            <a:gd name="T22" fmla="+- 0 6138 580"/>
                            <a:gd name="T23" fmla="*/ 6138 h 14690"/>
                            <a:gd name="T24" fmla="+- 0 2172 580"/>
                            <a:gd name="T25" fmla="*/ 2172 h 14690"/>
                            <a:gd name="T26" fmla="+- 0 4155 580"/>
                            <a:gd name="T27" fmla="*/ 4155 h 14690"/>
                            <a:gd name="T28" fmla="+- 0 580 580"/>
                            <a:gd name="T29" fmla="*/ 580 h 14690"/>
                            <a:gd name="T30" fmla="+- 0 2172 580"/>
                            <a:gd name="T31" fmla="*/ 21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488"/>
                              </a:moveTo>
                              <a:lnTo>
                                <a:pt x="0" y="14690"/>
                              </a:lnTo>
                              <a:moveTo>
                                <a:pt x="0" y="11506"/>
                              </a:moveTo>
                              <a:lnTo>
                                <a:pt x="0" y="13488"/>
                              </a:lnTo>
                              <a:moveTo>
                                <a:pt x="0" y="9523"/>
                              </a:moveTo>
                              <a:lnTo>
                                <a:pt x="0" y="11506"/>
                              </a:lnTo>
                              <a:moveTo>
                                <a:pt x="0" y="7540"/>
                              </a:moveTo>
                              <a:lnTo>
                                <a:pt x="0" y="9523"/>
                              </a:lnTo>
                              <a:moveTo>
                                <a:pt x="0" y="5558"/>
                              </a:moveTo>
                              <a:lnTo>
                                <a:pt x="0" y="7540"/>
                              </a:lnTo>
                              <a:moveTo>
                                <a:pt x="0" y="3575"/>
                              </a:moveTo>
                              <a:lnTo>
                                <a:pt x="0" y="5558"/>
                              </a:lnTo>
                              <a:moveTo>
                                <a:pt x="0" y="1592"/>
                              </a:moveTo>
                              <a:lnTo>
                                <a:pt x="0" y="3575"/>
                              </a:lnTo>
                              <a:moveTo>
                                <a:pt x="0" y="0"/>
                              </a:moveTo>
                              <a:lnTo>
                                <a:pt x="0" y="15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F3BD85" id="AutoShape 42" o:spid="_x0000_s1026" style="position:absolute;margin-left:29.4pt;margin-top:29pt;width:.1pt;height:734.5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" path="m,13488r,1202m,11506r,1982m,9523r,1983m,7540l,9523m,5558l,7540m,3575l,5558m,1592l,3575m,l,1592e" filled="f" strokecolor="#e7e7e7" strokeweight=".26494mm">
                <v:path arrowok="t" o:connecttype="custom" o:connectlocs="0,8933180;0,9696450;0,7674610;0,8933180;0,6415405;0,7674610;0,5156200;0,6415405;0,3897630;0,5156200;0,2638425;0,3897630;0,1379220;0,2638425;0,368300;0,13792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401"/>
        <w:gridCol w:w="2893"/>
        <w:gridCol w:w="3628"/>
        <w:gridCol w:w="899"/>
      </w:tblGrid>
      <w:tr w:rsidR="000E0856" w:rsidRPr="0030693F" w14:paraId="2B74022D" w14:textId="77777777" w:rsidTr="002E67A3">
        <w:trPr>
          <w:trHeight w:hRule="exact" w:val="1591"/>
        </w:trPr>
        <w:tc>
          <w:tcPr>
            <w:tcW w:w="3243" w:type="dxa"/>
            <w:gridSpan w:val="2"/>
          </w:tcPr>
          <w:p w14:paraId="3DBF7833" w14:textId="77777777" w:rsidR="000E0856" w:rsidRPr="0030693F" w:rsidRDefault="000E0856" w:rsidP="000E0856">
            <w:pPr>
              <w:outlineLvl w:val="0"/>
              <w:rPr>
                <w:rFonts w:ascii="Times New Roman" w:hAnsi="Times New Roman" w:cs="Times New Roman"/>
                <w:color w:val="000000" w:themeColor="text1"/>
              </w:rPr>
            </w:pPr>
          </w:p>
        </w:tc>
        <w:tc>
          <w:tcPr>
            <w:tcW w:w="2893" w:type="dxa"/>
          </w:tcPr>
          <w:p w14:paraId="757316B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oolean/Phrase</w:t>
            </w:r>
          </w:p>
        </w:tc>
        <w:tc>
          <w:tcPr>
            <w:tcW w:w="3628" w:type="dxa"/>
          </w:tcPr>
          <w:p w14:paraId="5B3C452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search Databases Search Screen ­ Advanced Search</w:t>
            </w:r>
          </w:p>
          <w:p w14:paraId="3236943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2E08C51"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1F8D5FF0" w14:textId="77777777" w:rsidTr="002E67A3">
        <w:trPr>
          <w:trHeight w:hRule="exact" w:val="1983"/>
        </w:trPr>
        <w:tc>
          <w:tcPr>
            <w:tcW w:w="842" w:type="dxa"/>
          </w:tcPr>
          <w:p w14:paraId="1C8450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2</w:t>
            </w:r>
          </w:p>
        </w:tc>
        <w:tc>
          <w:tcPr>
            <w:tcW w:w="2401" w:type="dxa"/>
          </w:tcPr>
          <w:p w14:paraId="1B1E0F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anzania</w:t>
            </w:r>
          </w:p>
        </w:tc>
        <w:tc>
          <w:tcPr>
            <w:tcW w:w="2893" w:type="dxa"/>
          </w:tcPr>
          <w:p w14:paraId="6B43128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72AB2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C1D936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5AC56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357</w:t>
            </w:r>
          </w:p>
        </w:tc>
      </w:tr>
      <w:tr w:rsidR="000E0856" w:rsidRPr="0030693F" w14:paraId="50646932" w14:textId="77777777" w:rsidTr="002E67A3">
        <w:trPr>
          <w:trHeight w:hRule="exact" w:val="1983"/>
        </w:trPr>
        <w:tc>
          <w:tcPr>
            <w:tcW w:w="842" w:type="dxa"/>
          </w:tcPr>
          <w:p w14:paraId="0DA6332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1</w:t>
            </w:r>
          </w:p>
        </w:tc>
        <w:tc>
          <w:tcPr>
            <w:tcW w:w="2401" w:type="dxa"/>
          </w:tcPr>
          <w:p w14:paraId="3C047A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outh sudan)</w:t>
            </w:r>
          </w:p>
        </w:tc>
        <w:tc>
          <w:tcPr>
            <w:tcW w:w="2893" w:type="dxa"/>
          </w:tcPr>
          <w:p w14:paraId="12EF1B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9F9CE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F7C666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272278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3</w:t>
            </w:r>
          </w:p>
        </w:tc>
      </w:tr>
      <w:tr w:rsidR="000E0856" w:rsidRPr="0030693F" w14:paraId="28C377D2" w14:textId="77777777" w:rsidTr="002E67A3">
        <w:trPr>
          <w:trHeight w:hRule="exact" w:val="1983"/>
        </w:trPr>
        <w:tc>
          <w:tcPr>
            <w:tcW w:w="842" w:type="dxa"/>
          </w:tcPr>
          <w:p w14:paraId="372491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0</w:t>
            </w:r>
          </w:p>
        </w:tc>
        <w:tc>
          <w:tcPr>
            <w:tcW w:w="2401" w:type="dxa"/>
          </w:tcPr>
          <w:p w14:paraId="10F2DD7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omalia</w:t>
            </w:r>
          </w:p>
        </w:tc>
        <w:tc>
          <w:tcPr>
            <w:tcW w:w="2893" w:type="dxa"/>
          </w:tcPr>
          <w:p w14:paraId="50272F9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A599C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AD11D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3784A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20</w:t>
            </w:r>
          </w:p>
        </w:tc>
      </w:tr>
      <w:tr w:rsidR="000E0856" w:rsidRPr="0030693F" w14:paraId="0D2032CA" w14:textId="77777777" w:rsidTr="002E67A3">
        <w:trPr>
          <w:trHeight w:hRule="exact" w:val="1983"/>
        </w:trPr>
        <w:tc>
          <w:tcPr>
            <w:tcW w:w="842" w:type="dxa"/>
          </w:tcPr>
          <w:p w14:paraId="6DD87F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9</w:t>
            </w:r>
          </w:p>
        </w:tc>
        <w:tc>
          <w:tcPr>
            <w:tcW w:w="2401" w:type="dxa"/>
          </w:tcPr>
          <w:p w14:paraId="259A147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ierra leone)</w:t>
            </w:r>
          </w:p>
        </w:tc>
        <w:tc>
          <w:tcPr>
            <w:tcW w:w="2893" w:type="dxa"/>
          </w:tcPr>
          <w:p w14:paraId="230F9D0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908DFA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479D58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10162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99</w:t>
            </w:r>
          </w:p>
        </w:tc>
      </w:tr>
      <w:tr w:rsidR="000E0856" w:rsidRPr="0030693F" w14:paraId="6BD4EC9E" w14:textId="77777777" w:rsidTr="002E67A3">
        <w:trPr>
          <w:trHeight w:hRule="exact" w:val="1983"/>
        </w:trPr>
        <w:tc>
          <w:tcPr>
            <w:tcW w:w="842" w:type="dxa"/>
          </w:tcPr>
          <w:p w14:paraId="27492C1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8</w:t>
            </w:r>
          </w:p>
        </w:tc>
        <w:tc>
          <w:tcPr>
            <w:tcW w:w="2401" w:type="dxa"/>
          </w:tcPr>
          <w:p w14:paraId="3D2CB3B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negal</w:t>
            </w:r>
          </w:p>
        </w:tc>
        <w:tc>
          <w:tcPr>
            <w:tcW w:w="2893" w:type="dxa"/>
          </w:tcPr>
          <w:p w14:paraId="76F638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ED552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8D7C2C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857D0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34</w:t>
            </w:r>
          </w:p>
        </w:tc>
      </w:tr>
      <w:tr w:rsidR="000E0856" w:rsidRPr="0030693F" w14:paraId="42CC73FE" w14:textId="77777777" w:rsidTr="002E67A3">
        <w:trPr>
          <w:trHeight w:hRule="exact" w:val="1983"/>
        </w:trPr>
        <w:tc>
          <w:tcPr>
            <w:tcW w:w="842" w:type="dxa"/>
          </w:tcPr>
          <w:p w14:paraId="628653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7</w:t>
            </w:r>
          </w:p>
        </w:tc>
        <w:tc>
          <w:tcPr>
            <w:tcW w:w="2401" w:type="dxa"/>
          </w:tcPr>
          <w:p w14:paraId="5632914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wanda</w:t>
            </w:r>
          </w:p>
        </w:tc>
        <w:tc>
          <w:tcPr>
            <w:tcW w:w="2893" w:type="dxa"/>
          </w:tcPr>
          <w:p w14:paraId="6CFC7B7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D19EE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6F1F02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A978B6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77</w:t>
            </w:r>
          </w:p>
        </w:tc>
      </w:tr>
      <w:tr w:rsidR="000E0856" w:rsidRPr="0030693F" w14:paraId="5C8198B5" w14:textId="77777777" w:rsidTr="002E67A3">
        <w:trPr>
          <w:trHeight w:hRule="exact" w:val="964"/>
        </w:trPr>
        <w:tc>
          <w:tcPr>
            <w:tcW w:w="842" w:type="dxa"/>
          </w:tcPr>
          <w:p w14:paraId="388AB53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6</w:t>
            </w:r>
          </w:p>
        </w:tc>
        <w:tc>
          <w:tcPr>
            <w:tcW w:w="2401" w:type="dxa"/>
          </w:tcPr>
          <w:p w14:paraId="3C57901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niger</w:t>
            </w:r>
          </w:p>
        </w:tc>
        <w:tc>
          <w:tcPr>
            <w:tcW w:w="2893" w:type="dxa"/>
          </w:tcPr>
          <w:p w14:paraId="063FC5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78D94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w:t>
            </w:r>
          </w:p>
        </w:tc>
        <w:tc>
          <w:tcPr>
            <w:tcW w:w="899" w:type="dxa"/>
          </w:tcPr>
          <w:p w14:paraId="6D7FD7A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83</w:t>
            </w:r>
          </w:p>
        </w:tc>
      </w:tr>
    </w:tbl>
    <w:p w14:paraId="72CC2CA5" w14:textId="77777777" w:rsidR="000E0856" w:rsidRPr="000E0856" w:rsidRDefault="000E0856" w:rsidP="000E0856">
      <w:pPr>
        <w:outlineLvl w:val="0"/>
        <w:rPr>
          <w:rFonts w:ascii="Times New Roman" w:hAnsi="Times New Roman" w:cs="Times New Roman"/>
          <w:b/>
          <w:color w:val="000000" w:themeColor="text1"/>
        </w:rPr>
        <w:sectPr w:rsidR="000E0856" w:rsidRPr="000E0856" w:rsidSect="00E95CF5">
          <w:pgSz w:w="12240" w:h="15840"/>
          <w:pgMar w:top="459" w:right="403" w:bottom="482" w:left="420" w:header="274" w:footer="285" w:gutter="0"/>
          <w:cols w:space="720"/>
        </w:sectPr>
      </w:pPr>
    </w:p>
    <w:p w14:paraId="1DD9AE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w:lastRenderedPageBreak/>
        <mc:AlternateContent>
          <mc:Choice Requires="wpg">
            <w:drawing>
              <wp:anchor distT="0" distB="0" distL="114300" distR="114300" simplePos="0" relativeHeight="251676672" behindDoc="0" locked="0" layoutInCell="1" allowOverlap="1" wp14:anchorId="29978928" wp14:editId="3575876B">
                <wp:simplePos x="0" y="0"/>
                <wp:positionH relativeFrom="page">
                  <wp:posOffset>7406640</wp:posOffset>
                </wp:positionH>
                <wp:positionV relativeFrom="page">
                  <wp:posOffset>363220</wp:posOffset>
                </wp:positionV>
                <wp:extent cx="10160" cy="9338310"/>
                <wp:effectExtent l="0" t="0" r="0" b="0"/>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39" name="Line 41"/>
                        <wps:cNvCnPr>
                          <a:cxnSpLocks/>
                        </wps:cNvCnPr>
                        <wps:spPr bwMode="auto">
                          <a:xfrm>
                            <a:off x="11672" y="13467"/>
                            <a:ext cx="0" cy="180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40" name="AutoShape 40"/>
                        <wps:cNvSpPr>
                          <a:spLocks/>
                        </wps:cNvSpPr>
                        <wps:spPr bwMode="auto">
                          <a:xfrm>
                            <a:off x="11672" y="1571"/>
                            <a:ext cx="2" cy="11897"/>
                          </a:xfrm>
                          <a:custGeom>
                            <a:avLst/>
                            <a:gdLst>
                              <a:gd name="T0" fmla="+- 0 11485 1571"/>
                              <a:gd name="T1" fmla="*/ 11485 h 11897"/>
                              <a:gd name="T2" fmla="+- 0 13467 1571"/>
                              <a:gd name="T3" fmla="*/ 13467 h 11897"/>
                              <a:gd name="T4" fmla="+- 0 9502 1571"/>
                              <a:gd name="T5" fmla="*/ 9502 h 11897"/>
                              <a:gd name="T6" fmla="+- 0 11485 1571"/>
                              <a:gd name="T7" fmla="*/ 11485 h 11897"/>
                              <a:gd name="T8" fmla="+- 0 7519 1571"/>
                              <a:gd name="T9" fmla="*/ 7519 h 11897"/>
                              <a:gd name="T10" fmla="+- 0 9502 1571"/>
                              <a:gd name="T11" fmla="*/ 9502 h 11897"/>
                              <a:gd name="T12" fmla="+- 0 5537 1571"/>
                              <a:gd name="T13" fmla="*/ 5537 h 11897"/>
                              <a:gd name="T14" fmla="+- 0 7519 1571"/>
                              <a:gd name="T15" fmla="*/ 7519 h 11897"/>
                              <a:gd name="T16" fmla="+- 0 3554 1571"/>
                              <a:gd name="T17" fmla="*/ 3554 h 11897"/>
                              <a:gd name="T18" fmla="+- 0 5537 1571"/>
                              <a:gd name="T19" fmla="*/ 5537 h 11897"/>
                              <a:gd name="T20" fmla="+- 0 1571 1571"/>
                              <a:gd name="T21" fmla="*/ 1571 h 11897"/>
                              <a:gd name="T22" fmla="+- 0 3554 1571"/>
                              <a:gd name="T23" fmla="*/ 35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4"/>
                                </a:moveTo>
                                <a:lnTo>
                                  <a:pt x="0" y="11896"/>
                                </a:lnTo>
                                <a:moveTo>
                                  <a:pt x="0" y="7931"/>
                                </a:moveTo>
                                <a:lnTo>
                                  <a:pt x="0" y="9914"/>
                                </a:lnTo>
                                <a:moveTo>
                                  <a:pt x="0" y="5948"/>
                                </a:moveTo>
                                <a:lnTo>
                                  <a:pt x="0" y="7931"/>
                                </a:lnTo>
                                <a:moveTo>
                                  <a:pt x="0" y="3966"/>
                                </a:moveTo>
                                <a:lnTo>
                                  <a:pt x="0" y="5948"/>
                                </a:lnTo>
                                <a:moveTo>
                                  <a:pt x="0" y="1983"/>
                                </a:moveTo>
                                <a:lnTo>
                                  <a:pt x="0" y="3966"/>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Line 39"/>
                        <wps:cNvCnPr>
                          <a:cxnSpLocks/>
                        </wps:cNvCnPr>
                        <wps:spPr bwMode="auto">
                          <a:xfrm>
                            <a:off x="11672" y="580"/>
                            <a:ext cx="0" cy="9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141CF9D" id="Group 38" o:spid="_x0000_s1026" style="position:absolute;margin-left:583.2pt;margin-top:28.6pt;width:.8pt;height:735.3pt;z-index:251676672;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">
                <v:line id="Line 41" o:spid="_x0000_s1027" style="position:absolute;visibility:visible;mso-wrap-style:square" from="11672,13467"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" strokecolor="#e7e7e7" strokeweight=".26494mm">
                  <o:lock v:ext="edit" shapetype="f"/>
                </v:line>
                <v:shape id="AutoShape 40" o:spid="_x0000_s1028" style="position:absolute;left:11672;top:1571;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" path="m,9914r,1982m,7931l,9914m,5948l,7931m,3966l,5948m,1983l,3966m,l,1983e" filled="f" strokecolor="#e7e7e7" strokeweight=".26494mm">
                  <v:path arrowok="t" o:connecttype="custom" o:connectlocs="0,11485;0,13467;0,9502;0,11485;0,7519;0,9502;0,5537;0,7519;0,3554;0,5537;0,1571;0,3554" o:connectangles="0,0,0,0,0,0,0,0,0,0,0,0"/>
                </v:shape>
                <v:line id="Line 39" o:spid="_x0000_s1029" style="position:absolute;visibility:visible;mso-wrap-style:square" from="11672,580" to="11672,1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2272" behindDoc="1" locked="0" layoutInCell="1" allowOverlap="1" wp14:anchorId="78D8DD13" wp14:editId="32A60D80">
                <wp:simplePos x="0" y="0"/>
                <wp:positionH relativeFrom="page">
                  <wp:posOffset>373380</wp:posOffset>
                </wp:positionH>
                <wp:positionV relativeFrom="page">
                  <wp:posOffset>368300</wp:posOffset>
                </wp:positionV>
                <wp:extent cx="1270" cy="9328150"/>
                <wp:effectExtent l="0" t="0" r="0" b="6350"/>
                <wp:wrapNone/>
                <wp:docPr id="37"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467 580"/>
                            <a:gd name="T1" fmla="*/ 13467 h 14690"/>
                            <a:gd name="T2" fmla="+- 0 15270 580"/>
                            <a:gd name="T3" fmla="*/ 15270 h 14690"/>
                            <a:gd name="T4" fmla="+- 0 11485 580"/>
                            <a:gd name="T5" fmla="*/ 11485 h 14690"/>
                            <a:gd name="T6" fmla="+- 0 13467 580"/>
                            <a:gd name="T7" fmla="*/ 13467 h 14690"/>
                            <a:gd name="T8" fmla="+- 0 9502 580"/>
                            <a:gd name="T9" fmla="*/ 9502 h 14690"/>
                            <a:gd name="T10" fmla="+- 0 11485 580"/>
                            <a:gd name="T11" fmla="*/ 11485 h 14690"/>
                            <a:gd name="T12" fmla="+- 0 7519 580"/>
                            <a:gd name="T13" fmla="*/ 7519 h 14690"/>
                            <a:gd name="T14" fmla="+- 0 9502 580"/>
                            <a:gd name="T15" fmla="*/ 9502 h 14690"/>
                            <a:gd name="T16" fmla="+- 0 5537 580"/>
                            <a:gd name="T17" fmla="*/ 5537 h 14690"/>
                            <a:gd name="T18" fmla="+- 0 7519 580"/>
                            <a:gd name="T19" fmla="*/ 7519 h 14690"/>
                            <a:gd name="T20" fmla="+- 0 3554 580"/>
                            <a:gd name="T21" fmla="*/ 3554 h 14690"/>
                            <a:gd name="T22" fmla="+- 0 5537 580"/>
                            <a:gd name="T23" fmla="*/ 5537 h 14690"/>
                            <a:gd name="T24" fmla="+- 0 1571 580"/>
                            <a:gd name="T25" fmla="*/ 1571 h 14690"/>
                            <a:gd name="T26" fmla="+- 0 3554 580"/>
                            <a:gd name="T27" fmla="*/ 3554 h 14690"/>
                            <a:gd name="T28" fmla="+- 0 580 580"/>
                            <a:gd name="T29" fmla="*/ 580 h 14690"/>
                            <a:gd name="T30" fmla="+- 0 1571 580"/>
                            <a:gd name="T31" fmla="*/ 15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2887"/>
                              </a:moveTo>
                              <a:lnTo>
                                <a:pt x="0" y="14690"/>
                              </a:lnTo>
                              <a:moveTo>
                                <a:pt x="0" y="10905"/>
                              </a:moveTo>
                              <a:lnTo>
                                <a:pt x="0" y="12887"/>
                              </a:lnTo>
                              <a:moveTo>
                                <a:pt x="0" y="8922"/>
                              </a:moveTo>
                              <a:lnTo>
                                <a:pt x="0" y="10905"/>
                              </a:lnTo>
                              <a:moveTo>
                                <a:pt x="0" y="6939"/>
                              </a:moveTo>
                              <a:lnTo>
                                <a:pt x="0" y="8922"/>
                              </a:lnTo>
                              <a:moveTo>
                                <a:pt x="0" y="4957"/>
                              </a:moveTo>
                              <a:lnTo>
                                <a:pt x="0" y="6939"/>
                              </a:lnTo>
                              <a:moveTo>
                                <a:pt x="0" y="2974"/>
                              </a:moveTo>
                              <a:lnTo>
                                <a:pt x="0" y="4957"/>
                              </a:lnTo>
                              <a:moveTo>
                                <a:pt x="0" y="991"/>
                              </a:moveTo>
                              <a:lnTo>
                                <a:pt x="0" y="2974"/>
                              </a:lnTo>
                              <a:moveTo>
                                <a:pt x="0" y="0"/>
                              </a:moveTo>
                              <a:lnTo>
                                <a:pt x="0" y="9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ED90AA" id="AutoShape 37" o:spid="_x0000_s1026" style="position:absolute;margin-left:29.4pt;margin-top:29pt;width:.1pt;height:734.5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" path="m,12887r,1803m,10905r,1982m,8922r,1983m,6939l,8922m,4957l,6939m,2974l,4957m,991l,2974m,l,991e" filled="f" strokecolor="#e7e7e7" strokeweight=".26494mm">
                <v:path arrowok="t" o:connecttype="custom" o:connectlocs="0,8551545;0,9696450;0,7292975;0,8551545;0,6033770;0,7292975;0,4774565;0,6033770;0,3515995;0,4774565;0,2256790;0,3515995;0,997585;0,2256790;0,368300;0,99758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659"/>
        <w:gridCol w:w="2636"/>
        <w:gridCol w:w="3628"/>
        <w:gridCol w:w="899"/>
      </w:tblGrid>
      <w:tr w:rsidR="000E0856" w:rsidRPr="0030693F" w14:paraId="4832F683" w14:textId="77777777" w:rsidTr="002E67A3">
        <w:trPr>
          <w:trHeight w:hRule="exact" w:val="990"/>
        </w:trPr>
        <w:tc>
          <w:tcPr>
            <w:tcW w:w="842" w:type="dxa"/>
          </w:tcPr>
          <w:p w14:paraId="4305686F" w14:textId="77777777" w:rsidR="000E0856" w:rsidRPr="0030693F" w:rsidRDefault="000E0856" w:rsidP="000E0856">
            <w:pPr>
              <w:outlineLvl w:val="0"/>
              <w:rPr>
                <w:rFonts w:ascii="Times New Roman" w:hAnsi="Times New Roman" w:cs="Times New Roman"/>
                <w:color w:val="000000" w:themeColor="text1"/>
              </w:rPr>
            </w:pPr>
          </w:p>
        </w:tc>
        <w:tc>
          <w:tcPr>
            <w:tcW w:w="2659" w:type="dxa"/>
          </w:tcPr>
          <w:p w14:paraId="41844630" w14:textId="77777777" w:rsidR="000E0856" w:rsidRPr="0030693F" w:rsidRDefault="000E0856" w:rsidP="000E0856">
            <w:pPr>
              <w:outlineLvl w:val="0"/>
              <w:rPr>
                <w:rFonts w:ascii="Times New Roman" w:hAnsi="Times New Roman" w:cs="Times New Roman"/>
                <w:color w:val="000000" w:themeColor="text1"/>
              </w:rPr>
            </w:pPr>
          </w:p>
        </w:tc>
        <w:tc>
          <w:tcPr>
            <w:tcW w:w="2636" w:type="dxa"/>
          </w:tcPr>
          <w:p w14:paraId="0A856D71"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3BC43E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w:t>
            </w:r>
          </w:p>
          <w:p w14:paraId="72ADD5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11F391F4"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77F49925" w14:textId="77777777" w:rsidTr="002E67A3">
        <w:trPr>
          <w:trHeight w:hRule="exact" w:val="1983"/>
        </w:trPr>
        <w:tc>
          <w:tcPr>
            <w:tcW w:w="842" w:type="dxa"/>
          </w:tcPr>
          <w:p w14:paraId="6627D44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5</w:t>
            </w:r>
          </w:p>
        </w:tc>
        <w:tc>
          <w:tcPr>
            <w:tcW w:w="2659" w:type="dxa"/>
          </w:tcPr>
          <w:p w14:paraId="2106CB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nepal</w:t>
            </w:r>
          </w:p>
        </w:tc>
        <w:tc>
          <w:tcPr>
            <w:tcW w:w="2636" w:type="dxa"/>
          </w:tcPr>
          <w:p w14:paraId="1CBBEFC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0EACC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ABE07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720FF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150</w:t>
            </w:r>
          </w:p>
        </w:tc>
      </w:tr>
      <w:tr w:rsidR="000E0856" w:rsidRPr="0030693F" w14:paraId="44B1BDD8" w14:textId="77777777" w:rsidTr="002E67A3">
        <w:trPr>
          <w:trHeight w:hRule="exact" w:val="1983"/>
        </w:trPr>
        <w:tc>
          <w:tcPr>
            <w:tcW w:w="842" w:type="dxa"/>
          </w:tcPr>
          <w:p w14:paraId="7DA40D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4</w:t>
            </w:r>
          </w:p>
        </w:tc>
        <w:tc>
          <w:tcPr>
            <w:tcW w:w="2659" w:type="dxa"/>
          </w:tcPr>
          <w:p w14:paraId="19A26D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ozambique</w:t>
            </w:r>
          </w:p>
        </w:tc>
        <w:tc>
          <w:tcPr>
            <w:tcW w:w="2636" w:type="dxa"/>
          </w:tcPr>
          <w:p w14:paraId="073C715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4D4F65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8FC2C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2D522D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60</w:t>
            </w:r>
          </w:p>
        </w:tc>
      </w:tr>
      <w:tr w:rsidR="000E0856" w:rsidRPr="0030693F" w14:paraId="095F6E74" w14:textId="77777777" w:rsidTr="002E67A3">
        <w:trPr>
          <w:trHeight w:hRule="exact" w:val="1983"/>
        </w:trPr>
        <w:tc>
          <w:tcPr>
            <w:tcW w:w="842" w:type="dxa"/>
          </w:tcPr>
          <w:p w14:paraId="71CCEF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3</w:t>
            </w:r>
          </w:p>
        </w:tc>
        <w:tc>
          <w:tcPr>
            <w:tcW w:w="2659" w:type="dxa"/>
          </w:tcPr>
          <w:p w14:paraId="5E1CEC2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li</w:t>
            </w:r>
          </w:p>
        </w:tc>
        <w:tc>
          <w:tcPr>
            <w:tcW w:w="2636" w:type="dxa"/>
          </w:tcPr>
          <w:p w14:paraId="169C6F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A7451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B6980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961D61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75</w:t>
            </w:r>
          </w:p>
        </w:tc>
      </w:tr>
      <w:tr w:rsidR="000E0856" w:rsidRPr="0030693F" w14:paraId="5DCF3C9E" w14:textId="77777777" w:rsidTr="002E67A3">
        <w:trPr>
          <w:trHeight w:hRule="exact" w:val="1983"/>
        </w:trPr>
        <w:tc>
          <w:tcPr>
            <w:tcW w:w="842" w:type="dxa"/>
          </w:tcPr>
          <w:p w14:paraId="2D1D04C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2</w:t>
            </w:r>
          </w:p>
        </w:tc>
        <w:tc>
          <w:tcPr>
            <w:tcW w:w="2659" w:type="dxa"/>
          </w:tcPr>
          <w:p w14:paraId="4D4DE9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lawi</w:t>
            </w:r>
          </w:p>
        </w:tc>
        <w:tc>
          <w:tcPr>
            <w:tcW w:w="2636" w:type="dxa"/>
          </w:tcPr>
          <w:p w14:paraId="4110AD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7EB633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C4ACE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CD1F5C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87</w:t>
            </w:r>
          </w:p>
        </w:tc>
      </w:tr>
      <w:tr w:rsidR="000E0856" w:rsidRPr="0030693F" w14:paraId="54946AF0" w14:textId="77777777" w:rsidTr="002E67A3">
        <w:trPr>
          <w:trHeight w:hRule="exact" w:val="1983"/>
        </w:trPr>
        <w:tc>
          <w:tcPr>
            <w:tcW w:w="842" w:type="dxa"/>
          </w:tcPr>
          <w:p w14:paraId="72556B5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1</w:t>
            </w:r>
          </w:p>
        </w:tc>
        <w:tc>
          <w:tcPr>
            <w:tcW w:w="2659" w:type="dxa"/>
          </w:tcPr>
          <w:p w14:paraId="5204B33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madagascar</w:t>
            </w:r>
          </w:p>
        </w:tc>
        <w:tc>
          <w:tcPr>
            <w:tcW w:w="2636" w:type="dxa"/>
          </w:tcPr>
          <w:p w14:paraId="195B219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823651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0E9B35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090F8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64</w:t>
            </w:r>
          </w:p>
        </w:tc>
      </w:tr>
      <w:tr w:rsidR="000E0856" w:rsidRPr="0030693F" w14:paraId="7FE9F5F6" w14:textId="77777777" w:rsidTr="002E67A3">
        <w:trPr>
          <w:trHeight w:hRule="exact" w:val="1983"/>
        </w:trPr>
        <w:tc>
          <w:tcPr>
            <w:tcW w:w="842" w:type="dxa"/>
          </w:tcPr>
          <w:p w14:paraId="5CD755A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0</w:t>
            </w:r>
          </w:p>
        </w:tc>
        <w:tc>
          <w:tcPr>
            <w:tcW w:w="2659" w:type="dxa"/>
          </w:tcPr>
          <w:p w14:paraId="4BFDAC2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beria</w:t>
            </w:r>
          </w:p>
        </w:tc>
        <w:tc>
          <w:tcPr>
            <w:tcW w:w="2636" w:type="dxa"/>
          </w:tcPr>
          <w:p w14:paraId="5DC22E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D88931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B8049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38AD3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33</w:t>
            </w:r>
          </w:p>
        </w:tc>
      </w:tr>
      <w:tr w:rsidR="000E0856" w:rsidRPr="0030693F" w14:paraId="3D8BA589" w14:textId="77777777" w:rsidTr="002E67A3">
        <w:trPr>
          <w:trHeight w:hRule="exact" w:val="1265"/>
        </w:trPr>
        <w:tc>
          <w:tcPr>
            <w:tcW w:w="842" w:type="dxa"/>
          </w:tcPr>
          <w:p w14:paraId="4D8DEBA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9</w:t>
            </w:r>
          </w:p>
        </w:tc>
        <w:tc>
          <w:tcPr>
            <w:tcW w:w="2659" w:type="dxa"/>
          </w:tcPr>
          <w:p w14:paraId="5897623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emocratic people republic of korea)</w:t>
            </w:r>
          </w:p>
        </w:tc>
        <w:tc>
          <w:tcPr>
            <w:tcW w:w="2636" w:type="dxa"/>
          </w:tcPr>
          <w:p w14:paraId="42A03A1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7E24B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5F7F9B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3</w:t>
            </w:r>
          </w:p>
        </w:tc>
      </w:tr>
    </w:tbl>
    <w:p w14:paraId="315A4559" w14:textId="77777777" w:rsidR="000E0856" w:rsidRPr="0030693F" w:rsidRDefault="000E0856" w:rsidP="000E0856">
      <w:pPr>
        <w:outlineLvl w:val="0"/>
        <w:rPr>
          <w:rFonts w:ascii="Times New Roman" w:hAnsi="Times New Roman" w:cs="Times New Roman"/>
          <w:color w:val="000000" w:themeColor="text1"/>
        </w:rPr>
        <w:sectPr w:rsidR="000E0856" w:rsidRPr="0030693F" w:rsidSect="00E95CF5">
          <w:pgSz w:w="12240" w:h="15840"/>
          <w:pgMar w:top="459" w:right="403" w:bottom="482" w:left="420" w:header="274" w:footer="285" w:gutter="0"/>
          <w:cols w:space="720"/>
        </w:sectPr>
      </w:pPr>
    </w:p>
    <w:p w14:paraId="6F2333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w:lastRenderedPageBreak/>
        <mc:AlternateContent>
          <mc:Choice Requires="wpg">
            <w:drawing>
              <wp:anchor distT="0" distB="0" distL="114300" distR="114300" simplePos="0" relativeHeight="251677696" behindDoc="0" locked="0" layoutInCell="1" allowOverlap="1" wp14:anchorId="2760BB0C" wp14:editId="44F48324">
                <wp:simplePos x="0" y="0"/>
                <wp:positionH relativeFrom="page">
                  <wp:posOffset>7406640</wp:posOffset>
                </wp:positionH>
                <wp:positionV relativeFrom="page">
                  <wp:posOffset>363220</wp:posOffset>
                </wp:positionV>
                <wp:extent cx="10160" cy="9338310"/>
                <wp:effectExtent l="0" t="0" r="0" b="0"/>
                <wp:wrapNone/>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34" name="Line 36"/>
                        <wps:cNvCnPr>
                          <a:cxnSpLocks/>
                        </wps:cNvCnPr>
                        <wps:spPr bwMode="auto">
                          <a:xfrm>
                            <a:off x="11672" y="15150"/>
                            <a:ext cx="0" cy="12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35" name="AutoShape 35"/>
                        <wps:cNvSpPr>
                          <a:spLocks/>
                        </wps:cNvSpPr>
                        <wps:spPr bwMode="auto">
                          <a:xfrm>
                            <a:off x="11672" y="1271"/>
                            <a:ext cx="2" cy="13879"/>
                          </a:xfrm>
                          <a:custGeom>
                            <a:avLst/>
                            <a:gdLst>
                              <a:gd name="T0" fmla="+- 0 13167 1271"/>
                              <a:gd name="T1" fmla="*/ 13167 h 13879"/>
                              <a:gd name="T2" fmla="+- 0 15150 1271"/>
                              <a:gd name="T3" fmla="*/ 15150 h 13879"/>
                              <a:gd name="T4" fmla="+- 0 11184 1271"/>
                              <a:gd name="T5" fmla="*/ 11184 h 13879"/>
                              <a:gd name="T6" fmla="+- 0 13167 1271"/>
                              <a:gd name="T7" fmla="*/ 13167 h 13879"/>
                              <a:gd name="T8" fmla="+- 0 9202 1271"/>
                              <a:gd name="T9" fmla="*/ 9202 h 13879"/>
                              <a:gd name="T10" fmla="+- 0 11184 1271"/>
                              <a:gd name="T11" fmla="*/ 11184 h 13879"/>
                              <a:gd name="T12" fmla="+- 0 7219 1271"/>
                              <a:gd name="T13" fmla="*/ 7219 h 13879"/>
                              <a:gd name="T14" fmla="+- 0 9202 1271"/>
                              <a:gd name="T15" fmla="*/ 9202 h 13879"/>
                              <a:gd name="T16" fmla="+- 0 5236 1271"/>
                              <a:gd name="T17" fmla="*/ 5236 h 13879"/>
                              <a:gd name="T18" fmla="+- 0 7219 1271"/>
                              <a:gd name="T19" fmla="*/ 7219 h 13879"/>
                              <a:gd name="T20" fmla="+- 0 3254 1271"/>
                              <a:gd name="T21" fmla="*/ 3254 h 13879"/>
                              <a:gd name="T22" fmla="+- 0 5236 1271"/>
                              <a:gd name="T23" fmla="*/ 5236 h 13879"/>
                              <a:gd name="T24" fmla="+- 0 1271 1271"/>
                              <a:gd name="T25" fmla="*/ 1271 h 13879"/>
                              <a:gd name="T26" fmla="+- 0 3254 1271"/>
                              <a:gd name="T27" fmla="*/ 3254 h 13879"/>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879">
                                <a:moveTo>
                                  <a:pt x="0" y="11896"/>
                                </a:moveTo>
                                <a:lnTo>
                                  <a:pt x="0" y="13879"/>
                                </a:lnTo>
                                <a:moveTo>
                                  <a:pt x="0" y="9913"/>
                                </a:moveTo>
                                <a:lnTo>
                                  <a:pt x="0" y="11896"/>
                                </a:lnTo>
                                <a:moveTo>
                                  <a:pt x="0" y="7931"/>
                                </a:moveTo>
                                <a:lnTo>
                                  <a:pt x="0" y="9913"/>
                                </a:lnTo>
                                <a:moveTo>
                                  <a:pt x="0" y="5948"/>
                                </a:moveTo>
                                <a:lnTo>
                                  <a:pt x="0" y="7931"/>
                                </a:lnTo>
                                <a:moveTo>
                                  <a:pt x="0" y="3965"/>
                                </a:moveTo>
                                <a:lnTo>
                                  <a:pt x="0" y="5948"/>
                                </a:lnTo>
                                <a:moveTo>
                                  <a:pt x="0" y="1983"/>
                                </a:moveTo>
                                <a:lnTo>
                                  <a:pt x="0" y="3965"/>
                                </a:lnTo>
                                <a:moveTo>
                                  <a:pt x="0" y="0"/>
                                </a:moveTo>
                                <a:lnTo>
                                  <a:pt x="0" y="19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Line 34"/>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76C932B" id="Group 33" o:spid="_x0000_s1026" style="position:absolute;margin-left:583.2pt;margin-top:28.6pt;width:.8pt;height:735.3pt;z-index:251677696;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">
                <v:line id="Line 36" o:spid="_x0000_s1027" style="position:absolute;visibility:visible;mso-wrap-style:square" from="11672,1515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" strokecolor="#e7e7e7" strokeweight=".26494mm">
                  <o:lock v:ext="edit" shapetype="f"/>
                </v:line>
                <v:shape id="AutoShape 35" o:spid="_x0000_s1028" style="position:absolute;left:11672;top:1271;width:2;height:13879;visibility:visible;mso-wrap-style:square;v-text-anchor:top" coordsize="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" path="m,11896r,1983m,9913r,1983m,7931l,9913m,5948l,7931m,3965l,5948m,1983l,3965m,l,1983e" filled="f" strokecolor="#e7e7e7" strokeweight=".26494mm">
                  <v:path arrowok="t" o:connecttype="custom" o:connectlocs="0,13167;0,15150;0,11184;0,13167;0,9202;0,11184;0,7219;0,9202;0,5236;0,7219;0,3254;0,5236;0,1271;0,3254" o:connectangles="0,0,0,0,0,0,0,0,0,0,0,0,0,0"/>
                </v:shape>
                <v:line id="Line 34"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3296" behindDoc="1" locked="0" layoutInCell="1" allowOverlap="1" wp14:anchorId="7357D65D" wp14:editId="0BC7A945">
                <wp:simplePos x="0" y="0"/>
                <wp:positionH relativeFrom="page">
                  <wp:posOffset>373380</wp:posOffset>
                </wp:positionH>
                <wp:positionV relativeFrom="page">
                  <wp:posOffset>368300</wp:posOffset>
                </wp:positionV>
                <wp:extent cx="1270" cy="9328150"/>
                <wp:effectExtent l="0" t="0" r="0" b="6350"/>
                <wp:wrapNone/>
                <wp:docPr id="32"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150 580"/>
                            <a:gd name="T1" fmla="*/ 15150 h 14690"/>
                            <a:gd name="T2" fmla="+- 0 15270 580"/>
                            <a:gd name="T3" fmla="*/ 15270 h 14690"/>
                            <a:gd name="T4" fmla="+- 0 13167 580"/>
                            <a:gd name="T5" fmla="*/ 13167 h 14690"/>
                            <a:gd name="T6" fmla="+- 0 15150 580"/>
                            <a:gd name="T7" fmla="*/ 15150 h 14690"/>
                            <a:gd name="T8" fmla="+- 0 11184 580"/>
                            <a:gd name="T9" fmla="*/ 11184 h 14690"/>
                            <a:gd name="T10" fmla="+- 0 13167 580"/>
                            <a:gd name="T11" fmla="*/ 13167 h 14690"/>
                            <a:gd name="T12" fmla="+- 0 9202 580"/>
                            <a:gd name="T13" fmla="*/ 9202 h 14690"/>
                            <a:gd name="T14" fmla="+- 0 11184 580"/>
                            <a:gd name="T15" fmla="*/ 11184 h 14690"/>
                            <a:gd name="T16" fmla="+- 0 7219 580"/>
                            <a:gd name="T17" fmla="*/ 7219 h 14690"/>
                            <a:gd name="T18" fmla="+- 0 9202 580"/>
                            <a:gd name="T19" fmla="*/ 9202 h 14690"/>
                            <a:gd name="T20" fmla="+- 0 5236 580"/>
                            <a:gd name="T21" fmla="*/ 5236 h 14690"/>
                            <a:gd name="T22" fmla="+- 0 7219 580"/>
                            <a:gd name="T23" fmla="*/ 7219 h 14690"/>
                            <a:gd name="T24" fmla="+- 0 3254 580"/>
                            <a:gd name="T25" fmla="*/ 3254 h 14690"/>
                            <a:gd name="T26" fmla="+- 0 5236 580"/>
                            <a:gd name="T27" fmla="*/ 5236 h 14690"/>
                            <a:gd name="T28" fmla="+- 0 1271 580"/>
                            <a:gd name="T29" fmla="*/ 1271 h 14690"/>
                            <a:gd name="T30" fmla="+- 0 3254 580"/>
                            <a:gd name="T31" fmla="*/ 3254 h 14690"/>
                            <a:gd name="T32" fmla="+- 0 580 580"/>
                            <a:gd name="T33" fmla="*/ 580 h 14690"/>
                            <a:gd name="T34" fmla="+- 0 1271 580"/>
                            <a:gd name="T35"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690">
                              <a:moveTo>
                                <a:pt x="0" y="14570"/>
                              </a:moveTo>
                              <a:lnTo>
                                <a:pt x="0" y="14690"/>
                              </a:lnTo>
                              <a:moveTo>
                                <a:pt x="0" y="12587"/>
                              </a:moveTo>
                              <a:lnTo>
                                <a:pt x="0" y="14570"/>
                              </a:lnTo>
                              <a:moveTo>
                                <a:pt x="0" y="10604"/>
                              </a:moveTo>
                              <a:lnTo>
                                <a:pt x="0" y="12587"/>
                              </a:lnTo>
                              <a:moveTo>
                                <a:pt x="0" y="8622"/>
                              </a:moveTo>
                              <a:lnTo>
                                <a:pt x="0" y="10604"/>
                              </a:lnTo>
                              <a:moveTo>
                                <a:pt x="0" y="6639"/>
                              </a:moveTo>
                              <a:lnTo>
                                <a:pt x="0" y="8622"/>
                              </a:lnTo>
                              <a:moveTo>
                                <a:pt x="0" y="4656"/>
                              </a:moveTo>
                              <a:lnTo>
                                <a:pt x="0" y="6639"/>
                              </a:lnTo>
                              <a:moveTo>
                                <a:pt x="0" y="2674"/>
                              </a:moveTo>
                              <a:lnTo>
                                <a:pt x="0" y="4656"/>
                              </a:lnTo>
                              <a:moveTo>
                                <a:pt x="0" y="691"/>
                              </a:moveTo>
                              <a:lnTo>
                                <a:pt x="0" y="26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D4EE1" id="AutoShape 32" o:spid="_x0000_s1026" style="position:absolute;margin-left:29.4pt;margin-top:29pt;width:.1pt;height:734.5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" path="m,14570r,120m,12587r,1983m,10604r,1983m,8622r,1982m,6639l,8622m,4656l,6639m,2674l,4656m,691l,2674m,l,691e" filled="f" strokecolor="#e7e7e7" strokeweight=".26494mm">
                <v:path arrowok="t" o:connecttype="custom" o:connectlocs="0,9620250;0,9696450;0,8361045;0,9620250;0,7101840;0,8361045;0,5843270;0,7101840;0,4584065;0,5843270;0,3324860;0,4584065;0,2066290;0,3324860;0,807085;0,2066290;0,368300;0,807085" o:connectangles="0,0,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831"/>
        <w:gridCol w:w="2464"/>
        <w:gridCol w:w="3628"/>
        <w:gridCol w:w="899"/>
      </w:tblGrid>
      <w:tr w:rsidR="000E0856" w:rsidRPr="0030693F" w14:paraId="06903C78" w14:textId="77777777" w:rsidTr="002E67A3">
        <w:trPr>
          <w:trHeight w:hRule="exact" w:val="690"/>
        </w:trPr>
        <w:tc>
          <w:tcPr>
            <w:tcW w:w="842" w:type="dxa"/>
          </w:tcPr>
          <w:p w14:paraId="34715EB6" w14:textId="77777777" w:rsidR="000E0856" w:rsidRPr="0030693F" w:rsidRDefault="000E0856" w:rsidP="000E0856">
            <w:pPr>
              <w:outlineLvl w:val="0"/>
              <w:rPr>
                <w:rFonts w:ascii="Times New Roman" w:hAnsi="Times New Roman" w:cs="Times New Roman"/>
                <w:color w:val="000000" w:themeColor="text1"/>
              </w:rPr>
            </w:pPr>
          </w:p>
        </w:tc>
        <w:tc>
          <w:tcPr>
            <w:tcW w:w="2831" w:type="dxa"/>
          </w:tcPr>
          <w:p w14:paraId="7C4B44C1" w14:textId="77777777" w:rsidR="000E0856" w:rsidRPr="0030693F" w:rsidRDefault="000E0856" w:rsidP="000E0856">
            <w:pPr>
              <w:outlineLvl w:val="0"/>
              <w:rPr>
                <w:rFonts w:ascii="Times New Roman" w:hAnsi="Times New Roman" w:cs="Times New Roman"/>
                <w:color w:val="000000" w:themeColor="text1"/>
              </w:rPr>
            </w:pPr>
          </w:p>
        </w:tc>
        <w:tc>
          <w:tcPr>
            <w:tcW w:w="2464" w:type="dxa"/>
          </w:tcPr>
          <w:p w14:paraId="6E999BBE"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15F8BD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27CBDF6"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3A7512FE" w14:textId="77777777" w:rsidTr="002E67A3">
        <w:trPr>
          <w:trHeight w:hRule="exact" w:val="1983"/>
        </w:trPr>
        <w:tc>
          <w:tcPr>
            <w:tcW w:w="842" w:type="dxa"/>
          </w:tcPr>
          <w:p w14:paraId="666C80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8</w:t>
            </w:r>
          </w:p>
        </w:tc>
        <w:tc>
          <w:tcPr>
            <w:tcW w:w="2831" w:type="dxa"/>
          </w:tcPr>
          <w:p w14:paraId="6B8F00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aiti</w:t>
            </w:r>
          </w:p>
        </w:tc>
        <w:tc>
          <w:tcPr>
            <w:tcW w:w="2464" w:type="dxa"/>
          </w:tcPr>
          <w:p w14:paraId="6818303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02FDFD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4ED43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D54D4C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78</w:t>
            </w:r>
          </w:p>
        </w:tc>
      </w:tr>
      <w:tr w:rsidR="000E0856" w:rsidRPr="0030693F" w14:paraId="78DBF22A" w14:textId="77777777" w:rsidTr="002E67A3">
        <w:trPr>
          <w:trHeight w:hRule="exact" w:val="1983"/>
        </w:trPr>
        <w:tc>
          <w:tcPr>
            <w:tcW w:w="842" w:type="dxa"/>
          </w:tcPr>
          <w:p w14:paraId="386675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7</w:t>
            </w:r>
          </w:p>
        </w:tc>
        <w:tc>
          <w:tcPr>
            <w:tcW w:w="2831" w:type="dxa"/>
          </w:tcPr>
          <w:p w14:paraId="4DBACB9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uinea bissau)</w:t>
            </w:r>
          </w:p>
        </w:tc>
        <w:tc>
          <w:tcPr>
            <w:tcW w:w="2464" w:type="dxa"/>
          </w:tcPr>
          <w:p w14:paraId="122266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CC16C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36198C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22DF9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77</w:t>
            </w:r>
          </w:p>
        </w:tc>
      </w:tr>
      <w:tr w:rsidR="000E0856" w:rsidRPr="0030693F" w14:paraId="25D5C798" w14:textId="77777777" w:rsidTr="002E67A3">
        <w:trPr>
          <w:trHeight w:hRule="exact" w:val="1983"/>
        </w:trPr>
        <w:tc>
          <w:tcPr>
            <w:tcW w:w="842" w:type="dxa"/>
          </w:tcPr>
          <w:p w14:paraId="28E6294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6</w:t>
            </w:r>
          </w:p>
        </w:tc>
        <w:tc>
          <w:tcPr>
            <w:tcW w:w="2831" w:type="dxa"/>
          </w:tcPr>
          <w:p w14:paraId="20C9369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uinea</w:t>
            </w:r>
          </w:p>
        </w:tc>
        <w:tc>
          <w:tcPr>
            <w:tcW w:w="2464" w:type="dxa"/>
          </w:tcPr>
          <w:p w14:paraId="6241385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B1B65D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51F4CE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CD5817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96</w:t>
            </w:r>
          </w:p>
        </w:tc>
      </w:tr>
      <w:tr w:rsidR="000E0856" w:rsidRPr="0030693F" w14:paraId="1F9C2C62" w14:textId="77777777" w:rsidTr="002E67A3">
        <w:trPr>
          <w:trHeight w:hRule="exact" w:val="1983"/>
        </w:trPr>
        <w:tc>
          <w:tcPr>
            <w:tcW w:w="842" w:type="dxa"/>
          </w:tcPr>
          <w:p w14:paraId="1556DFC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5</w:t>
            </w:r>
          </w:p>
        </w:tc>
        <w:tc>
          <w:tcPr>
            <w:tcW w:w="2831" w:type="dxa"/>
          </w:tcPr>
          <w:p w14:paraId="40D362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gambia</w:t>
            </w:r>
          </w:p>
        </w:tc>
        <w:tc>
          <w:tcPr>
            <w:tcW w:w="2464" w:type="dxa"/>
          </w:tcPr>
          <w:p w14:paraId="0870219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0C52EA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79B17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3DEA63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15</w:t>
            </w:r>
          </w:p>
        </w:tc>
      </w:tr>
      <w:tr w:rsidR="000E0856" w:rsidRPr="0030693F" w14:paraId="77F7FC42" w14:textId="77777777" w:rsidTr="002E67A3">
        <w:trPr>
          <w:trHeight w:hRule="exact" w:val="1983"/>
        </w:trPr>
        <w:tc>
          <w:tcPr>
            <w:tcW w:w="842" w:type="dxa"/>
          </w:tcPr>
          <w:p w14:paraId="455F643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4</w:t>
            </w:r>
          </w:p>
        </w:tc>
        <w:tc>
          <w:tcPr>
            <w:tcW w:w="2831" w:type="dxa"/>
          </w:tcPr>
          <w:p w14:paraId="7795AB0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ethiopia</w:t>
            </w:r>
          </w:p>
        </w:tc>
        <w:tc>
          <w:tcPr>
            <w:tcW w:w="2464" w:type="dxa"/>
          </w:tcPr>
          <w:p w14:paraId="43CE820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45F552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851C6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42E86D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00</w:t>
            </w:r>
          </w:p>
        </w:tc>
      </w:tr>
      <w:tr w:rsidR="000E0856" w:rsidRPr="0030693F" w14:paraId="37D077A2" w14:textId="77777777" w:rsidTr="002E67A3">
        <w:trPr>
          <w:trHeight w:hRule="exact" w:val="1983"/>
        </w:trPr>
        <w:tc>
          <w:tcPr>
            <w:tcW w:w="842" w:type="dxa"/>
          </w:tcPr>
          <w:p w14:paraId="7F95707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3</w:t>
            </w:r>
          </w:p>
        </w:tc>
        <w:tc>
          <w:tcPr>
            <w:tcW w:w="2831" w:type="dxa"/>
          </w:tcPr>
          <w:p w14:paraId="2308E5F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eritrea</w:t>
            </w:r>
          </w:p>
        </w:tc>
        <w:tc>
          <w:tcPr>
            <w:tcW w:w="2464" w:type="dxa"/>
          </w:tcPr>
          <w:p w14:paraId="276A1E8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2D20E71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24D7DD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51E0CAC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8</w:t>
            </w:r>
          </w:p>
        </w:tc>
      </w:tr>
      <w:tr w:rsidR="000E0856" w:rsidRPr="0030693F" w14:paraId="7B94E7EC" w14:textId="77777777" w:rsidTr="002E67A3">
        <w:trPr>
          <w:trHeight w:hRule="exact" w:val="1865"/>
        </w:trPr>
        <w:tc>
          <w:tcPr>
            <w:tcW w:w="842" w:type="dxa"/>
          </w:tcPr>
          <w:p w14:paraId="538A49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2</w:t>
            </w:r>
          </w:p>
        </w:tc>
        <w:tc>
          <w:tcPr>
            <w:tcW w:w="2831" w:type="dxa"/>
          </w:tcPr>
          <w:p w14:paraId="7B43259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emocratic republic of congo)</w:t>
            </w:r>
          </w:p>
        </w:tc>
        <w:tc>
          <w:tcPr>
            <w:tcW w:w="2464" w:type="dxa"/>
          </w:tcPr>
          <w:p w14:paraId="5A072FC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0C00E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2E5FE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C6AE30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64</w:t>
            </w:r>
          </w:p>
        </w:tc>
      </w:tr>
    </w:tbl>
    <w:p w14:paraId="1A923B27" w14:textId="77777777" w:rsidR="000E0856" w:rsidRPr="0030693F" w:rsidRDefault="000E0856" w:rsidP="000E0856">
      <w:pPr>
        <w:outlineLvl w:val="0"/>
        <w:rPr>
          <w:rFonts w:ascii="Times New Roman" w:hAnsi="Times New Roman" w:cs="Times New Roman"/>
          <w:color w:val="000000" w:themeColor="text1"/>
        </w:rPr>
        <w:sectPr w:rsidR="000E0856" w:rsidRPr="0030693F" w:rsidSect="00E95CF5">
          <w:footerReference w:type="default" r:id="rId10"/>
          <w:pgSz w:w="12240" w:h="15840"/>
          <w:pgMar w:top="459" w:right="403" w:bottom="482" w:left="420" w:header="274" w:footer="285" w:gutter="0"/>
          <w:pgNumType w:start="20"/>
          <w:cols w:space="720"/>
        </w:sectPr>
      </w:pPr>
    </w:p>
    <w:p w14:paraId="76F408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w:lastRenderedPageBreak/>
        <mc:AlternateContent>
          <mc:Choice Requires="wpg">
            <w:drawing>
              <wp:anchor distT="0" distB="0" distL="114300" distR="114300" simplePos="0" relativeHeight="251678720" behindDoc="0" locked="0" layoutInCell="1" allowOverlap="1" wp14:anchorId="05B57CBC" wp14:editId="1E7EE269">
                <wp:simplePos x="0" y="0"/>
                <wp:positionH relativeFrom="page">
                  <wp:posOffset>7406640</wp:posOffset>
                </wp:positionH>
                <wp:positionV relativeFrom="page">
                  <wp:posOffset>363220</wp:posOffset>
                </wp:positionV>
                <wp:extent cx="10160" cy="9338310"/>
                <wp:effectExtent l="0" t="0" r="0" b="0"/>
                <wp:wrapNone/>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29" name="Line 31"/>
                        <wps:cNvCnPr>
                          <a:cxnSpLocks/>
                        </wps:cNvCnPr>
                        <wps:spPr bwMode="auto">
                          <a:xfrm>
                            <a:off x="11672" y="14369"/>
                            <a:ext cx="0" cy="90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30" name="AutoShape 30"/>
                        <wps:cNvSpPr>
                          <a:spLocks/>
                        </wps:cNvSpPr>
                        <wps:spPr bwMode="auto">
                          <a:xfrm>
                            <a:off x="11672" y="2473"/>
                            <a:ext cx="2" cy="11897"/>
                          </a:xfrm>
                          <a:custGeom>
                            <a:avLst/>
                            <a:gdLst>
                              <a:gd name="T0" fmla="+- 0 12386 2473"/>
                              <a:gd name="T1" fmla="*/ 12386 h 11897"/>
                              <a:gd name="T2" fmla="+- 0 14369 2473"/>
                              <a:gd name="T3" fmla="*/ 14369 h 11897"/>
                              <a:gd name="T4" fmla="+- 0 10403 2473"/>
                              <a:gd name="T5" fmla="*/ 10403 h 11897"/>
                              <a:gd name="T6" fmla="+- 0 12386 2473"/>
                              <a:gd name="T7" fmla="*/ 12386 h 11897"/>
                              <a:gd name="T8" fmla="+- 0 8421 2473"/>
                              <a:gd name="T9" fmla="*/ 8421 h 11897"/>
                              <a:gd name="T10" fmla="+- 0 10403 2473"/>
                              <a:gd name="T11" fmla="*/ 10403 h 11897"/>
                              <a:gd name="T12" fmla="+- 0 6438 2473"/>
                              <a:gd name="T13" fmla="*/ 6438 h 11897"/>
                              <a:gd name="T14" fmla="+- 0 8421 2473"/>
                              <a:gd name="T15" fmla="*/ 8421 h 11897"/>
                              <a:gd name="T16" fmla="+- 0 4455 2473"/>
                              <a:gd name="T17" fmla="*/ 4455 h 11897"/>
                              <a:gd name="T18" fmla="+- 0 6438 2473"/>
                              <a:gd name="T19" fmla="*/ 6438 h 11897"/>
                              <a:gd name="T20" fmla="+- 0 2473 2473"/>
                              <a:gd name="T21" fmla="*/ 2473 h 11897"/>
                              <a:gd name="T22" fmla="+- 0 4455 2473"/>
                              <a:gd name="T23" fmla="*/ 4455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Line 29"/>
                        <wps:cNvCnPr>
                          <a:cxnSpLocks/>
                        </wps:cNvCnPr>
                        <wps:spPr bwMode="auto">
                          <a:xfrm>
                            <a:off x="11672" y="580"/>
                            <a:ext cx="0" cy="18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9D8ED56" id="Group 28" o:spid="_x0000_s1026" style="position:absolute;margin-left:583.2pt;margin-top:28.6pt;width:.8pt;height:735.3pt;z-index:251678720;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">
                <v:line id="Line 31" o:spid="_x0000_s1027" style="position:absolute;visibility:visible;mso-wrap-style:square" from="11672,1436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" strokecolor="#e7e7e7" strokeweight=".26494mm">
                  <o:lock v:ext="edit" shapetype="f"/>
                </v:line>
                <v:shape id="AutoShape 30" o:spid="_x0000_s1028" style="position:absolute;left:11672;top:2473;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" path="m,9913r,1983m,7930l,9913m,5948l,7930m,3965l,5948m,1982l,3965m,l,1982e" filled="f" strokecolor="#e7e7e7" strokeweight=".26494mm">
                  <v:path arrowok="t" o:connecttype="custom" o:connectlocs="0,12386;0,14369;0,10403;0,12386;0,8421;0,10403;0,6438;0,8421;0,4455;0,6438;0,2473;0,4455" o:connectangles="0,0,0,0,0,0,0,0,0,0,0,0"/>
                </v:shape>
                <v:line id="Line 29" o:spid="_x0000_s1029" style="position:absolute;visibility:visible;mso-wrap-style:square" from="11672,580" to="11672,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4320" behindDoc="1" locked="0" layoutInCell="1" allowOverlap="1" wp14:anchorId="04C08CC5" wp14:editId="69E52500">
                <wp:simplePos x="0" y="0"/>
                <wp:positionH relativeFrom="page">
                  <wp:posOffset>373380</wp:posOffset>
                </wp:positionH>
                <wp:positionV relativeFrom="page">
                  <wp:posOffset>368300</wp:posOffset>
                </wp:positionV>
                <wp:extent cx="1270" cy="9328150"/>
                <wp:effectExtent l="0" t="0" r="0" b="6350"/>
                <wp:wrapNone/>
                <wp:docPr id="27"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369 580"/>
                            <a:gd name="T1" fmla="*/ 14369 h 14690"/>
                            <a:gd name="T2" fmla="+- 0 15270 580"/>
                            <a:gd name="T3" fmla="*/ 15270 h 14690"/>
                            <a:gd name="T4" fmla="+- 0 12386 580"/>
                            <a:gd name="T5" fmla="*/ 12386 h 14690"/>
                            <a:gd name="T6" fmla="+- 0 14369 580"/>
                            <a:gd name="T7" fmla="*/ 14369 h 14690"/>
                            <a:gd name="T8" fmla="+- 0 10403 580"/>
                            <a:gd name="T9" fmla="*/ 10403 h 14690"/>
                            <a:gd name="T10" fmla="+- 0 12386 580"/>
                            <a:gd name="T11" fmla="*/ 12386 h 14690"/>
                            <a:gd name="T12" fmla="+- 0 8421 580"/>
                            <a:gd name="T13" fmla="*/ 8421 h 14690"/>
                            <a:gd name="T14" fmla="+- 0 10403 580"/>
                            <a:gd name="T15" fmla="*/ 10403 h 14690"/>
                            <a:gd name="T16" fmla="+- 0 6438 580"/>
                            <a:gd name="T17" fmla="*/ 6438 h 14690"/>
                            <a:gd name="T18" fmla="+- 0 8421 580"/>
                            <a:gd name="T19" fmla="*/ 8421 h 14690"/>
                            <a:gd name="T20" fmla="+- 0 4455 580"/>
                            <a:gd name="T21" fmla="*/ 4455 h 14690"/>
                            <a:gd name="T22" fmla="+- 0 6438 580"/>
                            <a:gd name="T23" fmla="*/ 6438 h 14690"/>
                            <a:gd name="T24" fmla="+- 0 2473 580"/>
                            <a:gd name="T25" fmla="*/ 2473 h 14690"/>
                            <a:gd name="T26" fmla="+- 0 4455 580"/>
                            <a:gd name="T27" fmla="*/ 4455 h 14690"/>
                            <a:gd name="T28" fmla="+- 0 580 580"/>
                            <a:gd name="T29" fmla="*/ 580 h 14690"/>
                            <a:gd name="T30" fmla="+- 0 2473 580"/>
                            <a:gd name="T31" fmla="*/ 24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789"/>
                              </a:moveTo>
                              <a:lnTo>
                                <a:pt x="0" y="14690"/>
                              </a:lnTo>
                              <a:moveTo>
                                <a:pt x="0" y="11806"/>
                              </a:moveTo>
                              <a:lnTo>
                                <a:pt x="0" y="13789"/>
                              </a:lnTo>
                              <a:moveTo>
                                <a:pt x="0" y="9823"/>
                              </a:moveTo>
                              <a:lnTo>
                                <a:pt x="0" y="11806"/>
                              </a:lnTo>
                              <a:moveTo>
                                <a:pt x="0" y="7841"/>
                              </a:moveTo>
                              <a:lnTo>
                                <a:pt x="0" y="9823"/>
                              </a:lnTo>
                              <a:moveTo>
                                <a:pt x="0" y="5858"/>
                              </a:moveTo>
                              <a:lnTo>
                                <a:pt x="0" y="7841"/>
                              </a:lnTo>
                              <a:moveTo>
                                <a:pt x="0" y="3875"/>
                              </a:moveTo>
                              <a:lnTo>
                                <a:pt x="0" y="5858"/>
                              </a:lnTo>
                              <a:moveTo>
                                <a:pt x="0" y="1893"/>
                              </a:moveTo>
                              <a:lnTo>
                                <a:pt x="0" y="3875"/>
                              </a:lnTo>
                              <a:moveTo>
                                <a:pt x="0" y="0"/>
                              </a:moveTo>
                              <a:lnTo>
                                <a:pt x="0" y="18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B9CC1A" id="AutoShape 27" o:spid="_x0000_s1026" style="position:absolute;margin-left:29.4pt;margin-top:29pt;width:.1pt;height:734.5pt;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" path="m,13789r,901m,11806r,1983m,9823r,1983m,7841l,9823m,5858l,7841m,3875l,5858m,1893l,3875m,l,1893e" filled="f" strokecolor="#e7e7e7" strokeweight=".26494mm">
                <v:path arrowok="t" o:connecttype="custom" o:connectlocs="0,9124315;0,9696450;0,7865110;0,9124315;0,6605905;0,7865110;0,5347335;0,6605905;0,4088130;0,5347335;0,2828925;0,4088130;0,1570355;0,2828925;0,368300;0,1570355"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897"/>
        <w:gridCol w:w="2398"/>
        <w:gridCol w:w="3628"/>
        <w:gridCol w:w="1019"/>
      </w:tblGrid>
      <w:tr w:rsidR="000E0856" w:rsidRPr="0030693F" w14:paraId="598EA398" w14:textId="77777777" w:rsidTr="002E67A3">
        <w:trPr>
          <w:trHeight w:hRule="exact" w:val="1891"/>
        </w:trPr>
        <w:tc>
          <w:tcPr>
            <w:tcW w:w="842" w:type="dxa"/>
          </w:tcPr>
          <w:p w14:paraId="0AFFC54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1</w:t>
            </w:r>
          </w:p>
        </w:tc>
        <w:tc>
          <w:tcPr>
            <w:tcW w:w="2897" w:type="dxa"/>
          </w:tcPr>
          <w:p w14:paraId="1140ED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omoros</w:t>
            </w:r>
          </w:p>
        </w:tc>
        <w:tc>
          <w:tcPr>
            <w:tcW w:w="2398" w:type="dxa"/>
          </w:tcPr>
          <w:p w14:paraId="02D1AEB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1274F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C23EE9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298475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w:t>
            </w:r>
          </w:p>
        </w:tc>
      </w:tr>
      <w:tr w:rsidR="000E0856" w:rsidRPr="0030693F" w14:paraId="7819260B" w14:textId="77777777" w:rsidTr="002E67A3">
        <w:trPr>
          <w:trHeight w:hRule="exact" w:val="1983"/>
        </w:trPr>
        <w:tc>
          <w:tcPr>
            <w:tcW w:w="842" w:type="dxa"/>
          </w:tcPr>
          <w:p w14:paraId="5026DCE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0</w:t>
            </w:r>
          </w:p>
        </w:tc>
        <w:tc>
          <w:tcPr>
            <w:tcW w:w="2897" w:type="dxa"/>
          </w:tcPr>
          <w:p w14:paraId="7DF660B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had</w:t>
            </w:r>
          </w:p>
        </w:tc>
        <w:tc>
          <w:tcPr>
            <w:tcW w:w="2398" w:type="dxa"/>
          </w:tcPr>
          <w:p w14:paraId="6FE9268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E7889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1352A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FB5AF7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774</w:t>
            </w:r>
          </w:p>
        </w:tc>
      </w:tr>
      <w:tr w:rsidR="000E0856" w:rsidRPr="0030693F" w14:paraId="0B9B6013" w14:textId="77777777" w:rsidTr="002E67A3">
        <w:trPr>
          <w:trHeight w:hRule="exact" w:val="1983"/>
        </w:trPr>
        <w:tc>
          <w:tcPr>
            <w:tcW w:w="842" w:type="dxa"/>
          </w:tcPr>
          <w:p w14:paraId="77D56E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9</w:t>
            </w:r>
          </w:p>
        </w:tc>
        <w:tc>
          <w:tcPr>
            <w:tcW w:w="2897" w:type="dxa"/>
          </w:tcPr>
          <w:p w14:paraId="5202E3D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central african republic)</w:t>
            </w:r>
          </w:p>
        </w:tc>
        <w:tc>
          <w:tcPr>
            <w:tcW w:w="2398" w:type="dxa"/>
          </w:tcPr>
          <w:p w14:paraId="53EBB3F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46373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64D2A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955CC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8</w:t>
            </w:r>
          </w:p>
        </w:tc>
      </w:tr>
      <w:tr w:rsidR="000E0856" w:rsidRPr="0030693F" w14:paraId="2E799234" w14:textId="77777777" w:rsidTr="002E67A3">
        <w:trPr>
          <w:trHeight w:hRule="exact" w:val="1983"/>
        </w:trPr>
        <w:tc>
          <w:tcPr>
            <w:tcW w:w="842" w:type="dxa"/>
          </w:tcPr>
          <w:p w14:paraId="62C179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8</w:t>
            </w:r>
          </w:p>
        </w:tc>
        <w:tc>
          <w:tcPr>
            <w:tcW w:w="2897" w:type="dxa"/>
          </w:tcPr>
          <w:p w14:paraId="3358E0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urundi</w:t>
            </w:r>
          </w:p>
        </w:tc>
        <w:tc>
          <w:tcPr>
            <w:tcW w:w="2398" w:type="dxa"/>
          </w:tcPr>
          <w:p w14:paraId="73AAD1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B25549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22A5BC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E109D9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5</w:t>
            </w:r>
          </w:p>
        </w:tc>
      </w:tr>
      <w:tr w:rsidR="000E0856" w:rsidRPr="0030693F" w14:paraId="5146D5D8" w14:textId="77777777" w:rsidTr="002E67A3">
        <w:trPr>
          <w:trHeight w:hRule="exact" w:val="1983"/>
        </w:trPr>
        <w:tc>
          <w:tcPr>
            <w:tcW w:w="842" w:type="dxa"/>
          </w:tcPr>
          <w:p w14:paraId="08EA96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7</w:t>
            </w:r>
          </w:p>
        </w:tc>
        <w:tc>
          <w:tcPr>
            <w:tcW w:w="2897" w:type="dxa"/>
          </w:tcPr>
          <w:p w14:paraId="2A8F380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urkina faso)</w:t>
            </w:r>
          </w:p>
        </w:tc>
        <w:tc>
          <w:tcPr>
            <w:tcW w:w="2398" w:type="dxa"/>
          </w:tcPr>
          <w:p w14:paraId="5365208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99EFA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30641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20552C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77</w:t>
            </w:r>
          </w:p>
        </w:tc>
      </w:tr>
      <w:tr w:rsidR="000E0856" w:rsidRPr="0030693F" w14:paraId="439BB144" w14:textId="77777777" w:rsidTr="002E67A3">
        <w:trPr>
          <w:trHeight w:hRule="exact" w:val="1983"/>
        </w:trPr>
        <w:tc>
          <w:tcPr>
            <w:tcW w:w="842" w:type="dxa"/>
          </w:tcPr>
          <w:p w14:paraId="2586A90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6</w:t>
            </w:r>
          </w:p>
        </w:tc>
        <w:tc>
          <w:tcPr>
            <w:tcW w:w="2897" w:type="dxa"/>
          </w:tcPr>
          <w:p w14:paraId="3A0FE23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benin</w:t>
            </w:r>
          </w:p>
        </w:tc>
        <w:tc>
          <w:tcPr>
            <w:tcW w:w="2398" w:type="dxa"/>
          </w:tcPr>
          <w:p w14:paraId="0E661BF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E4ABCB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436ECB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A22C99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40</w:t>
            </w:r>
          </w:p>
        </w:tc>
      </w:tr>
      <w:tr w:rsidR="000E0856" w:rsidRPr="0030693F" w14:paraId="45C8F20F" w14:textId="77777777" w:rsidTr="002E67A3">
        <w:trPr>
          <w:trHeight w:hRule="exact" w:val="1983"/>
        </w:trPr>
        <w:tc>
          <w:tcPr>
            <w:tcW w:w="842" w:type="dxa"/>
          </w:tcPr>
          <w:p w14:paraId="46EC65A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5</w:t>
            </w:r>
          </w:p>
        </w:tc>
        <w:tc>
          <w:tcPr>
            <w:tcW w:w="2897" w:type="dxa"/>
          </w:tcPr>
          <w:p w14:paraId="7603A8D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fghanistan</w:t>
            </w:r>
          </w:p>
        </w:tc>
        <w:tc>
          <w:tcPr>
            <w:tcW w:w="2398" w:type="dxa"/>
          </w:tcPr>
          <w:p w14:paraId="0571AB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4CB6F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B81BD6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B4CA0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81</w:t>
            </w:r>
          </w:p>
        </w:tc>
      </w:tr>
      <w:tr w:rsidR="000E0856" w:rsidRPr="0030693F" w14:paraId="6D85294F" w14:textId="77777777" w:rsidTr="002E67A3">
        <w:trPr>
          <w:trHeight w:hRule="exact" w:val="664"/>
        </w:trPr>
        <w:tc>
          <w:tcPr>
            <w:tcW w:w="842" w:type="dxa"/>
          </w:tcPr>
          <w:p w14:paraId="48FB15D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4</w:t>
            </w:r>
          </w:p>
        </w:tc>
        <w:tc>
          <w:tcPr>
            <w:tcW w:w="2897" w:type="dxa"/>
          </w:tcPr>
          <w:p w14:paraId="6382DF7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eveloping countr*)</w:t>
            </w:r>
          </w:p>
        </w:tc>
        <w:tc>
          <w:tcPr>
            <w:tcW w:w="2398" w:type="dxa"/>
          </w:tcPr>
          <w:p w14:paraId="2EC458D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3D91CE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1019" w:type="dxa"/>
          </w:tcPr>
          <w:p w14:paraId="1DA567A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6,133</w:t>
            </w:r>
          </w:p>
        </w:tc>
      </w:tr>
    </w:tbl>
    <w:p w14:paraId="288EA0C7" w14:textId="77777777" w:rsidR="000E0856" w:rsidRPr="0030693F" w:rsidRDefault="000E0856" w:rsidP="000E0856">
      <w:pPr>
        <w:outlineLvl w:val="0"/>
        <w:rPr>
          <w:rFonts w:ascii="Times New Roman" w:hAnsi="Times New Roman" w:cs="Times New Roman"/>
          <w:color w:val="000000" w:themeColor="text1"/>
        </w:rPr>
        <w:sectPr w:rsidR="000E0856" w:rsidRPr="0030693F" w:rsidSect="00E95CF5">
          <w:pgSz w:w="12240" w:h="15840"/>
          <w:pgMar w:top="459" w:right="403" w:bottom="482" w:left="420" w:header="274" w:footer="285" w:gutter="0"/>
          <w:cols w:space="720"/>
        </w:sectPr>
      </w:pPr>
    </w:p>
    <w:p w14:paraId="02BACD7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w:lastRenderedPageBreak/>
        <mc:AlternateContent>
          <mc:Choice Requires="wpg">
            <w:drawing>
              <wp:anchor distT="0" distB="0" distL="114300" distR="114300" simplePos="0" relativeHeight="251679744" behindDoc="0" locked="0" layoutInCell="1" allowOverlap="1" wp14:anchorId="16C95D20" wp14:editId="46064C39">
                <wp:simplePos x="0" y="0"/>
                <wp:positionH relativeFrom="page">
                  <wp:posOffset>7406640</wp:posOffset>
                </wp:positionH>
                <wp:positionV relativeFrom="page">
                  <wp:posOffset>363220</wp:posOffset>
                </wp:positionV>
                <wp:extent cx="10160" cy="933831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24" name="Line 26"/>
                        <wps:cNvCnPr>
                          <a:cxnSpLocks/>
                        </wps:cNvCnPr>
                        <wps:spPr bwMode="auto">
                          <a:xfrm>
                            <a:off x="11672" y="13768"/>
                            <a:ext cx="0" cy="150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25" name="AutoShape 25"/>
                        <wps:cNvSpPr>
                          <a:spLocks/>
                        </wps:cNvSpPr>
                        <wps:spPr bwMode="auto">
                          <a:xfrm>
                            <a:off x="11672" y="1872"/>
                            <a:ext cx="2" cy="11897"/>
                          </a:xfrm>
                          <a:custGeom>
                            <a:avLst/>
                            <a:gdLst>
                              <a:gd name="T0" fmla="+- 0 11785 1872"/>
                              <a:gd name="T1" fmla="*/ 11785 h 11897"/>
                              <a:gd name="T2" fmla="+- 0 13768 1872"/>
                              <a:gd name="T3" fmla="*/ 13768 h 11897"/>
                              <a:gd name="T4" fmla="+- 0 9802 1872"/>
                              <a:gd name="T5" fmla="*/ 9802 h 11897"/>
                              <a:gd name="T6" fmla="+- 0 11785 1872"/>
                              <a:gd name="T7" fmla="*/ 11785 h 11897"/>
                              <a:gd name="T8" fmla="+- 0 7820 1872"/>
                              <a:gd name="T9" fmla="*/ 7820 h 11897"/>
                              <a:gd name="T10" fmla="+- 0 9802 1872"/>
                              <a:gd name="T11" fmla="*/ 9802 h 11897"/>
                              <a:gd name="T12" fmla="+- 0 5837 1872"/>
                              <a:gd name="T13" fmla="*/ 5837 h 11897"/>
                              <a:gd name="T14" fmla="+- 0 7820 1872"/>
                              <a:gd name="T15" fmla="*/ 7820 h 11897"/>
                              <a:gd name="T16" fmla="+- 0 3854 1872"/>
                              <a:gd name="T17" fmla="*/ 3854 h 11897"/>
                              <a:gd name="T18" fmla="+- 0 5837 1872"/>
                              <a:gd name="T19" fmla="*/ 5837 h 11897"/>
                              <a:gd name="T20" fmla="+- 0 1872 1872"/>
                              <a:gd name="T21" fmla="*/ 1872 h 11897"/>
                              <a:gd name="T22" fmla="+- 0 3854 1872"/>
                              <a:gd name="T23" fmla="*/ 3854 h 1189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897">
                                <a:moveTo>
                                  <a:pt x="0" y="9913"/>
                                </a:moveTo>
                                <a:lnTo>
                                  <a:pt x="0" y="11896"/>
                                </a:lnTo>
                                <a:moveTo>
                                  <a:pt x="0" y="7930"/>
                                </a:moveTo>
                                <a:lnTo>
                                  <a:pt x="0" y="9913"/>
                                </a:lnTo>
                                <a:moveTo>
                                  <a:pt x="0" y="5948"/>
                                </a:moveTo>
                                <a:lnTo>
                                  <a:pt x="0" y="7930"/>
                                </a:lnTo>
                                <a:moveTo>
                                  <a:pt x="0" y="3965"/>
                                </a:moveTo>
                                <a:lnTo>
                                  <a:pt x="0" y="5948"/>
                                </a:lnTo>
                                <a:moveTo>
                                  <a:pt x="0" y="1982"/>
                                </a:moveTo>
                                <a:lnTo>
                                  <a:pt x="0" y="3965"/>
                                </a:lnTo>
                                <a:moveTo>
                                  <a:pt x="0" y="0"/>
                                </a:moveTo>
                                <a:lnTo>
                                  <a:pt x="0" y="198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Line 24"/>
                        <wps:cNvCnPr>
                          <a:cxnSpLocks/>
                        </wps:cNvCnPr>
                        <wps:spPr bwMode="auto">
                          <a:xfrm>
                            <a:off x="11672" y="580"/>
                            <a:ext cx="0" cy="12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AB5F702" id="Group 23" o:spid="_x0000_s1026" style="position:absolute;margin-left:583.2pt;margin-top:28.6pt;width:.8pt;height:735.3pt;z-index:251679744;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">
                <v:line id="Line 26" o:spid="_x0000_s1027" style="position:absolute;visibility:visible;mso-wrap-style:square" from="11672,1376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" strokecolor="#e7e7e7" strokeweight=".26494mm">
                  <o:lock v:ext="edit" shapetype="f"/>
                </v:line>
                <v:shape id="AutoShape 25" o:spid="_x0000_s1028" style="position:absolute;left:11672;top:1872;width:2;height:11897;visibility:visible;mso-wrap-style:square;v-text-anchor:top" coordsize="2,1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" path="m,9913r,1983m,7930l,9913m,5948l,7930m,3965l,5948m,1982l,3965m,l,1982e" filled="f" strokecolor="#e7e7e7" strokeweight=".26494mm">
                  <v:path arrowok="t" o:connecttype="custom" o:connectlocs="0,11785;0,13768;0,9802;0,11785;0,7820;0,9802;0,5837;0,7820;0,3854;0,5837;0,1872;0,3854" o:connectangles="0,0,0,0,0,0,0,0,0,0,0,0"/>
                </v:shape>
                <v:line id="Line 24" o:spid="_x0000_s1029" style="position:absolute;visibility:visible;mso-wrap-style:square" from="11672,580" to="11672,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5344" behindDoc="1" locked="0" layoutInCell="1" allowOverlap="1" wp14:anchorId="7AA6F800" wp14:editId="72851B46">
                <wp:simplePos x="0" y="0"/>
                <wp:positionH relativeFrom="page">
                  <wp:posOffset>373380</wp:posOffset>
                </wp:positionH>
                <wp:positionV relativeFrom="page">
                  <wp:posOffset>368300</wp:posOffset>
                </wp:positionV>
                <wp:extent cx="1270" cy="9328150"/>
                <wp:effectExtent l="0" t="0" r="0" b="6350"/>
                <wp:wrapNone/>
                <wp:docPr id="22"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768 580"/>
                            <a:gd name="T1" fmla="*/ 13768 h 14690"/>
                            <a:gd name="T2" fmla="+- 0 15270 580"/>
                            <a:gd name="T3" fmla="*/ 15270 h 14690"/>
                            <a:gd name="T4" fmla="+- 0 11785 580"/>
                            <a:gd name="T5" fmla="*/ 11785 h 14690"/>
                            <a:gd name="T6" fmla="+- 0 13768 580"/>
                            <a:gd name="T7" fmla="*/ 13768 h 14690"/>
                            <a:gd name="T8" fmla="+- 0 9802 580"/>
                            <a:gd name="T9" fmla="*/ 9802 h 14690"/>
                            <a:gd name="T10" fmla="+- 0 11785 580"/>
                            <a:gd name="T11" fmla="*/ 11785 h 14690"/>
                            <a:gd name="T12" fmla="+- 0 7820 580"/>
                            <a:gd name="T13" fmla="*/ 7820 h 14690"/>
                            <a:gd name="T14" fmla="+- 0 9802 580"/>
                            <a:gd name="T15" fmla="*/ 9802 h 14690"/>
                            <a:gd name="T16" fmla="+- 0 5837 580"/>
                            <a:gd name="T17" fmla="*/ 5837 h 14690"/>
                            <a:gd name="T18" fmla="+- 0 7820 580"/>
                            <a:gd name="T19" fmla="*/ 7820 h 14690"/>
                            <a:gd name="T20" fmla="+- 0 3854 580"/>
                            <a:gd name="T21" fmla="*/ 3854 h 14690"/>
                            <a:gd name="T22" fmla="+- 0 5837 580"/>
                            <a:gd name="T23" fmla="*/ 5837 h 14690"/>
                            <a:gd name="T24" fmla="+- 0 1872 580"/>
                            <a:gd name="T25" fmla="*/ 1872 h 14690"/>
                            <a:gd name="T26" fmla="+- 0 3854 580"/>
                            <a:gd name="T27" fmla="*/ 3854 h 14690"/>
                            <a:gd name="T28" fmla="+- 0 580 580"/>
                            <a:gd name="T29" fmla="*/ 580 h 14690"/>
                            <a:gd name="T30" fmla="+- 0 1872 580"/>
                            <a:gd name="T31" fmla="*/ 18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690">
                              <a:moveTo>
                                <a:pt x="0" y="13188"/>
                              </a:moveTo>
                              <a:lnTo>
                                <a:pt x="0" y="14690"/>
                              </a:lnTo>
                              <a:moveTo>
                                <a:pt x="0" y="11205"/>
                              </a:moveTo>
                              <a:lnTo>
                                <a:pt x="0" y="13188"/>
                              </a:lnTo>
                              <a:moveTo>
                                <a:pt x="0" y="9222"/>
                              </a:moveTo>
                              <a:lnTo>
                                <a:pt x="0" y="11205"/>
                              </a:lnTo>
                              <a:moveTo>
                                <a:pt x="0" y="7240"/>
                              </a:moveTo>
                              <a:lnTo>
                                <a:pt x="0" y="9222"/>
                              </a:lnTo>
                              <a:moveTo>
                                <a:pt x="0" y="5257"/>
                              </a:moveTo>
                              <a:lnTo>
                                <a:pt x="0" y="7240"/>
                              </a:lnTo>
                              <a:moveTo>
                                <a:pt x="0" y="3274"/>
                              </a:moveTo>
                              <a:lnTo>
                                <a:pt x="0" y="5257"/>
                              </a:lnTo>
                              <a:moveTo>
                                <a:pt x="0" y="1292"/>
                              </a:moveTo>
                              <a:lnTo>
                                <a:pt x="0" y="3274"/>
                              </a:lnTo>
                              <a:moveTo>
                                <a:pt x="0" y="0"/>
                              </a:moveTo>
                              <a:lnTo>
                                <a:pt x="0" y="12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0B4D62" id="AutoShape 22" o:spid="_x0000_s1026" style="position:absolute;margin-left:29.4pt;margin-top:29pt;width:.1pt;height:734.5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" path="m,13188r,1502m,11205r,1983m,9222r,1983m,7240l,9222m,5257l,7240m,3274l,5257m,1292l,3274m,l,1292e" filled="f" strokecolor="#e7e7e7" strokeweight=".26494mm">
                <v:path arrowok="t" o:connecttype="custom" o:connectlocs="0,8742680;0,9696450;0,7483475;0,8742680;0,6224270;0,7483475;0,4965700;0,6224270;0,3706495;0,4965700;0,2447290;0,3706495;0,1188720;0,2447290;0,368300;0,1188720" o:connectangles="0,0,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934"/>
        <w:gridCol w:w="2360"/>
        <w:gridCol w:w="3628"/>
        <w:gridCol w:w="899"/>
      </w:tblGrid>
      <w:tr w:rsidR="000E0856" w:rsidRPr="0030693F" w14:paraId="753DD917" w14:textId="77777777" w:rsidTr="002E67A3">
        <w:trPr>
          <w:trHeight w:hRule="exact" w:val="1291"/>
        </w:trPr>
        <w:tc>
          <w:tcPr>
            <w:tcW w:w="842" w:type="dxa"/>
          </w:tcPr>
          <w:p w14:paraId="5369C3B2" w14:textId="77777777" w:rsidR="000E0856" w:rsidRPr="0030693F" w:rsidRDefault="000E0856" w:rsidP="000E0856">
            <w:pPr>
              <w:outlineLvl w:val="0"/>
              <w:rPr>
                <w:rFonts w:ascii="Times New Roman" w:hAnsi="Times New Roman" w:cs="Times New Roman"/>
                <w:color w:val="000000" w:themeColor="text1"/>
              </w:rPr>
            </w:pPr>
          </w:p>
        </w:tc>
        <w:tc>
          <w:tcPr>
            <w:tcW w:w="2934" w:type="dxa"/>
          </w:tcPr>
          <w:p w14:paraId="1B855F9B" w14:textId="77777777" w:rsidR="000E0856" w:rsidRPr="0030693F" w:rsidRDefault="000E0856" w:rsidP="000E0856">
            <w:pPr>
              <w:outlineLvl w:val="0"/>
              <w:rPr>
                <w:rFonts w:ascii="Times New Roman" w:hAnsi="Times New Roman" w:cs="Times New Roman"/>
                <w:color w:val="000000" w:themeColor="text1"/>
              </w:rPr>
            </w:pPr>
          </w:p>
        </w:tc>
        <w:tc>
          <w:tcPr>
            <w:tcW w:w="2360" w:type="dxa"/>
          </w:tcPr>
          <w:p w14:paraId="66B182EA" w14:textId="77777777" w:rsidR="000E0856" w:rsidRPr="0030693F" w:rsidRDefault="000E0856" w:rsidP="000E0856">
            <w:pPr>
              <w:outlineLvl w:val="0"/>
              <w:rPr>
                <w:rFonts w:ascii="Times New Roman" w:hAnsi="Times New Roman" w:cs="Times New Roman"/>
                <w:color w:val="000000" w:themeColor="text1"/>
              </w:rPr>
            </w:pPr>
          </w:p>
        </w:tc>
        <w:tc>
          <w:tcPr>
            <w:tcW w:w="3628" w:type="dxa"/>
          </w:tcPr>
          <w:p w14:paraId="42F8416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48F199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7904898"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7BDAA973" w14:textId="77777777" w:rsidTr="002E67A3">
        <w:trPr>
          <w:trHeight w:hRule="exact" w:val="1983"/>
        </w:trPr>
        <w:tc>
          <w:tcPr>
            <w:tcW w:w="842" w:type="dxa"/>
          </w:tcPr>
          <w:p w14:paraId="60BE3A8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3</w:t>
            </w:r>
          </w:p>
        </w:tc>
        <w:tc>
          <w:tcPr>
            <w:tcW w:w="2934" w:type="dxa"/>
          </w:tcPr>
          <w:p w14:paraId="7CD7E13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MICs</w:t>
            </w:r>
          </w:p>
        </w:tc>
        <w:tc>
          <w:tcPr>
            <w:tcW w:w="2360" w:type="dxa"/>
          </w:tcPr>
          <w:p w14:paraId="00E7360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411140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DD131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6D62A18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1</w:t>
            </w:r>
          </w:p>
        </w:tc>
      </w:tr>
      <w:tr w:rsidR="000E0856" w:rsidRPr="0030693F" w14:paraId="23818E8B" w14:textId="77777777" w:rsidTr="002E67A3">
        <w:trPr>
          <w:trHeight w:hRule="exact" w:val="1983"/>
        </w:trPr>
        <w:tc>
          <w:tcPr>
            <w:tcW w:w="842" w:type="dxa"/>
          </w:tcPr>
          <w:p w14:paraId="0EA3AE0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2</w:t>
            </w:r>
          </w:p>
        </w:tc>
        <w:tc>
          <w:tcPr>
            <w:tcW w:w="2934" w:type="dxa"/>
          </w:tcPr>
          <w:p w14:paraId="3857B8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MIC</w:t>
            </w:r>
          </w:p>
        </w:tc>
        <w:tc>
          <w:tcPr>
            <w:tcW w:w="2360" w:type="dxa"/>
          </w:tcPr>
          <w:p w14:paraId="184B19C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142965A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32E6B0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6CCA2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1</w:t>
            </w:r>
          </w:p>
        </w:tc>
      </w:tr>
      <w:tr w:rsidR="000E0856" w:rsidRPr="0030693F" w14:paraId="0F582925" w14:textId="77777777" w:rsidTr="002E67A3">
        <w:trPr>
          <w:trHeight w:hRule="exact" w:val="1983"/>
        </w:trPr>
        <w:tc>
          <w:tcPr>
            <w:tcW w:w="842" w:type="dxa"/>
          </w:tcPr>
          <w:p w14:paraId="3C461FC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1</w:t>
            </w:r>
          </w:p>
        </w:tc>
        <w:tc>
          <w:tcPr>
            <w:tcW w:w="2934" w:type="dxa"/>
          </w:tcPr>
          <w:p w14:paraId="693DA80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 xml:space="preserve">(Low income and lower </w:t>
            </w:r>
            <w:proofErr w:type="gramStart"/>
            <w:r w:rsidRPr="0030693F">
              <w:rPr>
                <w:rFonts w:ascii="Times New Roman" w:hAnsi="Times New Roman" w:cs="Times New Roman"/>
                <w:color w:val="000000" w:themeColor="text1"/>
              </w:rPr>
              <w:t>middle income</w:t>
            </w:r>
            <w:proofErr w:type="gramEnd"/>
            <w:r w:rsidRPr="0030693F">
              <w:rPr>
                <w:rFonts w:ascii="Times New Roman" w:hAnsi="Times New Roman" w:cs="Times New Roman"/>
                <w:color w:val="000000" w:themeColor="text1"/>
              </w:rPr>
              <w:t xml:space="preserve"> countries)</w:t>
            </w:r>
          </w:p>
        </w:tc>
        <w:tc>
          <w:tcPr>
            <w:tcW w:w="2360" w:type="dxa"/>
          </w:tcPr>
          <w:p w14:paraId="7D63D7C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7A58DE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E5626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A1CD65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7</w:t>
            </w:r>
          </w:p>
        </w:tc>
      </w:tr>
      <w:tr w:rsidR="000E0856" w:rsidRPr="0030693F" w14:paraId="21D6E580" w14:textId="77777777" w:rsidTr="002E67A3">
        <w:trPr>
          <w:trHeight w:hRule="exact" w:val="1983"/>
        </w:trPr>
        <w:tc>
          <w:tcPr>
            <w:tcW w:w="842" w:type="dxa"/>
          </w:tcPr>
          <w:p w14:paraId="442F19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0</w:t>
            </w:r>
          </w:p>
        </w:tc>
        <w:tc>
          <w:tcPr>
            <w:tcW w:w="2934" w:type="dxa"/>
          </w:tcPr>
          <w:p w14:paraId="5E0091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ow middle income countri*)</w:t>
            </w:r>
          </w:p>
        </w:tc>
        <w:tc>
          <w:tcPr>
            <w:tcW w:w="2360" w:type="dxa"/>
          </w:tcPr>
          <w:p w14:paraId="56D5D2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3E78C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4F373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A93C41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4</w:t>
            </w:r>
          </w:p>
        </w:tc>
      </w:tr>
      <w:tr w:rsidR="000E0856" w:rsidRPr="0030693F" w14:paraId="4627C96F" w14:textId="77777777" w:rsidTr="002E67A3">
        <w:trPr>
          <w:trHeight w:hRule="exact" w:val="1983"/>
        </w:trPr>
        <w:tc>
          <w:tcPr>
            <w:tcW w:w="842" w:type="dxa"/>
          </w:tcPr>
          <w:p w14:paraId="4C2F20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9</w:t>
            </w:r>
          </w:p>
        </w:tc>
        <w:tc>
          <w:tcPr>
            <w:tcW w:w="2934" w:type="dxa"/>
          </w:tcPr>
          <w:p w14:paraId="47115A4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ower­middle­income countr*)</w:t>
            </w:r>
          </w:p>
        </w:tc>
        <w:tc>
          <w:tcPr>
            <w:tcW w:w="2360" w:type="dxa"/>
          </w:tcPr>
          <w:p w14:paraId="7FC25EB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5EB8806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722B4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981DDD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87</w:t>
            </w:r>
          </w:p>
        </w:tc>
      </w:tr>
      <w:tr w:rsidR="000E0856" w:rsidRPr="0030693F" w14:paraId="68075FF5" w14:textId="77777777" w:rsidTr="002E67A3">
        <w:trPr>
          <w:trHeight w:hRule="exact" w:val="1983"/>
        </w:trPr>
        <w:tc>
          <w:tcPr>
            <w:tcW w:w="842" w:type="dxa"/>
          </w:tcPr>
          <w:p w14:paraId="7F6782B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8</w:t>
            </w:r>
          </w:p>
        </w:tc>
        <w:tc>
          <w:tcPr>
            <w:tcW w:w="2934" w:type="dxa"/>
          </w:tcPr>
          <w:p w14:paraId="410F573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ower income countr*)</w:t>
            </w:r>
          </w:p>
        </w:tc>
        <w:tc>
          <w:tcPr>
            <w:tcW w:w="2360" w:type="dxa"/>
          </w:tcPr>
          <w:p w14:paraId="0491A8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2FF058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C84BCA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B452E2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33</w:t>
            </w:r>
          </w:p>
        </w:tc>
      </w:tr>
      <w:tr w:rsidR="000E0856" w:rsidRPr="0030693F" w14:paraId="03D80057" w14:textId="77777777" w:rsidTr="002E67A3">
        <w:trPr>
          <w:trHeight w:hRule="exact" w:val="1265"/>
        </w:trPr>
        <w:tc>
          <w:tcPr>
            <w:tcW w:w="842" w:type="dxa"/>
          </w:tcPr>
          <w:p w14:paraId="7DF92E2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7</w:t>
            </w:r>
          </w:p>
        </w:tc>
        <w:tc>
          <w:tcPr>
            <w:tcW w:w="2934" w:type="dxa"/>
          </w:tcPr>
          <w:p w14:paraId="5B6C09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ow­income countr*)</w:t>
            </w:r>
          </w:p>
        </w:tc>
        <w:tc>
          <w:tcPr>
            <w:tcW w:w="2360" w:type="dxa"/>
          </w:tcPr>
          <w:p w14:paraId="5ABEC92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628" w:type="dxa"/>
          </w:tcPr>
          <w:p w14:paraId="643835D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899" w:type="dxa"/>
          </w:tcPr>
          <w:p w14:paraId="5B771E7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886</w:t>
            </w:r>
          </w:p>
        </w:tc>
      </w:tr>
    </w:tbl>
    <w:p w14:paraId="1091C5ED" w14:textId="77777777" w:rsidR="000E0856" w:rsidRPr="0030693F" w:rsidRDefault="000E0856" w:rsidP="000E0856">
      <w:pPr>
        <w:outlineLvl w:val="0"/>
        <w:rPr>
          <w:rFonts w:ascii="Times New Roman" w:hAnsi="Times New Roman" w:cs="Times New Roman"/>
          <w:color w:val="000000" w:themeColor="text1"/>
        </w:rPr>
        <w:sectPr w:rsidR="000E0856" w:rsidRPr="0030693F" w:rsidSect="00E95CF5">
          <w:pgSz w:w="12240" w:h="15840"/>
          <w:pgMar w:top="459" w:right="403" w:bottom="482" w:left="420" w:header="274" w:footer="285" w:gutter="0"/>
          <w:cols w:space="720"/>
        </w:sectPr>
      </w:pPr>
    </w:p>
    <w:p w14:paraId="4362D1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w:lastRenderedPageBreak/>
        <mc:AlternateContent>
          <mc:Choice Requires="wpg">
            <w:drawing>
              <wp:anchor distT="0" distB="0" distL="114300" distR="114300" simplePos="0" relativeHeight="251680768" behindDoc="0" locked="0" layoutInCell="1" allowOverlap="1" wp14:anchorId="77742F42" wp14:editId="3F45E74B">
                <wp:simplePos x="0" y="0"/>
                <wp:positionH relativeFrom="page">
                  <wp:posOffset>7406640</wp:posOffset>
                </wp:positionH>
                <wp:positionV relativeFrom="page">
                  <wp:posOffset>363220</wp:posOffset>
                </wp:positionV>
                <wp:extent cx="10160" cy="9338310"/>
                <wp:effectExtent l="0" t="0" r="0" b="0"/>
                <wp:wrapNone/>
                <wp:docPr id="131"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32" name="Line 21"/>
                        <wps:cNvCnPr>
                          <a:cxnSpLocks/>
                        </wps:cNvCnPr>
                        <wps:spPr bwMode="auto">
                          <a:xfrm>
                            <a:off x="11672" y="14188"/>
                            <a:ext cx="0" cy="108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33" name="AutoShape 20"/>
                        <wps:cNvSpPr>
                          <a:spLocks/>
                        </wps:cNvSpPr>
                        <wps:spPr bwMode="auto">
                          <a:xfrm>
                            <a:off x="11672" y="1271"/>
                            <a:ext cx="2" cy="12918"/>
                          </a:xfrm>
                          <a:custGeom>
                            <a:avLst/>
                            <a:gdLst>
                              <a:gd name="T0" fmla="+- 0 11605 1271"/>
                              <a:gd name="T1" fmla="*/ 11605 h 12918"/>
                              <a:gd name="T2" fmla="+- 0 14188 1271"/>
                              <a:gd name="T3" fmla="*/ 14188 h 12918"/>
                              <a:gd name="T4" fmla="+- 0 9021 1271"/>
                              <a:gd name="T5" fmla="*/ 9021 h 12918"/>
                              <a:gd name="T6" fmla="+- 0 11605 1271"/>
                              <a:gd name="T7" fmla="*/ 11605 h 12918"/>
                              <a:gd name="T8" fmla="+- 0 6438 1271"/>
                              <a:gd name="T9" fmla="*/ 6438 h 12918"/>
                              <a:gd name="T10" fmla="+- 0 9021 1271"/>
                              <a:gd name="T11" fmla="*/ 9021 h 12918"/>
                              <a:gd name="T12" fmla="+- 0 3854 1271"/>
                              <a:gd name="T13" fmla="*/ 3854 h 12918"/>
                              <a:gd name="T14" fmla="+- 0 6438 1271"/>
                              <a:gd name="T15" fmla="*/ 6438 h 12918"/>
                              <a:gd name="T16" fmla="+- 0 1271 1271"/>
                              <a:gd name="T17" fmla="*/ 1271 h 12918"/>
                              <a:gd name="T18" fmla="+- 0 3854 1271"/>
                              <a:gd name="T19" fmla="*/ 3854 h 12918"/>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Lst>
                            <a:rect l="0" t="0" r="r" b="b"/>
                            <a:pathLst>
                              <a:path h="12918">
                                <a:moveTo>
                                  <a:pt x="0" y="10334"/>
                                </a:moveTo>
                                <a:lnTo>
                                  <a:pt x="0" y="12917"/>
                                </a:lnTo>
                                <a:moveTo>
                                  <a:pt x="0" y="7750"/>
                                </a:moveTo>
                                <a:lnTo>
                                  <a:pt x="0" y="10334"/>
                                </a:lnTo>
                                <a:moveTo>
                                  <a:pt x="0" y="5167"/>
                                </a:moveTo>
                                <a:lnTo>
                                  <a:pt x="0" y="7750"/>
                                </a:lnTo>
                                <a:moveTo>
                                  <a:pt x="0" y="2583"/>
                                </a:moveTo>
                                <a:lnTo>
                                  <a:pt x="0" y="5167"/>
                                </a:lnTo>
                                <a:moveTo>
                                  <a:pt x="0" y="0"/>
                                </a:moveTo>
                                <a:lnTo>
                                  <a:pt x="0" y="258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 name="Line 19"/>
                        <wps:cNvCnPr>
                          <a:cxnSpLocks/>
                        </wps:cNvCnPr>
                        <wps:spPr bwMode="auto">
                          <a:xfrm>
                            <a:off x="11672" y="580"/>
                            <a:ext cx="0" cy="6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68876D" id="Group 131" o:spid="_x0000_s1026" style="position:absolute;margin-left:583.2pt;margin-top:28.6pt;width:.8pt;height:735.3pt;z-index:251680768;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">
                <v:line id="Line 21" o:spid="_x0000_s1027" style="position:absolute;visibility:visible;mso-wrap-style:square" from="11672,14188"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" strokecolor="#e7e7e7" strokeweight=".26494mm">
                  <o:lock v:ext="edit" shapetype="f"/>
                </v:line>
                <v:shape id="AutoShape 20" o:spid="_x0000_s1028" style="position:absolute;left:11672;top:1271;width:2;height:12918;visibility:visible;mso-wrap-style:square;v-text-anchor:top" coordsize="2,1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" path="m,10334r,2583m,7750r,2584m,5167l,7750m,2583l,5167m,l,2583e" filled="f" strokecolor="#e7e7e7" strokeweight=".26494mm">
                  <v:path arrowok="t" o:connecttype="custom" o:connectlocs="0,11605;0,14188;0,9021;0,11605;0,6438;0,9021;0,3854;0,6438;0,1271;0,3854" o:connectangles="0,0,0,0,0,0,0,0,0,0"/>
                </v:shape>
                <v:line id="Line 19" o:spid="_x0000_s1029" style="position:absolute;visibility:visible;mso-wrap-style:square" from="11672,580" to="11672,1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6368" behindDoc="1" locked="0" layoutInCell="1" allowOverlap="1" wp14:anchorId="77C70CDF" wp14:editId="2A45C50B">
                <wp:simplePos x="0" y="0"/>
                <wp:positionH relativeFrom="page">
                  <wp:posOffset>373380</wp:posOffset>
                </wp:positionH>
                <wp:positionV relativeFrom="page">
                  <wp:posOffset>368300</wp:posOffset>
                </wp:positionV>
                <wp:extent cx="1270" cy="9328150"/>
                <wp:effectExtent l="0" t="0" r="0" b="6350"/>
                <wp:wrapNone/>
                <wp:docPr id="17"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188 580"/>
                            <a:gd name="T1" fmla="*/ 14188 h 14690"/>
                            <a:gd name="T2" fmla="+- 0 15270 580"/>
                            <a:gd name="T3" fmla="*/ 15270 h 14690"/>
                            <a:gd name="T4" fmla="+- 0 11605 580"/>
                            <a:gd name="T5" fmla="*/ 11605 h 14690"/>
                            <a:gd name="T6" fmla="+- 0 14188 580"/>
                            <a:gd name="T7" fmla="*/ 14188 h 14690"/>
                            <a:gd name="T8" fmla="+- 0 9021 580"/>
                            <a:gd name="T9" fmla="*/ 9021 h 14690"/>
                            <a:gd name="T10" fmla="+- 0 11605 580"/>
                            <a:gd name="T11" fmla="*/ 11605 h 14690"/>
                            <a:gd name="T12" fmla="+- 0 6438 580"/>
                            <a:gd name="T13" fmla="*/ 6438 h 14690"/>
                            <a:gd name="T14" fmla="+- 0 9021 580"/>
                            <a:gd name="T15" fmla="*/ 9021 h 14690"/>
                            <a:gd name="T16" fmla="+- 0 3854 580"/>
                            <a:gd name="T17" fmla="*/ 3854 h 14690"/>
                            <a:gd name="T18" fmla="+- 0 6438 580"/>
                            <a:gd name="T19" fmla="*/ 6438 h 14690"/>
                            <a:gd name="T20" fmla="+- 0 1271 580"/>
                            <a:gd name="T21" fmla="*/ 1271 h 14690"/>
                            <a:gd name="T22" fmla="+- 0 3854 580"/>
                            <a:gd name="T23" fmla="*/ 3854 h 14690"/>
                            <a:gd name="T24" fmla="+- 0 580 580"/>
                            <a:gd name="T25" fmla="*/ 580 h 14690"/>
                            <a:gd name="T26" fmla="+- 0 1271 580"/>
                            <a:gd name="T27" fmla="*/ 12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4690">
                              <a:moveTo>
                                <a:pt x="0" y="13608"/>
                              </a:moveTo>
                              <a:lnTo>
                                <a:pt x="0" y="14690"/>
                              </a:lnTo>
                              <a:moveTo>
                                <a:pt x="0" y="11025"/>
                              </a:moveTo>
                              <a:lnTo>
                                <a:pt x="0" y="13608"/>
                              </a:lnTo>
                              <a:moveTo>
                                <a:pt x="0" y="8441"/>
                              </a:moveTo>
                              <a:lnTo>
                                <a:pt x="0" y="11025"/>
                              </a:lnTo>
                              <a:moveTo>
                                <a:pt x="0" y="5858"/>
                              </a:moveTo>
                              <a:lnTo>
                                <a:pt x="0" y="8441"/>
                              </a:lnTo>
                              <a:moveTo>
                                <a:pt x="0" y="3274"/>
                              </a:moveTo>
                              <a:lnTo>
                                <a:pt x="0" y="5858"/>
                              </a:lnTo>
                              <a:moveTo>
                                <a:pt x="0" y="691"/>
                              </a:moveTo>
                              <a:lnTo>
                                <a:pt x="0" y="3274"/>
                              </a:lnTo>
                              <a:moveTo>
                                <a:pt x="0" y="0"/>
                              </a:moveTo>
                              <a:lnTo>
                                <a:pt x="0" y="6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2D5E3" id="AutoShape 17" o:spid="_x0000_s1026" style="position:absolute;margin-left:29.4pt;margin-top:29pt;width:.1pt;height:734.5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" path="m,13608r,1082m,11025r,2583m,8441r,2584m,5858l,8441m,3274l,5858m,691l,3274m,l,691e" filled="f" strokecolor="#e7e7e7" strokeweight=".26494mm">
                <v:path arrowok="t" o:connecttype="custom" o:connectlocs="0,9009380;0,9696450;0,7369175;0,9009380;0,5728335;0,7369175;0,4088130;0,5728335;0,2447290;0,4088130;0,807085;0,2447290;0,368300;0,807085" o:connectangles="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985"/>
        <w:gridCol w:w="2751"/>
        <w:gridCol w:w="3187"/>
        <w:gridCol w:w="1019"/>
      </w:tblGrid>
      <w:tr w:rsidR="000E0856" w:rsidRPr="0030693F" w14:paraId="738C4467" w14:textId="77777777" w:rsidTr="002E67A3">
        <w:trPr>
          <w:trHeight w:hRule="exact" w:val="690"/>
        </w:trPr>
        <w:tc>
          <w:tcPr>
            <w:tcW w:w="6578" w:type="dxa"/>
            <w:gridSpan w:val="3"/>
          </w:tcPr>
          <w:p w14:paraId="40FA5276" w14:textId="77777777" w:rsidR="000E0856" w:rsidRPr="0030693F" w:rsidRDefault="000E0856" w:rsidP="000E0856">
            <w:pPr>
              <w:outlineLvl w:val="0"/>
              <w:rPr>
                <w:rFonts w:ascii="Times New Roman" w:hAnsi="Times New Roman" w:cs="Times New Roman"/>
                <w:color w:val="000000" w:themeColor="text1"/>
              </w:rPr>
            </w:pPr>
          </w:p>
        </w:tc>
        <w:tc>
          <w:tcPr>
            <w:tcW w:w="3187" w:type="dxa"/>
          </w:tcPr>
          <w:p w14:paraId="5E3A4C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7DA66561"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3384F15B" w14:textId="77777777" w:rsidTr="002E67A3">
        <w:trPr>
          <w:trHeight w:hRule="exact" w:val="2583"/>
        </w:trPr>
        <w:tc>
          <w:tcPr>
            <w:tcW w:w="842" w:type="dxa"/>
          </w:tcPr>
          <w:p w14:paraId="6729218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6</w:t>
            </w:r>
          </w:p>
        </w:tc>
        <w:tc>
          <w:tcPr>
            <w:tcW w:w="2985" w:type="dxa"/>
          </w:tcPr>
          <w:p w14:paraId="2FF7E0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 OR S2 OR S3 OR S4 OR S5 OR S6 OR S7 OR S8 OR S9 OR S10 OR S11 OR S12 OR S13 OR S14 OR S15 OR S16 OR S17 OR S18 OR S19 OR S20 OR S21 OR S22 OR S23 OR S24 OR S25</w:t>
            </w:r>
          </w:p>
        </w:tc>
        <w:tc>
          <w:tcPr>
            <w:tcW w:w="2751" w:type="dxa"/>
          </w:tcPr>
          <w:p w14:paraId="535E32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5FC9C9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B541E6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451E39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2,044</w:t>
            </w:r>
          </w:p>
        </w:tc>
      </w:tr>
      <w:tr w:rsidR="000E0856" w:rsidRPr="0030693F" w14:paraId="308516B2" w14:textId="77777777" w:rsidTr="002E67A3">
        <w:trPr>
          <w:trHeight w:hRule="exact" w:val="2583"/>
        </w:trPr>
        <w:tc>
          <w:tcPr>
            <w:tcW w:w="842" w:type="dxa"/>
          </w:tcPr>
          <w:p w14:paraId="0E2C00C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5</w:t>
            </w:r>
          </w:p>
        </w:tc>
        <w:tc>
          <w:tcPr>
            <w:tcW w:w="2985" w:type="dxa"/>
          </w:tcPr>
          <w:p w14:paraId="4925DE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Decision making)</w:t>
            </w:r>
          </w:p>
        </w:tc>
        <w:tc>
          <w:tcPr>
            <w:tcW w:w="2751" w:type="dxa"/>
          </w:tcPr>
          <w:p w14:paraId="4CC2A9C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62F8E45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015D4A7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72FE24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AC54CD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1E229A4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1,089</w:t>
            </w:r>
          </w:p>
        </w:tc>
      </w:tr>
      <w:tr w:rsidR="000E0856" w:rsidRPr="0030693F" w14:paraId="63086EC6" w14:textId="77777777" w:rsidTr="002E67A3">
        <w:trPr>
          <w:trHeight w:hRule="exact" w:val="2583"/>
        </w:trPr>
        <w:tc>
          <w:tcPr>
            <w:tcW w:w="842" w:type="dxa"/>
          </w:tcPr>
          <w:p w14:paraId="7CC4650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4</w:t>
            </w:r>
          </w:p>
        </w:tc>
        <w:tc>
          <w:tcPr>
            <w:tcW w:w="2985" w:type="dxa"/>
          </w:tcPr>
          <w:p w14:paraId="1564D0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Decision making)</w:t>
            </w:r>
          </w:p>
        </w:tc>
        <w:tc>
          <w:tcPr>
            <w:tcW w:w="2751" w:type="dxa"/>
          </w:tcPr>
          <w:p w14:paraId="57AD193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26ADC4B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735FDF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01A38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48E836B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F87AD1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526</w:t>
            </w:r>
          </w:p>
        </w:tc>
      </w:tr>
      <w:tr w:rsidR="000E0856" w:rsidRPr="0030693F" w14:paraId="0CF688F2" w14:textId="77777777" w:rsidTr="002E67A3">
        <w:trPr>
          <w:trHeight w:hRule="exact" w:val="2583"/>
        </w:trPr>
        <w:tc>
          <w:tcPr>
            <w:tcW w:w="842" w:type="dxa"/>
          </w:tcPr>
          <w:p w14:paraId="558E81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3</w:t>
            </w:r>
          </w:p>
        </w:tc>
        <w:tc>
          <w:tcPr>
            <w:tcW w:w="2985" w:type="dxa"/>
          </w:tcPr>
          <w:p w14:paraId="5717DBC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ecision making)</w:t>
            </w:r>
          </w:p>
        </w:tc>
        <w:tc>
          <w:tcPr>
            <w:tcW w:w="2751" w:type="dxa"/>
          </w:tcPr>
          <w:p w14:paraId="4956ACB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1D2BEEE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3977C2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26A61C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636FB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647D6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045</w:t>
            </w:r>
          </w:p>
        </w:tc>
      </w:tr>
      <w:tr w:rsidR="000E0856" w:rsidRPr="0030693F" w14:paraId="5B11C428" w14:textId="77777777" w:rsidTr="002E67A3">
        <w:trPr>
          <w:trHeight w:hRule="exact" w:val="2583"/>
        </w:trPr>
        <w:tc>
          <w:tcPr>
            <w:tcW w:w="842" w:type="dxa"/>
          </w:tcPr>
          <w:p w14:paraId="68F06E6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lastRenderedPageBreak/>
              <w:t>S22</w:t>
            </w:r>
          </w:p>
        </w:tc>
        <w:tc>
          <w:tcPr>
            <w:tcW w:w="2985" w:type="dxa"/>
          </w:tcPr>
          <w:p w14:paraId="6AC737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Resource Allocation)</w:t>
            </w:r>
          </w:p>
        </w:tc>
        <w:tc>
          <w:tcPr>
            <w:tcW w:w="2751" w:type="dxa"/>
          </w:tcPr>
          <w:p w14:paraId="779B008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106FE12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2F1E8D1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21743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18A720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019" w:type="dxa"/>
          </w:tcPr>
          <w:p w14:paraId="07441CC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574</w:t>
            </w:r>
          </w:p>
        </w:tc>
      </w:tr>
      <w:tr w:rsidR="000E0856" w:rsidRPr="0030693F" w14:paraId="1B122A1C" w14:textId="77777777" w:rsidTr="002E67A3">
        <w:trPr>
          <w:trHeight w:hRule="exact" w:val="1064"/>
        </w:trPr>
        <w:tc>
          <w:tcPr>
            <w:tcW w:w="842" w:type="dxa"/>
          </w:tcPr>
          <w:p w14:paraId="539F0AA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1</w:t>
            </w:r>
          </w:p>
        </w:tc>
        <w:tc>
          <w:tcPr>
            <w:tcW w:w="2985" w:type="dxa"/>
          </w:tcPr>
          <w:p w14:paraId="17684D2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Resource Allocation)</w:t>
            </w:r>
          </w:p>
        </w:tc>
        <w:tc>
          <w:tcPr>
            <w:tcW w:w="2751" w:type="dxa"/>
          </w:tcPr>
          <w:p w14:paraId="1764E2F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w:t>
            </w:r>
          </w:p>
        </w:tc>
        <w:tc>
          <w:tcPr>
            <w:tcW w:w="3187" w:type="dxa"/>
          </w:tcPr>
          <w:p w14:paraId="14647CC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w:t>
            </w:r>
          </w:p>
        </w:tc>
        <w:tc>
          <w:tcPr>
            <w:tcW w:w="1019" w:type="dxa"/>
          </w:tcPr>
          <w:p w14:paraId="6E1447C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69</w:t>
            </w:r>
          </w:p>
        </w:tc>
      </w:tr>
    </w:tbl>
    <w:p w14:paraId="72E7D8D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mc:AlternateContent>
          <mc:Choice Requires="wpg">
            <w:drawing>
              <wp:anchor distT="0" distB="0" distL="114300" distR="114300" simplePos="0" relativeHeight="251681792" behindDoc="0" locked="0" layoutInCell="1" allowOverlap="1" wp14:anchorId="51A4FE8D" wp14:editId="41C652F8">
                <wp:simplePos x="0" y="0"/>
                <wp:positionH relativeFrom="page">
                  <wp:posOffset>7406640</wp:posOffset>
                </wp:positionH>
                <wp:positionV relativeFrom="page">
                  <wp:posOffset>363220</wp:posOffset>
                </wp:positionV>
                <wp:extent cx="10160" cy="9338310"/>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29" name="Line 16"/>
                        <wps:cNvCnPr>
                          <a:cxnSpLocks/>
                        </wps:cNvCnPr>
                        <wps:spPr bwMode="auto">
                          <a:xfrm>
                            <a:off x="11672" y="15090"/>
                            <a:ext cx="0" cy="180"/>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30" name="AutoShape 15"/>
                        <wps:cNvSpPr>
                          <a:spLocks/>
                        </wps:cNvSpPr>
                        <wps:spPr bwMode="auto">
                          <a:xfrm>
                            <a:off x="11672" y="2172"/>
                            <a:ext cx="2" cy="12918"/>
                          </a:xfrm>
                          <a:custGeom>
                            <a:avLst/>
                            <a:gdLst>
                              <a:gd name="T0" fmla="+- 0 12506 2172"/>
                              <a:gd name="T1" fmla="*/ 12506 h 12918"/>
                              <a:gd name="T2" fmla="+- 0 15090 2172"/>
                              <a:gd name="T3" fmla="*/ 15090 h 12918"/>
                              <a:gd name="T4" fmla="+- 0 9923 2172"/>
                              <a:gd name="T5" fmla="*/ 9923 h 12918"/>
                              <a:gd name="T6" fmla="+- 0 12506 2172"/>
                              <a:gd name="T7" fmla="*/ 12506 h 12918"/>
                              <a:gd name="T8" fmla="+- 0 7339 2172"/>
                              <a:gd name="T9" fmla="*/ 7339 h 12918"/>
                              <a:gd name="T10" fmla="+- 0 9923 2172"/>
                              <a:gd name="T11" fmla="*/ 9923 h 12918"/>
                              <a:gd name="T12" fmla="+- 0 4756 2172"/>
                              <a:gd name="T13" fmla="*/ 4756 h 12918"/>
                              <a:gd name="T14" fmla="+- 0 7339 2172"/>
                              <a:gd name="T15" fmla="*/ 7339 h 12918"/>
                              <a:gd name="T16" fmla="+- 0 2172 2172"/>
                              <a:gd name="T17" fmla="*/ 2172 h 12918"/>
                              <a:gd name="T18" fmla="+- 0 4756 2172"/>
                              <a:gd name="T19" fmla="*/ 4756 h 12918"/>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Lst>
                            <a:rect l="0" t="0" r="r" b="b"/>
                            <a:pathLst>
                              <a:path h="12918">
                                <a:moveTo>
                                  <a:pt x="0" y="10334"/>
                                </a:moveTo>
                                <a:lnTo>
                                  <a:pt x="0" y="12918"/>
                                </a:lnTo>
                                <a:moveTo>
                                  <a:pt x="0" y="7751"/>
                                </a:moveTo>
                                <a:lnTo>
                                  <a:pt x="0" y="10334"/>
                                </a:lnTo>
                                <a:moveTo>
                                  <a:pt x="0" y="5167"/>
                                </a:moveTo>
                                <a:lnTo>
                                  <a:pt x="0" y="7751"/>
                                </a:lnTo>
                                <a:moveTo>
                                  <a:pt x="0" y="2584"/>
                                </a:moveTo>
                                <a:lnTo>
                                  <a:pt x="0" y="5167"/>
                                </a:lnTo>
                                <a:moveTo>
                                  <a:pt x="0" y="0"/>
                                </a:moveTo>
                                <a:lnTo>
                                  <a:pt x="0" y="2584"/>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Line 14"/>
                        <wps:cNvCnPr>
                          <a:cxnSpLocks/>
                        </wps:cNvCnPr>
                        <wps:spPr bwMode="auto">
                          <a:xfrm>
                            <a:off x="11672" y="580"/>
                            <a:ext cx="0" cy="1592"/>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82D7B47" id="Group 13" o:spid="_x0000_s1026" style="position:absolute;margin-left:583.2pt;margin-top:28.6pt;width:.8pt;height:735.3pt;z-index:251681792;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">
                <v:line id="Line 16" o:spid="_x0000_s1027" style="position:absolute;visibility:visible;mso-wrap-style:square" from="11672,15090"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" strokecolor="#e7e7e7" strokeweight=".26494mm">
                  <o:lock v:ext="edit" shapetype="f"/>
                </v:line>
                <v:shape id="AutoShape 15" o:spid="_x0000_s1028" style="position:absolute;left:11672;top:2172;width:2;height:12918;visibility:visible;mso-wrap-style:square;v-text-anchor:top" coordsize="2,1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" path="m,10334r,2584m,7751r,2583m,5167l,7751m,2584l,5167m,l,2584e" filled="f" strokecolor="#e7e7e7" strokeweight=".26494mm">
                  <v:path arrowok="t" o:connecttype="custom" o:connectlocs="0,12506;0,15090;0,9923;0,12506;0,7339;0,9923;0,4756;0,7339;0,2172;0,4756" o:connectangles="0,0,0,0,0,0,0,0,0,0"/>
                </v:shape>
                <v:line id="Line 14" o:spid="_x0000_s1029" style="position:absolute;visibility:visible;mso-wrap-style:square" from="11672,580" to="11672,2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7392" behindDoc="1" locked="0" layoutInCell="1" allowOverlap="1" wp14:anchorId="7069D593" wp14:editId="27334E4F">
                <wp:simplePos x="0" y="0"/>
                <wp:positionH relativeFrom="page">
                  <wp:posOffset>373380</wp:posOffset>
                </wp:positionH>
                <wp:positionV relativeFrom="page">
                  <wp:posOffset>368300</wp:posOffset>
                </wp:positionV>
                <wp:extent cx="1270" cy="9328150"/>
                <wp:effectExtent l="0" t="0" r="0" b="6350"/>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5090 580"/>
                            <a:gd name="T1" fmla="*/ 15090 h 14690"/>
                            <a:gd name="T2" fmla="+- 0 15270 580"/>
                            <a:gd name="T3" fmla="*/ 15270 h 14690"/>
                            <a:gd name="T4" fmla="+- 0 12506 580"/>
                            <a:gd name="T5" fmla="*/ 12506 h 14690"/>
                            <a:gd name="T6" fmla="+- 0 15090 580"/>
                            <a:gd name="T7" fmla="*/ 15090 h 14690"/>
                            <a:gd name="T8" fmla="+- 0 9923 580"/>
                            <a:gd name="T9" fmla="*/ 9923 h 14690"/>
                            <a:gd name="T10" fmla="+- 0 12506 580"/>
                            <a:gd name="T11" fmla="*/ 12506 h 14690"/>
                            <a:gd name="T12" fmla="+- 0 7339 580"/>
                            <a:gd name="T13" fmla="*/ 7339 h 14690"/>
                            <a:gd name="T14" fmla="+- 0 9923 580"/>
                            <a:gd name="T15" fmla="*/ 9923 h 14690"/>
                            <a:gd name="T16" fmla="+- 0 4756 580"/>
                            <a:gd name="T17" fmla="*/ 4756 h 14690"/>
                            <a:gd name="T18" fmla="+- 0 7339 580"/>
                            <a:gd name="T19" fmla="*/ 7339 h 14690"/>
                            <a:gd name="T20" fmla="+- 0 2172 580"/>
                            <a:gd name="T21" fmla="*/ 2172 h 14690"/>
                            <a:gd name="T22" fmla="+- 0 4756 580"/>
                            <a:gd name="T23" fmla="*/ 4756 h 14690"/>
                            <a:gd name="T24" fmla="+- 0 580 580"/>
                            <a:gd name="T25" fmla="*/ 580 h 14690"/>
                            <a:gd name="T26" fmla="+- 0 2172 580"/>
                            <a:gd name="T27" fmla="*/ 2172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4690">
                              <a:moveTo>
                                <a:pt x="0" y="14510"/>
                              </a:moveTo>
                              <a:lnTo>
                                <a:pt x="0" y="14690"/>
                              </a:lnTo>
                              <a:moveTo>
                                <a:pt x="0" y="11926"/>
                              </a:moveTo>
                              <a:lnTo>
                                <a:pt x="0" y="14510"/>
                              </a:lnTo>
                              <a:moveTo>
                                <a:pt x="0" y="9343"/>
                              </a:moveTo>
                              <a:lnTo>
                                <a:pt x="0" y="11926"/>
                              </a:lnTo>
                              <a:moveTo>
                                <a:pt x="0" y="6759"/>
                              </a:moveTo>
                              <a:lnTo>
                                <a:pt x="0" y="9343"/>
                              </a:lnTo>
                              <a:moveTo>
                                <a:pt x="0" y="4176"/>
                              </a:moveTo>
                              <a:lnTo>
                                <a:pt x="0" y="6759"/>
                              </a:lnTo>
                              <a:moveTo>
                                <a:pt x="0" y="1592"/>
                              </a:moveTo>
                              <a:lnTo>
                                <a:pt x="0" y="4176"/>
                              </a:lnTo>
                              <a:moveTo>
                                <a:pt x="0" y="0"/>
                              </a:moveTo>
                              <a:lnTo>
                                <a:pt x="0" y="1592"/>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FF9BC1" id="AutoShape 12" o:spid="_x0000_s1026" style="position:absolute;margin-left:29.4pt;margin-top:29pt;width:.1pt;height:734.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" path="m,14510r,180m,11926r,2584m,9343r,2583m,6759l,9343m,4176l,6759m,1592l,4176m,l,1592e" filled="f" strokecolor="#e7e7e7" strokeweight=".26494mm">
                <v:path arrowok="t" o:connecttype="custom" o:connectlocs="0,9582150;0,9696450;0,7941310;0,9582150;0,6301105;0,7941310;0,4660265;0,6301105;0,3020060;0,4660265;0,1379220;0,3020060;0,368300;0,1379220" o:connectangles="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936"/>
        <w:gridCol w:w="2799"/>
        <w:gridCol w:w="3187"/>
        <w:gridCol w:w="899"/>
      </w:tblGrid>
      <w:tr w:rsidR="000E0856" w:rsidRPr="0030693F" w14:paraId="0AB6ED0C" w14:textId="77777777" w:rsidTr="002E67A3">
        <w:trPr>
          <w:trHeight w:hRule="exact" w:val="1591"/>
        </w:trPr>
        <w:tc>
          <w:tcPr>
            <w:tcW w:w="842" w:type="dxa"/>
          </w:tcPr>
          <w:p w14:paraId="437678B6" w14:textId="77777777" w:rsidR="000E0856" w:rsidRPr="0030693F" w:rsidRDefault="000E0856" w:rsidP="000E0856">
            <w:pPr>
              <w:outlineLvl w:val="0"/>
              <w:rPr>
                <w:rFonts w:ascii="Times New Roman" w:hAnsi="Times New Roman" w:cs="Times New Roman"/>
                <w:color w:val="000000" w:themeColor="text1"/>
              </w:rPr>
            </w:pPr>
          </w:p>
        </w:tc>
        <w:tc>
          <w:tcPr>
            <w:tcW w:w="2936" w:type="dxa"/>
          </w:tcPr>
          <w:p w14:paraId="3301B868" w14:textId="77777777" w:rsidR="000E0856" w:rsidRPr="0030693F" w:rsidRDefault="000E0856" w:rsidP="000E0856">
            <w:pPr>
              <w:outlineLvl w:val="0"/>
              <w:rPr>
                <w:rFonts w:ascii="Times New Roman" w:hAnsi="Times New Roman" w:cs="Times New Roman"/>
                <w:color w:val="000000" w:themeColor="text1"/>
              </w:rPr>
            </w:pPr>
          </w:p>
        </w:tc>
        <w:tc>
          <w:tcPr>
            <w:tcW w:w="2799" w:type="dxa"/>
          </w:tcPr>
          <w:p w14:paraId="640C42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9690101­20170531;</w:t>
            </w:r>
          </w:p>
          <w:p w14:paraId="456F589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5BA61C9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0EA41CE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w:t>
            </w:r>
          </w:p>
          <w:p w14:paraId="48F6C04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D3A9019"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77171E0E" w14:textId="77777777" w:rsidTr="002E67A3">
        <w:trPr>
          <w:trHeight w:hRule="exact" w:val="2583"/>
        </w:trPr>
        <w:tc>
          <w:tcPr>
            <w:tcW w:w="842" w:type="dxa"/>
          </w:tcPr>
          <w:p w14:paraId="26B0904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20</w:t>
            </w:r>
          </w:p>
        </w:tc>
        <w:tc>
          <w:tcPr>
            <w:tcW w:w="2936" w:type="dxa"/>
          </w:tcPr>
          <w:p w14:paraId="5E9C6A2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source Allocation</w:t>
            </w:r>
          </w:p>
        </w:tc>
        <w:tc>
          <w:tcPr>
            <w:tcW w:w="2799" w:type="dxa"/>
          </w:tcPr>
          <w:p w14:paraId="31A1635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176DB0A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661F475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5900CF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F3043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99BBFB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00</w:t>
            </w:r>
          </w:p>
        </w:tc>
      </w:tr>
      <w:tr w:rsidR="000E0856" w:rsidRPr="0030693F" w14:paraId="0A6C1E68" w14:textId="77777777" w:rsidTr="002E67A3">
        <w:trPr>
          <w:trHeight w:hRule="exact" w:val="2583"/>
        </w:trPr>
        <w:tc>
          <w:tcPr>
            <w:tcW w:w="842" w:type="dxa"/>
          </w:tcPr>
          <w:p w14:paraId="4CE8F6F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9</w:t>
            </w:r>
          </w:p>
        </w:tc>
        <w:tc>
          <w:tcPr>
            <w:tcW w:w="2936" w:type="dxa"/>
          </w:tcPr>
          <w:p w14:paraId="205779E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Resource Allocation)</w:t>
            </w:r>
          </w:p>
        </w:tc>
        <w:tc>
          <w:tcPr>
            <w:tcW w:w="2799" w:type="dxa"/>
          </w:tcPr>
          <w:p w14:paraId="56ECB61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521341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47C61E2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167FA1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972C5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0308FA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00</w:t>
            </w:r>
          </w:p>
        </w:tc>
      </w:tr>
      <w:tr w:rsidR="000E0856" w:rsidRPr="0030693F" w14:paraId="1855896F" w14:textId="77777777" w:rsidTr="002E67A3">
        <w:trPr>
          <w:trHeight w:hRule="exact" w:val="2583"/>
        </w:trPr>
        <w:tc>
          <w:tcPr>
            <w:tcW w:w="842" w:type="dxa"/>
          </w:tcPr>
          <w:p w14:paraId="70D7430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8</w:t>
            </w:r>
          </w:p>
        </w:tc>
        <w:tc>
          <w:tcPr>
            <w:tcW w:w="2936" w:type="dxa"/>
          </w:tcPr>
          <w:p w14:paraId="0D33BD8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Rationing</w:t>
            </w:r>
          </w:p>
        </w:tc>
        <w:tc>
          <w:tcPr>
            <w:tcW w:w="2799" w:type="dxa"/>
          </w:tcPr>
          <w:p w14:paraId="14F9B1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4A0F688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4C2A316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09B609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7A668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361680B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0</w:t>
            </w:r>
          </w:p>
        </w:tc>
      </w:tr>
      <w:tr w:rsidR="000E0856" w:rsidRPr="0030693F" w14:paraId="2A0DC0AF" w14:textId="77777777" w:rsidTr="002E67A3">
        <w:trPr>
          <w:trHeight w:hRule="exact" w:val="2583"/>
        </w:trPr>
        <w:tc>
          <w:tcPr>
            <w:tcW w:w="842" w:type="dxa"/>
          </w:tcPr>
          <w:p w14:paraId="248638B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lastRenderedPageBreak/>
              <w:t>S17</w:t>
            </w:r>
          </w:p>
        </w:tc>
        <w:tc>
          <w:tcPr>
            <w:tcW w:w="2936" w:type="dxa"/>
          </w:tcPr>
          <w:p w14:paraId="4C39E88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Rationing)</w:t>
            </w:r>
          </w:p>
        </w:tc>
        <w:tc>
          <w:tcPr>
            <w:tcW w:w="2799" w:type="dxa"/>
          </w:tcPr>
          <w:p w14:paraId="649AFB3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28A3EA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3368574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4E998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08AB3E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7424278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0</w:t>
            </w:r>
          </w:p>
        </w:tc>
      </w:tr>
      <w:tr w:rsidR="000E0856" w:rsidRPr="0030693F" w14:paraId="01D4575F" w14:textId="77777777" w:rsidTr="002E67A3">
        <w:trPr>
          <w:trHeight w:hRule="exact" w:val="2466"/>
        </w:trPr>
        <w:tc>
          <w:tcPr>
            <w:tcW w:w="842" w:type="dxa"/>
          </w:tcPr>
          <w:p w14:paraId="6CA5D4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6</w:t>
            </w:r>
          </w:p>
        </w:tc>
        <w:tc>
          <w:tcPr>
            <w:tcW w:w="2936" w:type="dxa"/>
          </w:tcPr>
          <w:p w14:paraId="30DA591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Healthcare Rationing</w:t>
            </w:r>
          </w:p>
        </w:tc>
        <w:tc>
          <w:tcPr>
            <w:tcW w:w="2799" w:type="dxa"/>
          </w:tcPr>
          <w:p w14:paraId="43996B8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6FBDEF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649FD7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632B551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06D5EA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899" w:type="dxa"/>
          </w:tcPr>
          <w:p w14:paraId="4ED5F9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w:t>
            </w:r>
          </w:p>
        </w:tc>
      </w:tr>
    </w:tbl>
    <w:p w14:paraId="0D9A3D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mc:AlternateContent>
          <mc:Choice Requires="wpg">
            <w:drawing>
              <wp:anchor distT="0" distB="0" distL="114300" distR="114300" simplePos="0" relativeHeight="251682816" behindDoc="0" locked="0" layoutInCell="1" allowOverlap="1" wp14:anchorId="764FE15F" wp14:editId="7185EDF3">
                <wp:simplePos x="0" y="0"/>
                <wp:positionH relativeFrom="page">
                  <wp:posOffset>7406640</wp:posOffset>
                </wp:positionH>
                <wp:positionV relativeFrom="page">
                  <wp:posOffset>363220</wp:posOffset>
                </wp:positionV>
                <wp:extent cx="10160" cy="9338310"/>
                <wp:effectExtent l="0" t="0" r="0" b="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38" name="Line 11"/>
                        <wps:cNvCnPr>
                          <a:cxnSpLocks/>
                        </wps:cNvCnPr>
                        <wps:spPr bwMode="auto">
                          <a:xfrm>
                            <a:off x="11672" y="13407"/>
                            <a:ext cx="0" cy="186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39" name="AutoShape 10"/>
                        <wps:cNvSpPr>
                          <a:spLocks/>
                        </wps:cNvSpPr>
                        <wps:spPr bwMode="auto">
                          <a:xfrm>
                            <a:off x="11672" y="3073"/>
                            <a:ext cx="2" cy="10334"/>
                          </a:xfrm>
                          <a:custGeom>
                            <a:avLst/>
                            <a:gdLst>
                              <a:gd name="T0" fmla="+- 0 10824 3073"/>
                              <a:gd name="T1" fmla="*/ 10824 h 10334"/>
                              <a:gd name="T2" fmla="+- 0 13407 3073"/>
                              <a:gd name="T3" fmla="*/ 13407 h 10334"/>
                              <a:gd name="T4" fmla="+- 0 8240 3073"/>
                              <a:gd name="T5" fmla="*/ 8240 h 10334"/>
                              <a:gd name="T6" fmla="+- 0 10824 3073"/>
                              <a:gd name="T7" fmla="*/ 10824 h 10334"/>
                              <a:gd name="T8" fmla="+- 0 5657 3073"/>
                              <a:gd name="T9" fmla="*/ 5657 h 10334"/>
                              <a:gd name="T10" fmla="+- 0 8240 3073"/>
                              <a:gd name="T11" fmla="*/ 8240 h 10334"/>
                              <a:gd name="T12" fmla="+- 0 3073 3073"/>
                              <a:gd name="T13" fmla="*/ 3073 h 10334"/>
                              <a:gd name="T14" fmla="+- 0 5657 3073"/>
                              <a:gd name="T15" fmla="*/ 5657 h 10334"/>
                            </a:gdLst>
                            <a:ahLst/>
                            <a:cxnLst>
                              <a:cxn ang="0">
                                <a:pos x="0" y="T1"/>
                              </a:cxn>
                              <a:cxn ang="0">
                                <a:pos x="0" y="T3"/>
                              </a:cxn>
                              <a:cxn ang="0">
                                <a:pos x="0" y="T5"/>
                              </a:cxn>
                              <a:cxn ang="0">
                                <a:pos x="0" y="T7"/>
                              </a:cxn>
                              <a:cxn ang="0">
                                <a:pos x="0" y="T9"/>
                              </a:cxn>
                              <a:cxn ang="0">
                                <a:pos x="0" y="T11"/>
                              </a:cxn>
                              <a:cxn ang="0">
                                <a:pos x="0" y="T13"/>
                              </a:cxn>
                              <a:cxn ang="0">
                                <a:pos x="0" y="T15"/>
                              </a:cxn>
                            </a:cxnLst>
                            <a:rect l="0" t="0" r="r" b="b"/>
                            <a:pathLst>
                              <a:path h="10334">
                                <a:moveTo>
                                  <a:pt x="0" y="7751"/>
                                </a:moveTo>
                                <a:lnTo>
                                  <a:pt x="0" y="10334"/>
                                </a:lnTo>
                                <a:moveTo>
                                  <a:pt x="0" y="5167"/>
                                </a:moveTo>
                                <a:lnTo>
                                  <a:pt x="0" y="7751"/>
                                </a:lnTo>
                                <a:moveTo>
                                  <a:pt x="0" y="2584"/>
                                </a:moveTo>
                                <a:lnTo>
                                  <a:pt x="0" y="5167"/>
                                </a:lnTo>
                                <a:moveTo>
                                  <a:pt x="0" y="0"/>
                                </a:moveTo>
                                <a:lnTo>
                                  <a:pt x="0" y="2584"/>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Line 9"/>
                        <wps:cNvCnPr>
                          <a:cxnSpLocks/>
                        </wps:cNvCnPr>
                        <wps:spPr bwMode="auto">
                          <a:xfrm>
                            <a:off x="11672" y="580"/>
                            <a:ext cx="0" cy="2493"/>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98A3E7A" id="Group 8" o:spid="_x0000_s1026" style="position:absolute;margin-left:583.2pt;margin-top:28.6pt;width:.8pt;height:735.3pt;z-index:251682816;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">
                <v:line id="Line 11" o:spid="_x0000_s1027" style="position:absolute;visibility:visible;mso-wrap-style:square" from="11672,13407"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" strokecolor="#e7e7e7" strokeweight=".26494mm">
                  <o:lock v:ext="edit" shapetype="f"/>
                </v:line>
                <v:shape id="AutoShape 10" o:spid="_x0000_s1028" style="position:absolute;left:11672;top:3073;width:2;height:10334;visibility:visible;mso-wrap-style:square;v-text-anchor:top" coordsize="2,10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" path="m,7751r,2583m,5167l,7751m,2584l,5167m,l,2584e" filled="f" strokecolor="#e7e7e7" strokeweight=".26494mm">
                  <v:path arrowok="t" o:connecttype="custom" o:connectlocs="0,10824;0,13407;0,8240;0,10824;0,5657;0,8240;0,3073;0,5657" o:connectangles="0,0,0,0,0,0,0,0"/>
                </v:shape>
                <v:line id="Line 9" o:spid="_x0000_s1029" style="position:absolute;visibility:visible;mso-wrap-style:square" from="11672,580" to="11672,3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8416" behindDoc="1" locked="0" layoutInCell="1" allowOverlap="1" wp14:anchorId="3A06679B" wp14:editId="22C1878B">
                <wp:simplePos x="0" y="0"/>
                <wp:positionH relativeFrom="page">
                  <wp:posOffset>373380</wp:posOffset>
                </wp:positionH>
                <wp:positionV relativeFrom="page">
                  <wp:posOffset>368300</wp:posOffset>
                </wp:positionV>
                <wp:extent cx="1270" cy="9328150"/>
                <wp:effectExtent l="0" t="0" r="0" b="635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3407 580"/>
                            <a:gd name="T1" fmla="*/ 13407 h 14690"/>
                            <a:gd name="T2" fmla="+- 0 15270 580"/>
                            <a:gd name="T3" fmla="*/ 15270 h 14690"/>
                            <a:gd name="T4" fmla="+- 0 10824 580"/>
                            <a:gd name="T5" fmla="*/ 10824 h 14690"/>
                            <a:gd name="T6" fmla="+- 0 13407 580"/>
                            <a:gd name="T7" fmla="*/ 13407 h 14690"/>
                            <a:gd name="T8" fmla="+- 0 8240 580"/>
                            <a:gd name="T9" fmla="*/ 8240 h 14690"/>
                            <a:gd name="T10" fmla="+- 0 10824 580"/>
                            <a:gd name="T11" fmla="*/ 10824 h 14690"/>
                            <a:gd name="T12" fmla="+- 0 5657 580"/>
                            <a:gd name="T13" fmla="*/ 5657 h 14690"/>
                            <a:gd name="T14" fmla="+- 0 8240 580"/>
                            <a:gd name="T15" fmla="*/ 8240 h 14690"/>
                            <a:gd name="T16" fmla="+- 0 3073 580"/>
                            <a:gd name="T17" fmla="*/ 3073 h 14690"/>
                            <a:gd name="T18" fmla="+- 0 5657 580"/>
                            <a:gd name="T19" fmla="*/ 5657 h 14690"/>
                            <a:gd name="T20" fmla="+- 0 580 580"/>
                            <a:gd name="T21" fmla="*/ 580 h 14690"/>
                            <a:gd name="T22" fmla="+- 0 3073 580"/>
                            <a:gd name="T23" fmla="*/ 3073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4690">
                              <a:moveTo>
                                <a:pt x="0" y="12827"/>
                              </a:moveTo>
                              <a:lnTo>
                                <a:pt x="0" y="14690"/>
                              </a:lnTo>
                              <a:moveTo>
                                <a:pt x="0" y="10244"/>
                              </a:moveTo>
                              <a:lnTo>
                                <a:pt x="0" y="12827"/>
                              </a:lnTo>
                              <a:moveTo>
                                <a:pt x="0" y="7660"/>
                              </a:moveTo>
                              <a:lnTo>
                                <a:pt x="0" y="10244"/>
                              </a:lnTo>
                              <a:moveTo>
                                <a:pt x="0" y="5077"/>
                              </a:moveTo>
                              <a:lnTo>
                                <a:pt x="0" y="7660"/>
                              </a:lnTo>
                              <a:moveTo>
                                <a:pt x="0" y="2493"/>
                              </a:moveTo>
                              <a:lnTo>
                                <a:pt x="0" y="5077"/>
                              </a:lnTo>
                              <a:moveTo>
                                <a:pt x="0" y="0"/>
                              </a:moveTo>
                              <a:lnTo>
                                <a:pt x="0" y="2493"/>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A6D40A" id="AutoShape 7" o:spid="_x0000_s1026" style="position:absolute;margin-left:29.4pt;margin-top:29pt;width:.1pt;height:734.5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" path="m,12827r,1863m,10244r,2583m,7660r,2584m,5077l,7660m,2493l,5077m,l,2493e" filled="f" strokecolor="#e7e7e7" strokeweight=".26494mm">
                <v:path arrowok="t" o:connecttype="custom" o:connectlocs="0,8513445;0,9696450;0,6873240;0,8513445;0,5232400;0,6873240;0,3592195;0,5232400;0,1951355;0,3592195;0,368300;0,1951355" o:connectangles="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842"/>
        <w:gridCol w:w="2884"/>
        <w:gridCol w:w="2852"/>
        <w:gridCol w:w="3187"/>
        <w:gridCol w:w="599"/>
      </w:tblGrid>
      <w:tr w:rsidR="000E0856" w:rsidRPr="0030693F" w14:paraId="7E4754DC" w14:textId="77777777" w:rsidTr="002E67A3">
        <w:trPr>
          <w:trHeight w:hRule="exact" w:val="900"/>
        </w:trPr>
        <w:tc>
          <w:tcPr>
            <w:tcW w:w="842" w:type="dxa"/>
          </w:tcPr>
          <w:p w14:paraId="714624D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5</w:t>
            </w:r>
          </w:p>
        </w:tc>
        <w:tc>
          <w:tcPr>
            <w:tcW w:w="2884" w:type="dxa"/>
          </w:tcPr>
          <w:p w14:paraId="2B00C02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Healthcare Rationing</w:t>
            </w:r>
          </w:p>
        </w:tc>
        <w:tc>
          <w:tcPr>
            <w:tcW w:w="2852" w:type="dxa"/>
          </w:tcPr>
          <w:p w14:paraId="56D83C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w:t>
            </w:r>
          </w:p>
        </w:tc>
        <w:tc>
          <w:tcPr>
            <w:tcW w:w="3187" w:type="dxa"/>
          </w:tcPr>
          <w:p w14:paraId="409624B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w:t>
            </w:r>
          </w:p>
        </w:tc>
        <w:tc>
          <w:tcPr>
            <w:tcW w:w="599" w:type="dxa"/>
          </w:tcPr>
          <w:p w14:paraId="5B0C34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w:t>
            </w:r>
          </w:p>
        </w:tc>
      </w:tr>
      <w:tr w:rsidR="000E0856" w:rsidRPr="0030693F" w14:paraId="6CDB4B47" w14:textId="77777777" w:rsidTr="002E67A3">
        <w:trPr>
          <w:trHeight w:hRule="exact" w:val="1592"/>
        </w:trPr>
        <w:tc>
          <w:tcPr>
            <w:tcW w:w="842" w:type="dxa"/>
          </w:tcPr>
          <w:p w14:paraId="118F82DF" w14:textId="77777777" w:rsidR="000E0856" w:rsidRPr="0030693F" w:rsidRDefault="000E0856" w:rsidP="000E0856">
            <w:pPr>
              <w:outlineLvl w:val="0"/>
              <w:rPr>
                <w:rFonts w:ascii="Times New Roman" w:hAnsi="Times New Roman" w:cs="Times New Roman"/>
                <w:color w:val="000000" w:themeColor="text1"/>
              </w:rPr>
            </w:pPr>
          </w:p>
        </w:tc>
        <w:tc>
          <w:tcPr>
            <w:tcW w:w="2884" w:type="dxa"/>
          </w:tcPr>
          <w:p w14:paraId="499C5DBB" w14:textId="77777777" w:rsidR="000E0856" w:rsidRPr="0030693F" w:rsidRDefault="000E0856" w:rsidP="000E0856">
            <w:pPr>
              <w:outlineLvl w:val="0"/>
              <w:rPr>
                <w:rFonts w:ascii="Times New Roman" w:hAnsi="Times New Roman" w:cs="Times New Roman"/>
                <w:color w:val="000000" w:themeColor="text1"/>
              </w:rPr>
            </w:pPr>
          </w:p>
        </w:tc>
        <w:tc>
          <w:tcPr>
            <w:tcW w:w="2852" w:type="dxa"/>
          </w:tcPr>
          <w:p w14:paraId="0EC4BC0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9690101­20170531;</w:t>
            </w:r>
          </w:p>
          <w:p w14:paraId="2C6E445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1D418C3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76ADBB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w:t>
            </w:r>
          </w:p>
          <w:p w14:paraId="0201F82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599" w:type="dxa"/>
          </w:tcPr>
          <w:p w14:paraId="209AC744"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5F01C86C" w14:textId="77777777" w:rsidTr="002E67A3">
        <w:trPr>
          <w:trHeight w:hRule="exact" w:val="2583"/>
        </w:trPr>
        <w:tc>
          <w:tcPr>
            <w:tcW w:w="842" w:type="dxa"/>
          </w:tcPr>
          <w:p w14:paraId="33E3CF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4</w:t>
            </w:r>
          </w:p>
        </w:tc>
        <w:tc>
          <w:tcPr>
            <w:tcW w:w="2884" w:type="dxa"/>
          </w:tcPr>
          <w:p w14:paraId="45AB234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care Rationing</w:t>
            </w:r>
          </w:p>
        </w:tc>
        <w:tc>
          <w:tcPr>
            <w:tcW w:w="2852" w:type="dxa"/>
          </w:tcPr>
          <w:p w14:paraId="51758FF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2620FEE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5ADEB2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2C7DB9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E52FBC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599" w:type="dxa"/>
          </w:tcPr>
          <w:p w14:paraId="00913D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w:t>
            </w:r>
          </w:p>
        </w:tc>
      </w:tr>
      <w:tr w:rsidR="000E0856" w:rsidRPr="0030693F" w14:paraId="3312289C" w14:textId="77777777" w:rsidTr="002E67A3">
        <w:trPr>
          <w:trHeight w:hRule="exact" w:val="2583"/>
        </w:trPr>
        <w:tc>
          <w:tcPr>
            <w:tcW w:w="842" w:type="dxa"/>
          </w:tcPr>
          <w:p w14:paraId="6272C5D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3</w:t>
            </w:r>
          </w:p>
        </w:tc>
        <w:tc>
          <w:tcPr>
            <w:tcW w:w="2884" w:type="dxa"/>
          </w:tcPr>
          <w:p w14:paraId="681C3F3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Health Priorit*</w:t>
            </w:r>
          </w:p>
        </w:tc>
        <w:tc>
          <w:tcPr>
            <w:tcW w:w="2852" w:type="dxa"/>
          </w:tcPr>
          <w:p w14:paraId="1EB1FBB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2D129A6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3DBA7C7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3644F42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0E56AA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599" w:type="dxa"/>
          </w:tcPr>
          <w:p w14:paraId="2DDA844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7</w:t>
            </w:r>
          </w:p>
        </w:tc>
      </w:tr>
      <w:tr w:rsidR="000E0856" w:rsidRPr="0030693F" w14:paraId="2383EB9F" w14:textId="77777777" w:rsidTr="002E67A3">
        <w:trPr>
          <w:trHeight w:hRule="exact" w:val="2583"/>
        </w:trPr>
        <w:tc>
          <w:tcPr>
            <w:tcW w:w="842" w:type="dxa"/>
          </w:tcPr>
          <w:p w14:paraId="5AACA9B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lastRenderedPageBreak/>
              <w:t>S12</w:t>
            </w:r>
          </w:p>
        </w:tc>
        <w:tc>
          <w:tcPr>
            <w:tcW w:w="2884" w:type="dxa"/>
          </w:tcPr>
          <w:p w14:paraId="2CF778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Health Priorit*</w:t>
            </w:r>
          </w:p>
        </w:tc>
        <w:tc>
          <w:tcPr>
            <w:tcW w:w="2852" w:type="dxa"/>
          </w:tcPr>
          <w:p w14:paraId="2CC612E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45D0AD0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718B598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09F5BA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2F703F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599" w:type="dxa"/>
          </w:tcPr>
          <w:p w14:paraId="4960D97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7</w:t>
            </w:r>
          </w:p>
        </w:tc>
      </w:tr>
      <w:tr w:rsidR="000E0856" w:rsidRPr="0030693F" w14:paraId="6E5026D8" w14:textId="77777777" w:rsidTr="002E67A3">
        <w:trPr>
          <w:trHeight w:hRule="exact" w:val="2583"/>
        </w:trPr>
        <w:tc>
          <w:tcPr>
            <w:tcW w:w="842" w:type="dxa"/>
          </w:tcPr>
          <w:p w14:paraId="16F3057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1</w:t>
            </w:r>
          </w:p>
        </w:tc>
        <w:tc>
          <w:tcPr>
            <w:tcW w:w="2884" w:type="dxa"/>
          </w:tcPr>
          <w:p w14:paraId="04262DE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Health Priorit*</w:t>
            </w:r>
          </w:p>
        </w:tc>
        <w:tc>
          <w:tcPr>
            <w:tcW w:w="2852" w:type="dxa"/>
          </w:tcPr>
          <w:p w14:paraId="47BBD82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0C61075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0163A26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6658E37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B1B149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599" w:type="dxa"/>
          </w:tcPr>
          <w:p w14:paraId="58F29BC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3</w:t>
            </w:r>
          </w:p>
        </w:tc>
      </w:tr>
      <w:tr w:rsidR="000E0856" w:rsidRPr="0030693F" w14:paraId="2EA4B76C" w14:textId="77777777" w:rsidTr="002E67A3">
        <w:trPr>
          <w:trHeight w:hRule="exact" w:val="1565"/>
        </w:trPr>
        <w:tc>
          <w:tcPr>
            <w:tcW w:w="842" w:type="dxa"/>
          </w:tcPr>
          <w:p w14:paraId="13EF13B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0</w:t>
            </w:r>
          </w:p>
        </w:tc>
        <w:tc>
          <w:tcPr>
            <w:tcW w:w="2884" w:type="dxa"/>
          </w:tcPr>
          <w:p w14:paraId="55D45F5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Priorit*</w:t>
            </w:r>
          </w:p>
        </w:tc>
        <w:tc>
          <w:tcPr>
            <w:tcW w:w="2852" w:type="dxa"/>
          </w:tcPr>
          <w:p w14:paraId="4F5B9E1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08CBFB3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w:t>
            </w:r>
          </w:p>
        </w:tc>
        <w:tc>
          <w:tcPr>
            <w:tcW w:w="3187" w:type="dxa"/>
          </w:tcPr>
          <w:p w14:paraId="147175A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tc>
        <w:tc>
          <w:tcPr>
            <w:tcW w:w="599" w:type="dxa"/>
          </w:tcPr>
          <w:p w14:paraId="5FBB472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0</w:t>
            </w:r>
          </w:p>
        </w:tc>
      </w:tr>
    </w:tbl>
    <w:p w14:paraId="063B6BC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noProof/>
          <w:color w:val="000000" w:themeColor="text1"/>
        </w:rPr>
        <mc:AlternateContent>
          <mc:Choice Requires="wpg">
            <w:drawing>
              <wp:anchor distT="0" distB="0" distL="114300" distR="114300" simplePos="0" relativeHeight="251683840" behindDoc="0" locked="0" layoutInCell="1" allowOverlap="1" wp14:anchorId="757997FD" wp14:editId="54C8C377">
                <wp:simplePos x="0" y="0"/>
                <wp:positionH relativeFrom="page">
                  <wp:posOffset>7406640</wp:posOffset>
                </wp:positionH>
                <wp:positionV relativeFrom="page">
                  <wp:posOffset>363220</wp:posOffset>
                </wp:positionV>
                <wp:extent cx="10160" cy="9338310"/>
                <wp:effectExtent l="0" t="0" r="0" b="0"/>
                <wp:wrapNone/>
                <wp:docPr id="136" name="Group 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60" cy="9338310"/>
                          <a:chOff x="11664" y="572"/>
                          <a:chExt cx="16" cy="14706"/>
                        </a:xfrm>
                      </wpg:grpSpPr>
                      <wps:wsp>
                        <wps:cNvPr id="143" name="Line 6"/>
                        <wps:cNvCnPr>
                          <a:cxnSpLocks/>
                        </wps:cNvCnPr>
                        <wps:spPr bwMode="auto">
                          <a:xfrm>
                            <a:off x="11672" y="14489"/>
                            <a:ext cx="0" cy="78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s:wsp>
                        <wps:cNvPr id="144" name="AutoShape 5"/>
                        <wps:cNvSpPr>
                          <a:spLocks/>
                        </wps:cNvSpPr>
                        <wps:spPr bwMode="auto">
                          <a:xfrm>
                            <a:off x="11672" y="1571"/>
                            <a:ext cx="2" cy="12918"/>
                          </a:xfrm>
                          <a:custGeom>
                            <a:avLst/>
                            <a:gdLst>
                              <a:gd name="T0" fmla="+- 0 11905 1571"/>
                              <a:gd name="T1" fmla="*/ 11905 h 12918"/>
                              <a:gd name="T2" fmla="+- 0 14489 1571"/>
                              <a:gd name="T3" fmla="*/ 14489 h 12918"/>
                              <a:gd name="T4" fmla="+- 0 9322 1571"/>
                              <a:gd name="T5" fmla="*/ 9322 h 12918"/>
                              <a:gd name="T6" fmla="+- 0 11905 1571"/>
                              <a:gd name="T7" fmla="*/ 11905 h 12918"/>
                              <a:gd name="T8" fmla="+- 0 6738 1571"/>
                              <a:gd name="T9" fmla="*/ 6738 h 12918"/>
                              <a:gd name="T10" fmla="+- 0 9322 1571"/>
                              <a:gd name="T11" fmla="*/ 9322 h 12918"/>
                              <a:gd name="T12" fmla="+- 0 4155 1571"/>
                              <a:gd name="T13" fmla="*/ 4155 h 12918"/>
                              <a:gd name="T14" fmla="+- 0 6738 1571"/>
                              <a:gd name="T15" fmla="*/ 6738 h 12918"/>
                              <a:gd name="T16" fmla="+- 0 1571 1571"/>
                              <a:gd name="T17" fmla="*/ 1571 h 12918"/>
                              <a:gd name="T18" fmla="+- 0 4155 1571"/>
                              <a:gd name="T19" fmla="*/ 4155 h 12918"/>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Lst>
                            <a:rect l="0" t="0" r="r" b="b"/>
                            <a:pathLst>
                              <a:path h="12918">
                                <a:moveTo>
                                  <a:pt x="0" y="10334"/>
                                </a:moveTo>
                                <a:lnTo>
                                  <a:pt x="0" y="12918"/>
                                </a:lnTo>
                                <a:moveTo>
                                  <a:pt x="0" y="7751"/>
                                </a:moveTo>
                                <a:lnTo>
                                  <a:pt x="0" y="10334"/>
                                </a:lnTo>
                                <a:moveTo>
                                  <a:pt x="0" y="5167"/>
                                </a:moveTo>
                                <a:lnTo>
                                  <a:pt x="0" y="7751"/>
                                </a:lnTo>
                                <a:moveTo>
                                  <a:pt x="0" y="2584"/>
                                </a:moveTo>
                                <a:lnTo>
                                  <a:pt x="0" y="5167"/>
                                </a:lnTo>
                                <a:moveTo>
                                  <a:pt x="0" y="0"/>
                                </a:moveTo>
                                <a:lnTo>
                                  <a:pt x="0" y="2584"/>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 name="Line 4"/>
                        <wps:cNvCnPr>
                          <a:cxnSpLocks/>
                        </wps:cNvCnPr>
                        <wps:spPr bwMode="auto">
                          <a:xfrm>
                            <a:off x="11672" y="580"/>
                            <a:ext cx="0" cy="991"/>
                          </a:xfrm>
                          <a:prstGeom prst="line">
                            <a:avLst/>
                          </a:prstGeom>
                          <a:noFill/>
                          <a:ln w="9538">
                            <a:solidFill>
                              <a:srgbClr val="E7E7E7"/>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93371A" id="Group 136" o:spid="_x0000_s1026" style="position:absolute;margin-left:583.2pt;margin-top:28.6pt;width:.8pt;height:735.3pt;z-index:251683840;mso-position-horizontal-relative:page;mso-position-vertical-relative:page" coordorigin="11664,572" coordsize="16,14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">
                <v:line id="Line 6" o:spid="_x0000_s1027" style="position:absolute;visibility:visible;mso-wrap-style:square" from="11672,14489" to="11672,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" strokecolor="#e7e7e7" strokeweight=".26494mm">
                  <o:lock v:ext="edit" shapetype="f"/>
                </v:line>
                <v:shape id="AutoShape 5" o:spid="_x0000_s1028" style="position:absolute;left:11672;top:1571;width:2;height:12918;visibility:visible;mso-wrap-style:square;v-text-anchor:top" coordsize="2,1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" path="m,10334r,2584m,7751r,2583m,5167l,7751m,2584l,5167m,l,2584e" filled="f" strokecolor="#e7e7e7" strokeweight=".26494mm">
                  <v:path arrowok="t" o:connecttype="custom" o:connectlocs="0,11905;0,14489;0,9322;0,11905;0,6738;0,9322;0,4155;0,6738;0,1571;0,4155" o:connectangles="0,0,0,0,0,0,0,0,0,0"/>
                </v:shape>
                <v:line id="Line 4" o:spid="_x0000_s1029" style="position:absolute;visibility:visible;mso-wrap-style:square" from="11672,580" to="11672,1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" strokecolor="#e7e7e7" strokeweight=".26494mm">
                  <o:lock v:ext="edit" shapetype="f"/>
                </v:line>
                <w10:wrap anchorx="page" anchory="page"/>
              </v:group>
            </w:pict>
          </mc:Fallback>
        </mc:AlternateContent>
      </w:r>
      <w:r w:rsidRPr="0030693F">
        <w:rPr>
          <w:rFonts w:ascii="Times New Roman" w:hAnsi="Times New Roman" w:cs="Times New Roman"/>
          <w:noProof/>
          <w:color w:val="000000" w:themeColor="text1"/>
        </w:rPr>
        <mc:AlternateContent>
          <mc:Choice Requires="wps">
            <w:drawing>
              <wp:anchor distT="0" distB="0" distL="114300" distR="114300" simplePos="0" relativeHeight="251709440" behindDoc="1" locked="0" layoutInCell="1" allowOverlap="1" wp14:anchorId="34FF7E21" wp14:editId="48967FEB">
                <wp:simplePos x="0" y="0"/>
                <wp:positionH relativeFrom="page">
                  <wp:posOffset>373380</wp:posOffset>
                </wp:positionH>
                <wp:positionV relativeFrom="page">
                  <wp:posOffset>368300</wp:posOffset>
                </wp:positionV>
                <wp:extent cx="1270" cy="9328150"/>
                <wp:effectExtent l="0" t="0" r="0" b="63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28150"/>
                        </a:xfrm>
                        <a:custGeom>
                          <a:avLst/>
                          <a:gdLst>
                            <a:gd name="T0" fmla="+- 0 14489 580"/>
                            <a:gd name="T1" fmla="*/ 14489 h 14690"/>
                            <a:gd name="T2" fmla="+- 0 15270 580"/>
                            <a:gd name="T3" fmla="*/ 15270 h 14690"/>
                            <a:gd name="T4" fmla="+- 0 11905 580"/>
                            <a:gd name="T5" fmla="*/ 11905 h 14690"/>
                            <a:gd name="T6" fmla="+- 0 14489 580"/>
                            <a:gd name="T7" fmla="*/ 14489 h 14690"/>
                            <a:gd name="T8" fmla="+- 0 9322 580"/>
                            <a:gd name="T9" fmla="*/ 9322 h 14690"/>
                            <a:gd name="T10" fmla="+- 0 11905 580"/>
                            <a:gd name="T11" fmla="*/ 11905 h 14690"/>
                            <a:gd name="T12" fmla="+- 0 6738 580"/>
                            <a:gd name="T13" fmla="*/ 6738 h 14690"/>
                            <a:gd name="T14" fmla="+- 0 9322 580"/>
                            <a:gd name="T15" fmla="*/ 9322 h 14690"/>
                            <a:gd name="T16" fmla="+- 0 4155 580"/>
                            <a:gd name="T17" fmla="*/ 4155 h 14690"/>
                            <a:gd name="T18" fmla="+- 0 6738 580"/>
                            <a:gd name="T19" fmla="*/ 6738 h 14690"/>
                            <a:gd name="T20" fmla="+- 0 1571 580"/>
                            <a:gd name="T21" fmla="*/ 1571 h 14690"/>
                            <a:gd name="T22" fmla="+- 0 4155 580"/>
                            <a:gd name="T23" fmla="*/ 4155 h 14690"/>
                            <a:gd name="T24" fmla="+- 0 580 580"/>
                            <a:gd name="T25" fmla="*/ 580 h 14690"/>
                            <a:gd name="T26" fmla="+- 0 1571 580"/>
                            <a:gd name="T27" fmla="*/ 1571 h 14690"/>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4690">
                              <a:moveTo>
                                <a:pt x="0" y="13909"/>
                              </a:moveTo>
                              <a:lnTo>
                                <a:pt x="0" y="14690"/>
                              </a:lnTo>
                              <a:moveTo>
                                <a:pt x="0" y="11325"/>
                              </a:moveTo>
                              <a:lnTo>
                                <a:pt x="0" y="13909"/>
                              </a:lnTo>
                              <a:moveTo>
                                <a:pt x="0" y="8742"/>
                              </a:moveTo>
                              <a:lnTo>
                                <a:pt x="0" y="11325"/>
                              </a:lnTo>
                              <a:moveTo>
                                <a:pt x="0" y="6158"/>
                              </a:moveTo>
                              <a:lnTo>
                                <a:pt x="0" y="8742"/>
                              </a:lnTo>
                              <a:moveTo>
                                <a:pt x="0" y="3575"/>
                              </a:moveTo>
                              <a:lnTo>
                                <a:pt x="0" y="6158"/>
                              </a:lnTo>
                              <a:moveTo>
                                <a:pt x="0" y="991"/>
                              </a:moveTo>
                              <a:lnTo>
                                <a:pt x="0" y="3575"/>
                              </a:lnTo>
                              <a:moveTo>
                                <a:pt x="0" y="0"/>
                              </a:moveTo>
                              <a:lnTo>
                                <a:pt x="0" y="991"/>
                              </a:lnTo>
                            </a:path>
                          </a:pathLst>
                        </a:custGeom>
                        <a:noFill/>
                        <a:ln w="9538">
                          <a:solidFill>
                            <a:srgbClr val="E7E7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CCCE8B" id="AutoShape 2" o:spid="_x0000_s1026" style="position:absolute;margin-left:29.4pt;margin-top:29pt;width:.1pt;height:734.5pt;z-index:-25160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" path="m,13909r,781m,11325r,2584m,8742r,2583m,6158l,8742m,3575l,6158m,991l,3575m,l,991e" filled="f" strokecolor="#e7e7e7" strokeweight=".26494mm">
                <v:path arrowok="t" o:connecttype="custom" o:connectlocs="0,9200515;0,9696450;0,7559675;0,9200515;0,5919470;0,7559675;0,4278630;0,5919470;0,2638425;0,4278630;0,997585;0,2638425;0,368300;0,997585" o:connectangles="0,0,0,0,0,0,0,0,0,0,0,0,0,0"/>
                <w10:wrap anchorx="page" anchory="page"/>
              </v:shape>
            </w:pict>
          </mc:Fallback>
        </mc:AlternateContent>
      </w:r>
    </w:p>
    <w:tbl>
      <w:tblPr>
        <w:tblW w:w="0" w:type="auto"/>
        <w:tblInd w:w="167"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782"/>
        <w:gridCol w:w="2975"/>
        <w:gridCol w:w="2820"/>
        <w:gridCol w:w="3187"/>
        <w:gridCol w:w="478"/>
      </w:tblGrid>
      <w:tr w:rsidR="000E0856" w:rsidRPr="0030693F" w14:paraId="47B118ED" w14:textId="77777777" w:rsidTr="002E67A3">
        <w:trPr>
          <w:trHeight w:hRule="exact" w:val="990"/>
        </w:trPr>
        <w:tc>
          <w:tcPr>
            <w:tcW w:w="782" w:type="dxa"/>
          </w:tcPr>
          <w:p w14:paraId="30A215F2" w14:textId="77777777" w:rsidR="000E0856" w:rsidRPr="0030693F" w:rsidRDefault="000E0856" w:rsidP="000E0856">
            <w:pPr>
              <w:outlineLvl w:val="0"/>
              <w:rPr>
                <w:rFonts w:ascii="Times New Roman" w:hAnsi="Times New Roman" w:cs="Times New Roman"/>
                <w:color w:val="000000" w:themeColor="text1"/>
              </w:rPr>
            </w:pPr>
          </w:p>
        </w:tc>
        <w:tc>
          <w:tcPr>
            <w:tcW w:w="2975" w:type="dxa"/>
          </w:tcPr>
          <w:p w14:paraId="5530C1A9" w14:textId="77777777" w:rsidR="000E0856" w:rsidRPr="0030693F" w:rsidRDefault="000E0856" w:rsidP="000E0856">
            <w:pPr>
              <w:outlineLvl w:val="0"/>
              <w:rPr>
                <w:rFonts w:ascii="Times New Roman" w:hAnsi="Times New Roman" w:cs="Times New Roman"/>
                <w:color w:val="000000" w:themeColor="text1"/>
              </w:rPr>
            </w:pPr>
          </w:p>
        </w:tc>
        <w:tc>
          <w:tcPr>
            <w:tcW w:w="2820" w:type="dxa"/>
          </w:tcPr>
          <w:p w14:paraId="4A8254C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rticle</w:t>
            </w:r>
          </w:p>
          <w:p w14:paraId="04FA8F4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1B56CFB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6C6A5E50"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3B599938" w14:textId="77777777" w:rsidTr="002E67A3">
        <w:trPr>
          <w:trHeight w:hRule="exact" w:val="2583"/>
        </w:trPr>
        <w:tc>
          <w:tcPr>
            <w:tcW w:w="782" w:type="dxa"/>
          </w:tcPr>
          <w:p w14:paraId="70160B4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9</w:t>
            </w:r>
          </w:p>
        </w:tc>
        <w:tc>
          <w:tcPr>
            <w:tcW w:w="2975" w:type="dxa"/>
          </w:tcPr>
          <w:p w14:paraId="18BC3C3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care Priority Setting)</w:t>
            </w:r>
          </w:p>
        </w:tc>
        <w:tc>
          <w:tcPr>
            <w:tcW w:w="2820" w:type="dxa"/>
          </w:tcPr>
          <w:p w14:paraId="085F39D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483AAC7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0DF8513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0A51677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6FFB96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21D31F0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2</w:t>
            </w:r>
          </w:p>
        </w:tc>
      </w:tr>
      <w:tr w:rsidR="000E0856" w:rsidRPr="0030693F" w14:paraId="45B56E73" w14:textId="77777777" w:rsidTr="002E67A3">
        <w:trPr>
          <w:trHeight w:hRule="exact" w:val="2583"/>
        </w:trPr>
        <w:tc>
          <w:tcPr>
            <w:tcW w:w="782" w:type="dxa"/>
          </w:tcPr>
          <w:p w14:paraId="7757DF1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8</w:t>
            </w:r>
          </w:p>
        </w:tc>
        <w:tc>
          <w:tcPr>
            <w:tcW w:w="2975" w:type="dxa"/>
          </w:tcPr>
          <w:p w14:paraId="01168F3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Health Care Priority Setting)</w:t>
            </w:r>
          </w:p>
        </w:tc>
        <w:tc>
          <w:tcPr>
            <w:tcW w:w="2820" w:type="dxa"/>
          </w:tcPr>
          <w:p w14:paraId="597FD47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1806C3A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568BDA1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E3AA60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3B01510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3C8E99F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4</w:t>
            </w:r>
          </w:p>
        </w:tc>
      </w:tr>
      <w:tr w:rsidR="000E0856" w:rsidRPr="0030693F" w14:paraId="1B4B07D2" w14:textId="77777777" w:rsidTr="002E67A3">
        <w:trPr>
          <w:trHeight w:hRule="exact" w:val="2583"/>
        </w:trPr>
        <w:tc>
          <w:tcPr>
            <w:tcW w:w="782" w:type="dxa"/>
          </w:tcPr>
          <w:p w14:paraId="5C5B03D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lastRenderedPageBreak/>
              <w:t>S7</w:t>
            </w:r>
          </w:p>
        </w:tc>
        <w:tc>
          <w:tcPr>
            <w:tcW w:w="2975" w:type="dxa"/>
          </w:tcPr>
          <w:p w14:paraId="2AAE8B8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Health Care Priority Setting)</w:t>
            </w:r>
          </w:p>
        </w:tc>
        <w:tc>
          <w:tcPr>
            <w:tcW w:w="2820" w:type="dxa"/>
          </w:tcPr>
          <w:p w14:paraId="052B4D4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6941509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09BDDE5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5406900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1ACF7A9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249FA35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5</w:t>
            </w:r>
          </w:p>
        </w:tc>
      </w:tr>
      <w:tr w:rsidR="000E0856" w:rsidRPr="0030693F" w14:paraId="2201F0D9" w14:textId="77777777" w:rsidTr="002E67A3">
        <w:trPr>
          <w:trHeight w:hRule="exact" w:val="2583"/>
        </w:trPr>
        <w:tc>
          <w:tcPr>
            <w:tcW w:w="782" w:type="dxa"/>
          </w:tcPr>
          <w:p w14:paraId="2877BF6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6</w:t>
            </w:r>
          </w:p>
        </w:tc>
        <w:tc>
          <w:tcPr>
            <w:tcW w:w="2975" w:type="dxa"/>
          </w:tcPr>
          <w:p w14:paraId="14F5E00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Care Priority Setting)</w:t>
            </w:r>
          </w:p>
        </w:tc>
        <w:tc>
          <w:tcPr>
            <w:tcW w:w="2820" w:type="dxa"/>
          </w:tcPr>
          <w:p w14:paraId="379F523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7620F4B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695A202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419026D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22F32E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77C0296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w:t>
            </w:r>
          </w:p>
        </w:tc>
      </w:tr>
      <w:tr w:rsidR="000E0856" w:rsidRPr="0030693F" w14:paraId="2140698C" w14:textId="77777777" w:rsidTr="002E67A3">
        <w:trPr>
          <w:trHeight w:hRule="exact" w:val="2583"/>
        </w:trPr>
        <w:tc>
          <w:tcPr>
            <w:tcW w:w="782" w:type="dxa"/>
          </w:tcPr>
          <w:p w14:paraId="3F817BC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5</w:t>
            </w:r>
          </w:p>
        </w:tc>
        <w:tc>
          <w:tcPr>
            <w:tcW w:w="2975" w:type="dxa"/>
          </w:tcPr>
          <w:p w14:paraId="6576CEB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Care Priority Setting</w:t>
            </w:r>
          </w:p>
        </w:tc>
        <w:tc>
          <w:tcPr>
            <w:tcW w:w="2820" w:type="dxa"/>
          </w:tcPr>
          <w:p w14:paraId="19E6517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33D071DD"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5EACFC22"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2D517DD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A54901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478" w:type="dxa"/>
          </w:tcPr>
          <w:p w14:paraId="0929BCE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9</w:t>
            </w:r>
          </w:p>
        </w:tc>
      </w:tr>
      <w:tr w:rsidR="000E0856" w:rsidRPr="0030693F" w14:paraId="78660C39" w14:textId="77777777" w:rsidTr="002E67A3">
        <w:trPr>
          <w:trHeight w:hRule="exact" w:val="764"/>
        </w:trPr>
        <w:tc>
          <w:tcPr>
            <w:tcW w:w="782" w:type="dxa"/>
          </w:tcPr>
          <w:p w14:paraId="3F1DD6D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4</w:t>
            </w:r>
          </w:p>
        </w:tc>
        <w:tc>
          <w:tcPr>
            <w:tcW w:w="2975" w:type="dxa"/>
          </w:tcPr>
          <w:p w14:paraId="76C875D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Health Priority Setting)</w:t>
            </w:r>
          </w:p>
        </w:tc>
        <w:tc>
          <w:tcPr>
            <w:tcW w:w="2820" w:type="dxa"/>
          </w:tcPr>
          <w:p w14:paraId="035D6A4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w:t>
            </w:r>
          </w:p>
        </w:tc>
        <w:tc>
          <w:tcPr>
            <w:tcW w:w="3187" w:type="dxa"/>
          </w:tcPr>
          <w:p w14:paraId="31C245D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w:t>
            </w:r>
          </w:p>
        </w:tc>
        <w:tc>
          <w:tcPr>
            <w:tcW w:w="478" w:type="dxa"/>
          </w:tcPr>
          <w:p w14:paraId="04FCFC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0</w:t>
            </w:r>
          </w:p>
        </w:tc>
      </w:tr>
    </w:tbl>
    <w:p w14:paraId="747ACCD8" w14:textId="77777777" w:rsidR="000E0856" w:rsidRPr="0030693F" w:rsidRDefault="000E0856" w:rsidP="000E0856">
      <w:pPr>
        <w:outlineLvl w:val="0"/>
        <w:rPr>
          <w:rFonts w:ascii="Times New Roman" w:hAnsi="Times New Roman" w:cs="Times New Roman"/>
          <w:color w:val="000000" w:themeColor="text1"/>
        </w:rPr>
      </w:pPr>
    </w:p>
    <w:tbl>
      <w:tblPr>
        <w:tblW w:w="0" w:type="auto"/>
        <w:tblInd w:w="160" w:type="dxa"/>
        <w:tblBorders>
          <w:top w:val="nil"/>
          <w:left w:val="nil"/>
          <w:bottom w:val="nil"/>
          <w:right w:val="nil"/>
          <w:insideH w:val="nil"/>
          <w:insideV w:val="nil"/>
        </w:tblBorders>
        <w:tblLayout w:type="fixed"/>
        <w:tblCellMar>
          <w:left w:w="0" w:type="dxa"/>
          <w:right w:w="0" w:type="dxa"/>
        </w:tblCellMar>
        <w:tblLook w:val="01E0" w:firstRow="1" w:lastRow="1" w:firstColumn="1" w:lastColumn="1" w:noHBand="0" w:noVBand="0"/>
      </w:tblPr>
      <w:tblGrid>
        <w:gridCol w:w="782"/>
        <w:gridCol w:w="2689"/>
        <w:gridCol w:w="3107"/>
        <w:gridCol w:w="3187"/>
        <w:gridCol w:w="1320"/>
      </w:tblGrid>
      <w:tr w:rsidR="000E0856" w:rsidRPr="0030693F" w14:paraId="79059696" w14:textId="77777777" w:rsidTr="002E67A3">
        <w:trPr>
          <w:trHeight w:hRule="exact" w:val="1891"/>
        </w:trPr>
        <w:tc>
          <w:tcPr>
            <w:tcW w:w="3471" w:type="dxa"/>
            <w:gridSpan w:val="2"/>
            <w:tcBorders>
              <w:left w:val="single" w:sz="6" w:space="0" w:color="E7E7E7"/>
            </w:tcBorders>
          </w:tcPr>
          <w:p w14:paraId="26116E16" w14:textId="77777777" w:rsidR="000E0856" w:rsidRPr="0030693F" w:rsidRDefault="000E0856" w:rsidP="000E0856">
            <w:pPr>
              <w:outlineLvl w:val="0"/>
              <w:rPr>
                <w:rFonts w:ascii="Times New Roman" w:hAnsi="Times New Roman" w:cs="Times New Roman"/>
                <w:color w:val="000000" w:themeColor="text1"/>
              </w:rPr>
            </w:pPr>
          </w:p>
        </w:tc>
        <w:tc>
          <w:tcPr>
            <w:tcW w:w="3107" w:type="dxa"/>
          </w:tcPr>
          <w:p w14:paraId="05B8FFF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shed Date: 19690101­20170531;</w:t>
            </w:r>
          </w:p>
          <w:p w14:paraId="25403C2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2C50C8C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3233A35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Screen ­ Advanced Search</w:t>
            </w:r>
          </w:p>
          <w:p w14:paraId="020DC55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6557EC00" w14:textId="77777777" w:rsidR="000E0856" w:rsidRPr="0030693F" w:rsidRDefault="000E0856" w:rsidP="000E0856">
            <w:pPr>
              <w:outlineLvl w:val="0"/>
              <w:rPr>
                <w:rFonts w:ascii="Times New Roman" w:hAnsi="Times New Roman" w:cs="Times New Roman"/>
                <w:color w:val="000000" w:themeColor="text1"/>
              </w:rPr>
            </w:pPr>
          </w:p>
        </w:tc>
      </w:tr>
      <w:tr w:rsidR="000E0856" w:rsidRPr="0030693F" w14:paraId="305A6445" w14:textId="77777777" w:rsidTr="002E67A3">
        <w:trPr>
          <w:trHeight w:hRule="exact" w:val="2583"/>
        </w:trPr>
        <w:tc>
          <w:tcPr>
            <w:tcW w:w="782" w:type="dxa"/>
            <w:tcBorders>
              <w:left w:val="single" w:sz="6" w:space="0" w:color="E7E7E7"/>
            </w:tcBorders>
          </w:tcPr>
          <w:p w14:paraId="666F007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3</w:t>
            </w:r>
          </w:p>
        </w:tc>
        <w:tc>
          <w:tcPr>
            <w:tcW w:w="2689" w:type="dxa"/>
          </w:tcPr>
          <w:p w14:paraId="4B7288F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AB Priority Setting</w:t>
            </w:r>
          </w:p>
        </w:tc>
        <w:tc>
          <w:tcPr>
            <w:tcW w:w="3107" w:type="dxa"/>
          </w:tcPr>
          <w:p w14:paraId="03FD1F2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20A0260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3AE0C49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5BE2EF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2C08449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543C822A"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04</w:t>
            </w:r>
          </w:p>
        </w:tc>
      </w:tr>
      <w:tr w:rsidR="000E0856" w:rsidRPr="0030693F" w14:paraId="73538C9D" w14:textId="77777777" w:rsidTr="002E67A3">
        <w:trPr>
          <w:trHeight w:hRule="exact" w:val="2583"/>
        </w:trPr>
        <w:tc>
          <w:tcPr>
            <w:tcW w:w="782" w:type="dxa"/>
            <w:tcBorders>
              <w:left w:val="single" w:sz="6" w:space="0" w:color="E7E7E7"/>
            </w:tcBorders>
          </w:tcPr>
          <w:p w14:paraId="16C56AD5"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lastRenderedPageBreak/>
              <w:t>S2</w:t>
            </w:r>
          </w:p>
        </w:tc>
        <w:tc>
          <w:tcPr>
            <w:tcW w:w="2689" w:type="dxa"/>
          </w:tcPr>
          <w:p w14:paraId="2EA036F6"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TI Priority Setting</w:t>
            </w:r>
          </w:p>
        </w:tc>
        <w:tc>
          <w:tcPr>
            <w:tcW w:w="3107" w:type="dxa"/>
          </w:tcPr>
          <w:p w14:paraId="53693D14"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07590D9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7E6A63B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Pr>
          <w:p w14:paraId="527F6C58"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7D6C4D4C"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right w:val="single" w:sz="6" w:space="0" w:color="E7E7E7"/>
            </w:tcBorders>
          </w:tcPr>
          <w:p w14:paraId="3EDE5AF0"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62</w:t>
            </w:r>
          </w:p>
        </w:tc>
      </w:tr>
      <w:tr w:rsidR="000E0856" w:rsidRPr="0030693F" w14:paraId="0D440DCC" w14:textId="77777777" w:rsidTr="002E67A3">
        <w:trPr>
          <w:trHeight w:hRule="exact" w:val="2592"/>
        </w:trPr>
        <w:tc>
          <w:tcPr>
            <w:tcW w:w="782" w:type="dxa"/>
            <w:tcBorders>
              <w:left w:val="single" w:sz="6" w:space="0" w:color="E7E7E7"/>
              <w:bottom w:val="single" w:sz="6" w:space="0" w:color="E7E7E7"/>
            </w:tcBorders>
          </w:tcPr>
          <w:p w14:paraId="674664A9"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1</w:t>
            </w:r>
          </w:p>
        </w:tc>
        <w:tc>
          <w:tcPr>
            <w:tcW w:w="2689" w:type="dxa"/>
            <w:tcBorders>
              <w:bottom w:val="single" w:sz="6" w:space="0" w:color="E7E7E7"/>
            </w:tcBorders>
          </w:tcPr>
          <w:p w14:paraId="12908A87"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riority Setting)</w:t>
            </w:r>
          </w:p>
        </w:tc>
        <w:tc>
          <w:tcPr>
            <w:tcW w:w="3107" w:type="dxa"/>
            <w:tcBorders>
              <w:bottom w:val="single" w:sz="6" w:space="0" w:color="E7E7E7"/>
            </w:tcBorders>
          </w:tcPr>
          <w:p w14:paraId="4E1F1C6F"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Limiters ­ Scholarly (Peer Reviewed) Journals; Published Date: 19690101­20170531;</w:t>
            </w:r>
          </w:p>
          <w:p w14:paraId="1A929B6E"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Publication Type: Journal Article</w:t>
            </w:r>
          </w:p>
          <w:p w14:paraId="05617AEB"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Search modes ­ Boolean/Phrase</w:t>
            </w:r>
          </w:p>
        </w:tc>
        <w:tc>
          <w:tcPr>
            <w:tcW w:w="3187" w:type="dxa"/>
            <w:tcBorders>
              <w:bottom w:val="single" w:sz="6" w:space="0" w:color="E7E7E7"/>
            </w:tcBorders>
          </w:tcPr>
          <w:p w14:paraId="07B5467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Interface ­ EBSCOhost Research Databases Search Screen ­ Advanced Search</w:t>
            </w:r>
          </w:p>
          <w:p w14:paraId="505C11F3"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Database ­ EconLit with Full Text</w:t>
            </w:r>
          </w:p>
        </w:tc>
        <w:tc>
          <w:tcPr>
            <w:tcW w:w="1320" w:type="dxa"/>
            <w:tcBorders>
              <w:bottom w:val="single" w:sz="6" w:space="0" w:color="E7E7E7"/>
              <w:right w:val="single" w:sz="6" w:space="0" w:color="E7E7E7"/>
            </w:tcBorders>
          </w:tcPr>
          <w:p w14:paraId="77297A41" w14:textId="77777777" w:rsidR="000E0856" w:rsidRPr="0030693F" w:rsidRDefault="000E0856" w:rsidP="000E0856">
            <w:pPr>
              <w:outlineLvl w:val="0"/>
              <w:rPr>
                <w:rFonts w:ascii="Times New Roman" w:hAnsi="Times New Roman" w:cs="Times New Roman"/>
                <w:color w:val="000000" w:themeColor="text1"/>
              </w:rPr>
            </w:pPr>
            <w:r w:rsidRPr="0030693F">
              <w:rPr>
                <w:rFonts w:ascii="Times New Roman" w:hAnsi="Times New Roman" w:cs="Times New Roman"/>
                <w:color w:val="000000" w:themeColor="text1"/>
              </w:rPr>
              <w:t>140</w:t>
            </w:r>
          </w:p>
        </w:tc>
      </w:tr>
    </w:tbl>
    <w:p w14:paraId="06D1FA18" w14:textId="77777777" w:rsidR="000E0856" w:rsidRPr="0030693F" w:rsidRDefault="000E0856" w:rsidP="000E0856">
      <w:pPr>
        <w:outlineLvl w:val="0"/>
        <w:rPr>
          <w:rFonts w:ascii="Times New Roman" w:hAnsi="Times New Roman" w:cs="Times New Roman"/>
          <w:color w:val="000000" w:themeColor="text1"/>
        </w:rPr>
      </w:pPr>
    </w:p>
    <w:p w14:paraId="2E0F462F" w14:textId="77777777" w:rsidR="000E0856" w:rsidRPr="0030693F" w:rsidRDefault="000E0856" w:rsidP="005174E1">
      <w:pPr>
        <w:outlineLvl w:val="0"/>
        <w:rPr>
          <w:rFonts w:ascii="Times New Roman" w:hAnsi="Times New Roman" w:cs="Times New Roman"/>
          <w:color w:val="000000" w:themeColor="text1"/>
        </w:rPr>
      </w:pPr>
    </w:p>
    <w:p w14:paraId="05C16BCF" w14:textId="089CA149" w:rsidR="004E0680" w:rsidRDefault="004E0680" w:rsidP="004E0680">
      <w:pPr>
        <w:jc w:val="center"/>
        <w:rPr>
          <w:rFonts w:ascii="Times New Roman" w:hAnsi="Times New Roman" w:cs="Times New Roman"/>
          <w:b/>
          <w:color w:val="000000" w:themeColor="text1"/>
        </w:rPr>
      </w:pPr>
    </w:p>
    <w:p w14:paraId="6206B5B1" w14:textId="77777777" w:rsidR="004E0680" w:rsidRPr="004E0680" w:rsidRDefault="004E0680" w:rsidP="004E0680">
      <w:pPr>
        <w:rPr>
          <w:rFonts w:ascii="Times New Roman" w:hAnsi="Times New Roman" w:cs="Times New Roman"/>
        </w:rPr>
      </w:pPr>
    </w:p>
    <w:p w14:paraId="48E69855" w14:textId="77777777" w:rsidR="004E0680" w:rsidRPr="004E0680" w:rsidRDefault="004E0680" w:rsidP="004E0680">
      <w:pPr>
        <w:rPr>
          <w:rFonts w:ascii="Times New Roman" w:hAnsi="Times New Roman" w:cs="Times New Roman"/>
        </w:rPr>
      </w:pPr>
    </w:p>
    <w:p w14:paraId="24396C4B" w14:textId="77777777" w:rsidR="004E0680" w:rsidRPr="004E0680" w:rsidRDefault="004E0680" w:rsidP="004E0680">
      <w:pPr>
        <w:rPr>
          <w:rFonts w:ascii="Times New Roman" w:hAnsi="Times New Roman" w:cs="Times New Roman"/>
        </w:rPr>
      </w:pPr>
    </w:p>
    <w:p w14:paraId="6B497B7F" w14:textId="77777777" w:rsidR="004E0680" w:rsidRPr="004E0680" w:rsidRDefault="004E0680" w:rsidP="004E0680">
      <w:pPr>
        <w:rPr>
          <w:rFonts w:ascii="Times New Roman" w:hAnsi="Times New Roman" w:cs="Times New Roman"/>
        </w:rPr>
      </w:pPr>
    </w:p>
    <w:p w14:paraId="75C13521" w14:textId="77777777" w:rsidR="004E0680" w:rsidRPr="004E0680" w:rsidRDefault="004E0680" w:rsidP="004E0680">
      <w:pPr>
        <w:rPr>
          <w:rFonts w:ascii="Times New Roman" w:hAnsi="Times New Roman" w:cs="Times New Roman"/>
        </w:rPr>
      </w:pPr>
    </w:p>
    <w:p w14:paraId="3CD781E1" w14:textId="77777777" w:rsidR="004E0680" w:rsidRPr="004E0680" w:rsidRDefault="004E0680" w:rsidP="004E0680">
      <w:pPr>
        <w:rPr>
          <w:rFonts w:ascii="Times New Roman" w:hAnsi="Times New Roman" w:cs="Times New Roman"/>
        </w:rPr>
      </w:pPr>
    </w:p>
    <w:p w14:paraId="0083F248" w14:textId="77777777" w:rsidR="004E0680" w:rsidRPr="004E0680" w:rsidRDefault="004E0680" w:rsidP="004E0680">
      <w:pPr>
        <w:rPr>
          <w:rFonts w:ascii="Times New Roman" w:hAnsi="Times New Roman" w:cs="Times New Roman"/>
        </w:rPr>
      </w:pPr>
    </w:p>
    <w:p w14:paraId="4E2B2746" w14:textId="77777777" w:rsidR="004E0680" w:rsidRPr="004E0680" w:rsidRDefault="004E0680" w:rsidP="004E0680">
      <w:pPr>
        <w:rPr>
          <w:rFonts w:ascii="Times New Roman" w:hAnsi="Times New Roman" w:cs="Times New Roman"/>
        </w:rPr>
      </w:pPr>
    </w:p>
    <w:p w14:paraId="40788819" w14:textId="77777777" w:rsidR="004E0680" w:rsidRPr="004E0680" w:rsidRDefault="004E0680" w:rsidP="004E0680">
      <w:pPr>
        <w:rPr>
          <w:rFonts w:ascii="Times New Roman" w:hAnsi="Times New Roman" w:cs="Times New Roman"/>
        </w:rPr>
      </w:pPr>
    </w:p>
    <w:p w14:paraId="790338B7" w14:textId="77777777" w:rsidR="004E0680" w:rsidRPr="004E0680" w:rsidRDefault="004E0680" w:rsidP="004E0680">
      <w:pPr>
        <w:rPr>
          <w:rFonts w:ascii="Times New Roman" w:hAnsi="Times New Roman" w:cs="Times New Roman"/>
        </w:rPr>
      </w:pPr>
    </w:p>
    <w:p w14:paraId="232AD16E" w14:textId="77777777" w:rsidR="004E0680" w:rsidRPr="004E0680" w:rsidRDefault="004E0680" w:rsidP="004E0680">
      <w:pPr>
        <w:rPr>
          <w:rFonts w:ascii="Times New Roman" w:hAnsi="Times New Roman" w:cs="Times New Roman"/>
        </w:rPr>
      </w:pPr>
    </w:p>
    <w:p w14:paraId="72D05885" w14:textId="77777777" w:rsidR="004E0680" w:rsidRPr="004E0680" w:rsidRDefault="004E0680" w:rsidP="004E0680">
      <w:pPr>
        <w:rPr>
          <w:rFonts w:ascii="Times New Roman" w:hAnsi="Times New Roman" w:cs="Times New Roman"/>
        </w:rPr>
      </w:pPr>
    </w:p>
    <w:p w14:paraId="750FCF7B" w14:textId="77777777" w:rsidR="004E0680" w:rsidRPr="004E0680" w:rsidRDefault="004E0680" w:rsidP="004E0680">
      <w:pPr>
        <w:rPr>
          <w:rFonts w:ascii="Times New Roman" w:hAnsi="Times New Roman" w:cs="Times New Roman"/>
        </w:rPr>
      </w:pPr>
    </w:p>
    <w:p w14:paraId="25137FD5" w14:textId="77777777" w:rsidR="004E0680" w:rsidRPr="004E0680" w:rsidRDefault="004E0680" w:rsidP="004E0680">
      <w:pPr>
        <w:rPr>
          <w:rFonts w:ascii="Times New Roman" w:hAnsi="Times New Roman" w:cs="Times New Roman"/>
        </w:rPr>
      </w:pPr>
    </w:p>
    <w:p w14:paraId="605B0D04" w14:textId="77777777" w:rsidR="004E0680" w:rsidRPr="004E0680" w:rsidRDefault="004E0680" w:rsidP="004E0680">
      <w:pPr>
        <w:rPr>
          <w:rFonts w:ascii="Times New Roman" w:hAnsi="Times New Roman" w:cs="Times New Roman"/>
        </w:rPr>
      </w:pPr>
    </w:p>
    <w:p w14:paraId="03BDECEB" w14:textId="77777777" w:rsidR="004E0680" w:rsidRPr="004E0680" w:rsidRDefault="004E0680" w:rsidP="004E0680">
      <w:pPr>
        <w:rPr>
          <w:rFonts w:ascii="Times New Roman" w:hAnsi="Times New Roman" w:cs="Times New Roman"/>
        </w:rPr>
      </w:pPr>
    </w:p>
    <w:p w14:paraId="540D601B" w14:textId="77777777" w:rsidR="004E0680" w:rsidRPr="004E0680" w:rsidRDefault="004E0680" w:rsidP="004E0680">
      <w:pPr>
        <w:rPr>
          <w:rFonts w:ascii="Times New Roman" w:hAnsi="Times New Roman" w:cs="Times New Roman"/>
        </w:rPr>
      </w:pPr>
    </w:p>
    <w:p w14:paraId="7295ACBB" w14:textId="77777777" w:rsidR="004E0680" w:rsidRPr="004E0680" w:rsidRDefault="004E0680" w:rsidP="004E0680">
      <w:pPr>
        <w:rPr>
          <w:rFonts w:ascii="Times New Roman" w:hAnsi="Times New Roman" w:cs="Times New Roman"/>
        </w:rPr>
      </w:pPr>
    </w:p>
    <w:p w14:paraId="588EAACB" w14:textId="77777777" w:rsidR="004E0680" w:rsidRPr="004E0680" w:rsidRDefault="004E0680" w:rsidP="004E0680">
      <w:pPr>
        <w:rPr>
          <w:rFonts w:ascii="Times New Roman" w:hAnsi="Times New Roman" w:cs="Times New Roman"/>
        </w:rPr>
      </w:pPr>
    </w:p>
    <w:p w14:paraId="17C7155B" w14:textId="77777777" w:rsidR="004E0680" w:rsidRPr="004E0680" w:rsidRDefault="004E0680" w:rsidP="004E0680">
      <w:pPr>
        <w:rPr>
          <w:rFonts w:ascii="Times New Roman" w:hAnsi="Times New Roman" w:cs="Times New Roman"/>
        </w:rPr>
      </w:pPr>
    </w:p>
    <w:p w14:paraId="300FF45F" w14:textId="77777777" w:rsidR="004E0680" w:rsidRPr="004E0680" w:rsidRDefault="004E0680" w:rsidP="004E0680">
      <w:pPr>
        <w:rPr>
          <w:rFonts w:ascii="Times New Roman" w:hAnsi="Times New Roman" w:cs="Times New Roman"/>
        </w:rPr>
      </w:pPr>
    </w:p>
    <w:p w14:paraId="051FCB91" w14:textId="77777777" w:rsidR="004E0680" w:rsidRPr="004E0680" w:rsidRDefault="004E0680" w:rsidP="004E0680">
      <w:pPr>
        <w:rPr>
          <w:rFonts w:ascii="Times New Roman" w:hAnsi="Times New Roman" w:cs="Times New Roman"/>
        </w:rPr>
      </w:pPr>
    </w:p>
    <w:p w14:paraId="535C392F" w14:textId="77777777" w:rsidR="004E0680" w:rsidRDefault="004E0680" w:rsidP="004E0680">
      <w:pPr>
        <w:tabs>
          <w:tab w:val="left" w:pos="4771"/>
        </w:tabs>
        <w:rPr>
          <w:rFonts w:ascii="Times New Roman" w:hAnsi="Times New Roman" w:cs="Times New Roman"/>
        </w:rPr>
      </w:pPr>
    </w:p>
    <w:p w14:paraId="78F8728F" w14:textId="77777777" w:rsidR="004E0680" w:rsidRDefault="004E0680" w:rsidP="004E0680">
      <w:pPr>
        <w:tabs>
          <w:tab w:val="left" w:pos="4771"/>
        </w:tabs>
        <w:rPr>
          <w:rFonts w:ascii="Times New Roman" w:hAnsi="Times New Roman" w:cs="Times New Roman"/>
        </w:rPr>
      </w:pPr>
    </w:p>
    <w:p w14:paraId="090CF75E" w14:textId="77777777" w:rsidR="004E0680" w:rsidRDefault="004E0680" w:rsidP="004E0680">
      <w:pPr>
        <w:tabs>
          <w:tab w:val="left" w:pos="4771"/>
        </w:tabs>
        <w:rPr>
          <w:rFonts w:ascii="Times New Roman" w:hAnsi="Times New Roman" w:cs="Times New Roman"/>
        </w:rPr>
      </w:pPr>
    </w:p>
    <w:p w14:paraId="65E82CA8" w14:textId="77777777" w:rsidR="004E0680" w:rsidRDefault="004E0680" w:rsidP="004E0680">
      <w:pPr>
        <w:tabs>
          <w:tab w:val="left" w:pos="4771"/>
        </w:tabs>
        <w:rPr>
          <w:rFonts w:ascii="Times New Roman" w:hAnsi="Times New Roman" w:cs="Times New Roman"/>
        </w:rPr>
      </w:pPr>
    </w:p>
    <w:p w14:paraId="5D2D30BC" w14:textId="3EA6F830" w:rsidR="004E0680" w:rsidRDefault="004E0680" w:rsidP="004E0680">
      <w:pPr>
        <w:tabs>
          <w:tab w:val="left" w:pos="4771"/>
        </w:tabs>
        <w:rPr>
          <w:rFonts w:ascii="Times New Roman" w:hAnsi="Times New Roman" w:cs="Times New Roman"/>
        </w:rPr>
      </w:pPr>
    </w:p>
    <w:p w14:paraId="0FAE6A6C" w14:textId="770E1BE9" w:rsidR="004E0680" w:rsidRPr="00107AA5" w:rsidRDefault="004E0680" w:rsidP="002819C0">
      <w:pPr>
        <w:tabs>
          <w:tab w:val="left" w:pos="4771"/>
        </w:tabs>
        <w:jc w:val="center"/>
        <w:rPr>
          <w:rFonts w:ascii="Times New Roman" w:hAnsi="Times New Roman" w:cs="Times New Roman"/>
          <w:b/>
          <w:bCs/>
        </w:rPr>
      </w:pPr>
      <w:r w:rsidRPr="00107AA5">
        <w:rPr>
          <w:rFonts w:ascii="Times New Roman" w:hAnsi="Times New Roman" w:cs="Times New Roman"/>
          <w:b/>
          <w:bCs/>
        </w:rPr>
        <w:lastRenderedPageBreak/>
        <w:t xml:space="preserve">Supplementary </w:t>
      </w:r>
      <w:r w:rsidR="00241020" w:rsidRPr="00107AA5">
        <w:rPr>
          <w:rFonts w:ascii="Times New Roman" w:hAnsi="Times New Roman" w:cs="Times New Roman"/>
          <w:b/>
          <w:bCs/>
        </w:rPr>
        <w:t>Figure</w:t>
      </w:r>
      <w:r w:rsidRPr="00107AA5">
        <w:rPr>
          <w:rFonts w:ascii="Times New Roman" w:hAnsi="Times New Roman" w:cs="Times New Roman"/>
          <w:b/>
          <w:bCs/>
        </w:rPr>
        <w:t xml:space="preserve"> I: </w:t>
      </w:r>
      <w:r w:rsidR="00241020" w:rsidRPr="00107AA5">
        <w:rPr>
          <w:rFonts w:ascii="Times New Roman" w:hAnsi="Times New Roman" w:cs="Times New Roman"/>
          <w:b/>
          <w:bCs/>
        </w:rPr>
        <w:t xml:space="preserve">Year of </w:t>
      </w:r>
      <w:r w:rsidRPr="00107AA5">
        <w:rPr>
          <w:rFonts w:ascii="Times New Roman" w:hAnsi="Times New Roman" w:cs="Times New Roman"/>
          <w:b/>
          <w:bCs/>
        </w:rPr>
        <w:t>Included Studies</w:t>
      </w:r>
    </w:p>
    <w:p w14:paraId="268C1C89" w14:textId="365DEC41" w:rsidR="004E0680" w:rsidRPr="00107AA5" w:rsidRDefault="004E0680" w:rsidP="002819C0">
      <w:pPr>
        <w:tabs>
          <w:tab w:val="left" w:pos="4771"/>
        </w:tabs>
        <w:jc w:val="center"/>
        <w:rPr>
          <w:rFonts w:ascii="Times New Roman" w:hAnsi="Times New Roman" w:cs="Times New Roman"/>
          <w:b/>
          <w:bCs/>
        </w:rPr>
      </w:pPr>
    </w:p>
    <w:p w14:paraId="001F7077" w14:textId="043532AE" w:rsidR="004E0680" w:rsidRDefault="004E0680" w:rsidP="004E0680">
      <w:pPr>
        <w:tabs>
          <w:tab w:val="left" w:pos="4771"/>
        </w:tabs>
        <w:rPr>
          <w:rFonts w:ascii="Times New Roman" w:hAnsi="Times New Roman" w:cs="Times New Roman"/>
        </w:rPr>
      </w:pPr>
      <w:r>
        <w:rPr>
          <w:rFonts w:ascii="Times New Roman" w:hAnsi="Times New Roman" w:cs="Times New Roman"/>
          <w:b/>
          <w:noProof/>
          <w:color w:val="000000" w:themeColor="text1"/>
        </w:rPr>
        <w:drawing>
          <wp:anchor distT="0" distB="0" distL="114300" distR="114300" simplePos="0" relativeHeight="251710464" behindDoc="0" locked="0" layoutInCell="1" allowOverlap="1" wp14:anchorId="3E4C16F8" wp14:editId="18CE5E74">
            <wp:simplePos x="0" y="0"/>
            <wp:positionH relativeFrom="margin">
              <wp:posOffset>599440</wp:posOffset>
            </wp:positionH>
            <wp:positionV relativeFrom="margin">
              <wp:posOffset>290195</wp:posOffset>
            </wp:positionV>
            <wp:extent cx="3825875" cy="1866900"/>
            <wp:effectExtent l="0" t="0" r="0" b="0"/>
            <wp:wrapSquare wrapText="bothSides"/>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Screen Shot 2018-06-20 at 12.45.27 AM.png"/>
                    <pic:cNvPicPr/>
                  </pic:nvPicPr>
                  <pic:blipFill rotWithShape="1">
                    <a:blip r:embed="rId11"/>
                    <a:srcRect l="3316" t="4864" r="1459" b="1712"/>
                    <a:stretch/>
                  </pic:blipFill>
                  <pic:spPr bwMode="auto">
                    <a:xfrm>
                      <a:off x="0" y="0"/>
                      <a:ext cx="3825875" cy="1866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0CEB48" w14:textId="15EB9810" w:rsidR="004E0680" w:rsidRDefault="004E0680" w:rsidP="004E0680">
      <w:pPr>
        <w:tabs>
          <w:tab w:val="left" w:pos="4771"/>
        </w:tabs>
        <w:rPr>
          <w:rFonts w:ascii="Times New Roman" w:hAnsi="Times New Roman" w:cs="Times New Roman"/>
        </w:rPr>
      </w:pPr>
    </w:p>
    <w:p w14:paraId="2CFA6727" w14:textId="493EF4EC" w:rsidR="004E0680" w:rsidRDefault="004E0680" w:rsidP="004E0680">
      <w:pPr>
        <w:tabs>
          <w:tab w:val="left" w:pos="4771"/>
        </w:tabs>
        <w:rPr>
          <w:rFonts w:ascii="Times New Roman" w:hAnsi="Times New Roman" w:cs="Times New Roman"/>
        </w:rPr>
      </w:pPr>
    </w:p>
    <w:p w14:paraId="26DF4C20" w14:textId="6336D2DD" w:rsidR="002819C0" w:rsidRDefault="002819C0" w:rsidP="002819C0">
      <w:pPr>
        <w:jc w:val="center"/>
        <w:rPr>
          <w:rFonts w:ascii="Times New Roman" w:hAnsi="Times New Roman" w:cs="Times New Roman"/>
        </w:rPr>
      </w:pPr>
      <w:r>
        <w:rPr>
          <w:rFonts w:ascii="Times New Roman" w:hAnsi="Times New Roman" w:cs="Times New Roman"/>
          <w:b/>
          <w:noProof/>
          <w:color w:val="000000" w:themeColor="text1"/>
        </w:rPr>
        <w:drawing>
          <wp:anchor distT="0" distB="0" distL="114300" distR="114300" simplePos="0" relativeHeight="251712512" behindDoc="0" locked="0" layoutInCell="1" allowOverlap="1" wp14:anchorId="6FF84DEC" wp14:editId="611E51D9">
            <wp:simplePos x="0" y="0"/>
            <wp:positionH relativeFrom="margin">
              <wp:posOffset>1495425</wp:posOffset>
            </wp:positionH>
            <wp:positionV relativeFrom="margin">
              <wp:posOffset>3499816</wp:posOffset>
            </wp:positionV>
            <wp:extent cx="4258945" cy="2233930"/>
            <wp:effectExtent l="0" t="0" r="0" b="127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Figure 2.tiff"/>
                    <pic:cNvPicPr/>
                  </pic:nvPicPr>
                  <pic:blipFill rotWithShape="1">
                    <a:blip r:embed="rId12"/>
                    <a:srcRect l="11452" t="9187" r="8126" b="9903"/>
                    <a:stretch/>
                  </pic:blipFill>
                  <pic:spPr bwMode="auto">
                    <a:xfrm>
                      <a:off x="0" y="0"/>
                      <a:ext cx="4258945" cy="2233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9E955F" w14:textId="77777777" w:rsidR="002819C0" w:rsidRPr="002819C0" w:rsidRDefault="002819C0" w:rsidP="002819C0">
      <w:pPr>
        <w:rPr>
          <w:rFonts w:ascii="Times New Roman" w:hAnsi="Times New Roman" w:cs="Times New Roman"/>
        </w:rPr>
      </w:pPr>
    </w:p>
    <w:p w14:paraId="61BE2F8F" w14:textId="77777777" w:rsidR="002819C0" w:rsidRPr="002819C0" w:rsidRDefault="002819C0" w:rsidP="002819C0">
      <w:pPr>
        <w:rPr>
          <w:rFonts w:ascii="Times New Roman" w:hAnsi="Times New Roman" w:cs="Times New Roman"/>
        </w:rPr>
      </w:pPr>
    </w:p>
    <w:p w14:paraId="4503AAFF" w14:textId="77777777" w:rsidR="002819C0" w:rsidRPr="002819C0" w:rsidRDefault="002819C0" w:rsidP="002819C0">
      <w:pPr>
        <w:rPr>
          <w:rFonts w:ascii="Times New Roman" w:hAnsi="Times New Roman" w:cs="Times New Roman"/>
        </w:rPr>
      </w:pPr>
    </w:p>
    <w:p w14:paraId="49211E81" w14:textId="77777777" w:rsidR="002819C0" w:rsidRPr="002819C0" w:rsidRDefault="002819C0" w:rsidP="002819C0">
      <w:pPr>
        <w:rPr>
          <w:rFonts w:ascii="Times New Roman" w:hAnsi="Times New Roman" w:cs="Times New Roman"/>
        </w:rPr>
      </w:pPr>
    </w:p>
    <w:p w14:paraId="7CE16E6A" w14:textId="77777777" w:rsidR="002819C0" w:rsidRPr="002819C0" w:rsidRDefault="002819C0" w:rsidP="002819C0">
      <w:pPr>
        <w:rPr>
          <w:rFonts w:ascii="Times New Roman" w:hAnsi="Times New Roman" w:cs="Times New Roman"/>
        </w:rPr>
      </w:pPr>
    </w:p>
    <w:p w14:paraId="483FD447" w14:textId="77777777" w:rsidR="002819C0" w:rsidRPr="002819C0" w:rsidRDefault="002819C0" w:rsidP="002819C0">
      <w:pPr>
        <w:rPr>
          <w:rFonts w:ascii="Times New Roman" w:hAnsi="Times New Roman" w:cs="Times New Roman"/>
        </w:rPr>
      </w:pPr>
    </w:p>
    <w:p w14:paraId="77F651D4" w14:textId="77777777" w:rsidR="002819C0" w:rsidRPr="002819C0" w:rsidRDefault="002819C0" w:rsidP="002819C0">
      <w:pPr>
        <w:rPr>
          <w:rFonts w:ascii="Times New Roman" w:hAnsi="Times New Roman" w:cs="Times New Roman"/>
        </w:rPr>
      </w:pPr>
    </w:p>
    <w:p w14:paraId="14FDCBCE" w14:textId="77777777" w:rsidR="002819C0" w:rsidRPr="002819C0" w:rsidRDefault="002819C0" w:rsidP="002819C0">
      <w:pPr>
        <w:rPr>
          <w:rFonts w:ascii="Times New Roman" w:hAnsi="Times New Roman" w:cs="Times New Roman"/>
        </w:rPr>
      </w:pPr>
      <w:bookmarkStart w:id="0" w:name="_GoBack"/>
      <w:bookmarkEnd w:id="0"/>
    </w:p>
    <w:p w14:paraId="437C7C0D" w14:textId="77777777" w:rsidR="002819C0" w:rsidRPr="002819C0" w:rsidRDefault="002819C0" w:rsidP="002819C0">
      <w:pPr>
        <w:rPr>
          <w:rFonts w:ascii="Times New Roman" w:hAnsi="Times New Roman" w:cs="Times New Roman"/>
        </w:rPr>
      </w:pPr>
    </w:p>
    <w:p w14:paraId="49444ABE" w14:textId="19AFCBE7" w:rsidR="002819C0" w:rsidRDefault="002819C0" w:rsidP="002819C0">
      <w:pPr>
        <w:jc w:val="center"/>
        <w:rPr>
          <w:rFonts w:ascii="Times New Roman" w:hAnsi="Times New Roman" w:cs="Times New Roman"/>
        </w:rPr>
      </w:pPr>
    </w:p>
    <w:p w14:paraId="082E13D8" w14:textId="45E10659" w:rsidR="002819C0" w:rsidRPr="00107AA5" w:rsidRDefault="002819C0" w:rsidP="002819C0">
      <w:pPr>
        <w:tabs>
          <w:tab w:val="left" w:pos="3832"/>
        </w:tabs>
        <w:jc w:val="center"/>
        <w:rPr>
          <w:rFonts w:ascii="Times New Roman" w:hAnsi="Times New Roman" w:cs="Times New Roman"/>
          <w:b/>
          <w:bCs/>
        </w:rPr>
      </w:pPr>
      <w:r w:rsidRPr="00107AA5">
        <w:rPr>
          <w:rFonts w:ascii="Times New Roman" w:hAnsi="Times New Roman" w:cs="Times New Roman"/>
          <w:b/>
          <w:bCs/>
        </w:rPr>
        <w:t xml:space="preserve">Supplementary </w:t>
      </w:r>
      <w:r w:rsidR="00241020" w:rsidRPr="00107AA5">
        <w:rPr>
          <w:rFonts w:ascii="Times New Roman" w:hAnsi="Times New Roman" w:cs="Times New Roman"/>
          <w:b/>
          <w:bCs/>
        </w:rPr>
        <w:t>Figure</w:t>
      </w:r>
      <w:r w:rsidRPr="00107AA5">
        <w:rPr>
          <w:rFonts w:ascii="Times New Roman" w:hAnsi="Times New Roman" w:cs="Times New Roman"/>
          <w:b/>
          <w:bCs/>
        </w:rPr>
        <w:t xml:space="preserve"> II: Distribution of studies by WHO Regions</w:t>
      </w:r>
      <w:r w:rsidR="00F7093F" w:rsidRPr="00107AA5">
        <w:rPr>
          <w:rFonts w:ascii="Times New Roman" w:hAnsi="Times New Roman" w:cs="Times New Roman"/>
          <w:b/>
          <w:bCs/>
        </w:rPr>
        <w:t xml:space="preserve"> </w:t>
      </w:r>
      <w:r w:rsidR="00F7093F" w:rsidRPr="00107AA5">
        <w:rPr>
          <w:rFonts w:ascii="Times New Roman" w:hAnsi="Times New Roman" w:cs="Times New Roman"/>
          <w:b/>
          <w:bCs/>
        </w:rPr>
        <w:fldChar w:fldCharType="begin"/>
      </w:r>
      <w:r w:rsidR="00F7093F" w:rsidRPr="00107AA5">
        <w:rPr>
          <w:rFonts w:ascii="Times New Roman" w:hAnsi="Times New Roman" w:cs="Times New Roman"/>
          <w:b/>
          <w:bCs/>
        </w:rPr>
        <w:instrText xml:space="preserve"> ADDIN EN.CITE &lt;EndNote&gt;&lt;Cite ExcludeYear="1"&gt;&lt;Author&gt;WHO&lt;/Author&gt;&lt;RecNum&gt;337&lt;/RecNum&gt;&lt;DisplayText&gt;(7)&lt;/DisplayText&gt;&lt;record&gt;&lt;rec-number&gt;337&lt;/rec-number&gt;&lt;foreign-keys&gt;&lt;key app="EN" db-id="va90ef25azd2vzeez0opdv0pfs002xe2vrst" timestamp="1542124925"&gt;337&lt;/key&gt;&lt;/foreign-keys&gt;&lt;ref-type name="Web Page"&gt;12&lt;/ref-type&gt;&lt;contributors&gt;&lt;authors&gt;&lt;author&gt;WHO&lt;/author&gt;&lt;/authors&gt;&lt;/contributors&gt;&lt;titles&gt;&lt;title&gt;Definition of regional groupings.&lt;/title&gt;&lt;/titles&gt;&lt;volume&gt;2018&lt;/volume&gt;&lt;number&gt;November 4&lt;/number&gt;&lt;dates&gt;&lt;/dates&gt;&lt;urls&gt;&lt;related-urls&gt;&lt;url&gt;        http://www.who.int/healthinfo/global_burden_disease/definition_regions/en/&lt;/url&gt;&lt;/related-urls&gt;&lt;/urls&gt;&lt;/record&gt;&lt;/Cite&gt;&lt;/EndNote&gt;</w:instrText>
      </w:r>
      <w:r w:rsidR="00F7093F" w:rsidRPr="00107AA5">
        <w:rPr>
          <w:rFonts w:ascii="Times New Roman" w:hAnsi="Times New Roman" w:cs="Times New Roman"/>
          <w:b/>
          <w:bCs/>
        </w:rPr>
        <w:fldChar w:fldCharType="separate"/>
      </w:r>
      <w:r w:rsidR="00F7093F" w:rsidRPr="00107AA5">
        <w:rPr>
          <w:rFonts w:ascii="Times New Roman" w:hAnsi="Times New Roman" w:cs="Times New Roman"/>
          <w:b/>
          <w:bCs/>
          <w:noProof/>
        </w:rPr>
        <w:t>(7)</w:t>
      </w:r>
      <w:r w:rsidR="00F7093F" w:rsidRPr="00107AA5">
        <w:rPr>
          <w:rFonts w:ascii="Times New Roman" w:hAnsi="Times New Roman" w:cs="Times New Roman"/>
          <w:b/>
          <w:bCs/>
        </w:rPr>
        <w:fldChar w:fldCharType="end"/>
      </w:r>
    </w:p>
    <w:p w14:paraId="491C0425" w14:textId="77777777" w:rsidR="007657C4" w:rsidRPr="00F07A21" w:rsidRDefault="002E67A3" w:rsidP="002819C0">
      <w:pPr>
        <w:jc w:val="center"/>
        <w:rPr>
          <w:rFonts w:ascii="Times New Roman" w:hAnsi="Times New Roman" w:cs="Times New Roman"/>
          <w:b/>
          <w:color w:val="000000" w:themeColor="text1"/>
        </w:rPr>
      </w:pPr>
      <w:r w:rsidRPr="002819C0">
        <w:rPr>
          <w:rFonts w:ascii="Times New Roman" w:hAnsi="Times New Roman" w:cs="Times New Roman"/>
        </w:rPr>
        <w:br w:type="page"/>
      </w:r>
      <w:r w:rsidR="007657C4" w:rsidRPr="00F07A21">
        <w:rPr>
          <w:rFonts w:ascii="Times New Roman" w:hAnsi="Times New Roman" w:cs="Times New Roman"/>
          <w:b/>
          <w:color w:val="000000" w:themeColor="text1"/>
        </w:rPr>
        <w:lastRenderedPageBreak/>
        <w:t>Supplementary Table I: Reviewer Interrater Agreement Rates for Quality Assessment of Included Studies</w:t>
      </w:r>
    </w:p>
    <w:p w14:paraId="5F782105" w14:textId="77777777" w:rsidR="007657C4" w:rsidRPr="00F07A21" w:rsidRDefault="007657C4" w:rsidP="007657C4">
      <w:pPr>
        <w:rPr>
          <w:rFonts w:ascii="Times New Roman" w:hAnsi="Times New Roman" w:cs="Times New Roman"/>
          <w:b/>
          <w:color w:val="000000" w:themeColor="text1"/>
        </w:rPr>
      </w:pPr>
    </w:p>
    <w:tbl>
      <w:tblPr>
        <w:tblW w:w="8496" w:type="dxa"/>
        <w:jc w:val="center"/>
        <w:tblBorders>
          <w:top w:val="nil"/>
          <w:left w:val="nil"/>
          <w:right w:val="nil"/>
        </w:tblBorders>
        <w:tblLook w:val="0000" w:firstRow="0" w:lastRow="0" w:firstColumn="0" w:lastColumn="0" w:noHBand="0" w:noVBand="0"/>
      </w:tblPr>
      <w:tblGrid>
        <w:gridCol w:w="461"/>
        <w:gridCol w:w="6904"/>
        <w:gridCol w:w="1131"/>
      </w:tblGrid>
      <w:tr w:rsidR="007657C4" w:rsidRPr="000F470B" w14:paraId="502C5B13" w14:textId="77777777" w:rsidTr="007657C4">
        <w:trPr>
          <w:trHeight w:val="315"/>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E979BE7"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3944B3A7" w14:textId="77777777" w:rsidR="007657C4" w:rsidRPr="000F470B" w:rsidRDefault="007657C4" w:rsidP="007657C4">
            <w:pPr>
              <w:pStyle w:val="NoSpacing"/>
              <w:spacing w:line="360" w:lineRule="auto"/>
              <w:jc w:val="both"/>
              <w:rPr>
                <w:rFonts w:ascii="Times New Roman" w:hAnsi="Times New Roman" w:cs="Times New Roman"/>
                <w:color w:val="000000" w:themeColor="text1"/>
                <w:sz w:val="22"/>
                <w:szCs w:val="22"/>
                <w:lang w:val="en-GB"/>
              </w:rPr>
            </w:pPr>
            <w:r w:rsidRPr="000F470B">
              <w:rPr>
                <w:rFonts w:ascii="Times New Roman" w:hAnsi="Times New Roman" w:cs="Times New Roman"/>
                <w:b/>
                <w:bCs/>
                <w:color w:val="000000" w:themeColor="text1"/>
                <w:sz w:val="22"/>
                <w:szCs w:val="22"/>
                <w:lang w:val="en-GB"/>
              </w:rPr>
              <w:t>Quality Appraisal Tool for Studies with Diverse Designs</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BACD321" w14:textId="77777777" w:rsidR="007657C4" w:rsidRPr="000F470B" w:rsidRDefault="007657C4" w:rsidP="007657C4">
            <w:pPr>
              <w:pStyle w:val="NoSpacing"/>
              <w:spacing w:line="276" w:lineRule="auto"/>
              <w:jc w:val="both"/>
              <w:rPr>
                <w:rFonts w:ascii="Times New Roman" w:hAnsi="Times New Roman" w:cs="Times New Roman"/>
                <w:color w:val="000000" w:themeColor="text1"/>
                <w:sz w:val="22"/>
                <w:szCs w:val="22"/>
                <w:lang w:val="en-GB"/>
              </w:rPr>
            </w:pPr>
            <w:r w:rsidRPr="000F470B">
              <w:rPr>
                <w:rFonts w:ascii="Times New Roman" w:hAnsi="Times New Roman" w:cs="Times New Roman"/>
                <w:b/>
                <w:bCs/>
                <w:color w:val="000000" w:themeColor="text1"/>
                <w:sz w:val="22"/>
                <w:szCs w:val="22"/>
                <w:lang w:val="en-GB"/>
              </w:rPr>
              <w:t>Kappa value</w:t>
            </w:r>
          </w:p>
        </w:tc>
      </w:tr>
      <w:tr w:rsidR="007657C4" w:rsidRPr="000F470B" w14:paraId="6626A9CD"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50AEC9AF"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5C7C19F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Explicit theoretical framework</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FFDC977"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78</w:t>
            </w:r>
          </w:p>
        </w:tc>
      </w:tr>
      <w:tr w:rsidR="007657C4" w:rsidRPr="000F470B" w14:paraId="478D4DD7"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744D19E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2</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4CE88DF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Statement of aims/objectives in main body of report</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09BE42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68</w:t>
            </w:r>
          </w:p>
        </w:tc>
      </w:tr>
      <w:tr w:rsidR="007657C4" w:rsidRPr="000F470B" w14:paraId="12DC3972"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12F0137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3</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F2868D8"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Clear description of research setting</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C4AF66A"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4</w:t>
            </w:r>
          </w:p>
        </w:tc>
      </w:tr>
      <w:tr w:rsidR="007657C4" w:rsidRPr="000F470B" w14:paraId="299562E6"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2594847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4</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4DAB5A1E"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Evidence of sample size considered in terms of analysis</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41AD1F45"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64</w:t>
            </w:r>
          </w:p>
        </w:tc>
      </w:tr>
      <w:tr w:rsidR="007657C4" w:rsidRPr="000F470B" w14:paraId="055B4E59" w14:textId="77777777" w:rsidTr="007657C4">
        <w:tblPrEx>
          <w:tblBorders>
            <w:top w:val="none" w:sz="0" w:space="0" w:color="auto"/>
          </w:tblBorders>
        </w:tblPrEx>
        <w:trPr>
          <w:trHeight w:val="287"/>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62FFDA4F"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5</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0C66F0DA"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Representative sample of target group of a reasonable size</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432A11A"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91</w:t>
            </w:r>
          </w:p>
        </w:tc>
      </w:tr>
      <w:tr w:rsidR="007657C4" w:rsidRPr="000F470B" w14:paraId="781CA538"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1AD94F07"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6</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DB976D8"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Description of procedure for data collection</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F10F1E4"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76</w:t>
            </w:r>
          </w:p>
        </w:tc>
      </w:tr>
      <w:tr w:rsidR="007657C4" w:rsidRPr="000F470B" w14:paraId="7167E55F"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7DFB5D09"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7</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2F2D20A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Rationale for choice of data collection tool(s)</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714B50CE"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00</w:t>
            </w:r>
          </w:p>
        </w:tc>
      </w:tr>
      <w:tr w:rsidR="007657C4" w:rsidRPr="000F470B" w14:paraId="7B6DFF8E"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39D75523"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8</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4EA01A6"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Detailed recruitment data (score same as point 5)</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704E004A"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91</w:t>
            </w:r>
          </w:p>
        </w:tc>
      </w:tr>
      <w:tr w:rsidR="007657C4" w:rsidRPr="000F470B" w14:paraId="7E8991E2"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45F1E159"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9</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B5EE96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Statistical assessment of reliability and validity of measurement tool(s) (Quantitative only)</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332DC920"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1</w:t>
            </w:r>
          </w:p>
        </w:tc>
      </w:tr>
      <w:tr w:rsidR="007657C4" w:rsidRPr="000F470B" w14:paraId="632A1D78"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tcPr>
          <w:p w14:paraId="7EAE9351"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0</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0A569353"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Fit between stated research question and method of data collection (Quantitative only)</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365E853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78</w:t>
            </w:r>
          </w:p>
        </w:tc>
      </w:tr>
      <w:tr w:rsidR="007657C4" w:rsidRPr="000F470B" w14:paraId="5E5BB6CA"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tcPr>
          <w:p w14:paraId="61B97A28"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1</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23902A26" w14:textId="77777777" w:rsidR="007657C4" w:rsidRPr="000F470B" w:rsidRDefault="007657C4" w:rsidP="007657C4">
            <w:pPr>
              <w:pStyle w:val="NoSpacing"/>
              <w:spacing w:line="276"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Fit between stated research question and format and content of data collection tool e.g. interview schedule (Qualitative only)</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CADB092"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7</w:t>
            </w:r>
          </w:p>
        </w:tc>
      </w:tr>
      <w:tr w:rsidR="007657C4" w:rsidRPr="000F470B" w14:paraId="140F7B49"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tcPr>
          <w:p w14:paraId="7F8056FE"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2</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799658E3"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Fit between research question and method of analysis (Quantitative only)</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7DCFE2B"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2</w:t>
            </w:r>
          </w:p>
        </w:tc>
      </w:tr>
      <w:tr w:rsidR="007657C4" w:rsidRPr="000F470B" w14:paraId="145784D0"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30F953D2"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3</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681170E2"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Good justification for analytic method selected</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002486E4"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2</w:t>
            </w:r>
          </w:p>
        </w:tc>
      </w:tr>
      <w:tr w:rsidR="007657C4" w:rsidRPr="000F470B" w14:paraId="786BA3FA" w14:textId="77777777" w:rsidTr="007657C4">
        <w:tblPrEx>
          <w:tblBorders>
            <w:top w:val="none" w:sz="0" w:space="0" w:color="auto"/>
          </w:tblBorders>
        </w:tblPrEx>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7C8EEAF0"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4</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1D7FD6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Assessment of reliability of analytic process (Qualitative only)</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2621C412"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3</w:t>
            </w:r>
          </w:p>
        </w:tc>
      </w:tr>
      <w:tr w:rsidR="007657C4" w:rsidRPr="000F470B" w14:paraId="3D7AF5EE" w14:textId="77777777" w:rsidTr="007657C4">
        <w:tblPrEx>
          <w:tblBorders>
            <w:top w:val="none" w:sz="0" w:space="0" w:color="auto"/>
          </w:tblBorders>
        </w:tblPrEx>
        <w:trPr>
          <w:trHeight w:val="301"/>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547EABEC"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5</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A96718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Evidence of user involvement in design</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188EE885"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00</w:t>
            </w:r>
          </w:p>
        </w:tc>
      </w:tr>
      <w:tr w:rsidR="007657C4" w:rsidRPr="000F470B" w14:paraId="1E662435" w14:textId="77777777" w:rsidTr="007657C4">
        <w:trPr>
          <w:jc w:val="center"/>
        </w:trPr>
        <w:tc>
          <w:tcPr>
            <w:tcW w:w="46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bottom"/>
          </w:tcPr>
          <w:p w14:paraId="31398D78"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16</w:t>
            </w:r>
          </w:p>
        </w:tc>
        <w:tc>
          <w:tcPr>
            <w:tcW w:w="6904"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07F4FE8D"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Strengths and limitations critically discussed</w:t>
            </w:r>
          </w:p>
        </w:tc>
        <w:tc>
          <w:tcPr>
            <w:tcW w:w="1131" w:type="dxa"/>
            <w:tcBorders>
              <w:top w:val="single" w:sz="4" w:space="0" w:color="auto"/>
              <w:left w:val="single" w:sz="4" w:space="0" w:color="auto"/>
              <w:bottom w:val="single" w:sz="4" w:space="0" w:color="auto"/>
              <w:right w:val="single" w:sz="4" w:space="0" w:color="auto"/>
            </w:tcBorders>
            <w:tcMar>
              <w:top w:w="16" w:type="nil"/>
              <w:left w:w="16" w:type="nil"/>
              <w:right w:w="16" w:type="nil"/>
            </w:tcMar>
            <w:vAlign w:val="center"/>
          </w:tcPr>
          <w:p w14:paraId="5CD62569" w14:textId="77777777" w:rsidR="007657C4" w:rsidRPr="000F470B" w:rsidRDefault="007657C4" w:rsidP="007657C4">
            <w:pPr>
              <w:pStyle w:val="NoSpacing"/>
              <w:spacing w:line="360" w:lineRule="auto"/>
              <w:jc w:val="both"/>
              <w:rPr>
                <w:rFonts w:ascii="Times New Roman" w:hAnsi="Times New Roman" w:cs="Times New Roman"/>
                <w:sz w:val="22"/>
                <w:szCs w:val="22"/>
                <w:lang w:val="en-GB"/>
              </w:rPr>
            </w:pPr>
            <w:r w:rsidRPr="000F470B">
              <w:rPr>
                <w:rFonts w:ascii="Times New Roman" w:hAnsi="Times New Roman" w:cs="Times New Roman"/>
                <w:sz w:val="22"/>
                <w:szCs w:val="22"/>
                <w:lang w:val="en-GB"/>
              </w:rPr>
              <w:t>0.89</w:t>
            </w:r>
          </w:p>
        </w:tc>
      </w:tr>
    </w:tbl>
    <w:p w14:paraId="4F87D0C8" w14:textId="77777777" w:rsidR="007657C4" w:rsidRPr="000F470B" w:rsidRDefault="007657C4" w:rsidP="007657C4">
      <w:pPr>
        <w:widowControl w:val="0"/>
        <w:autoSpaceDE w:val="0"/>
        <w:autoSpaceDN w:val="0"/>
        <w:adjustRightInd w:val="0"/>
        <w:spacing w:line="360" w:lineRule="auto"/>
        <w:jc w:val="both"/>
        <w:rPr>
          <w:rFonts w:ascii="Times New Roman" w:hAnsi="Times New Roman" w:cs="Times New Roman"/>
          <w:b/>
          <w:color w:val="0070C0"/>
          <w:sz w:val="22"/>
          <w:szCs w:val="22"/>
        </w:rPr>
      </w:pPr>
    </w:p>
    <w:p w14:paraId="28616618" w14:textId="77777777" w:rsidR="007657C4" w:rsidRDefault="007657C4" w:rsidP="007657C4">
      <w:pPr>
        <w:rPr>
          <w:rFonts w:ascii="Times New Roman" w:hAnsi="Times New Roman" w:cs="Times New Roman"/>
          <w:b/>
          <w:bCs/>
        </w:rPr>
      </w:pPr>
    </w:p>
    <w:p w14:paraId="3B966D9A" w14:textId="77777777" w:rsidR="007657C4" w:rsidRPr="000F470B" w:rsidRDefault="007657C4" w:rsidP="007657C4">
      <w:pPr>
        <w:rPr>
          <w:rFonts w:ascii="Times New Roman" w:hAnsi="Times New Roman" w:cs="Times New Roman"/>
          <w:b/>
          <w:bCs/>
        </w:rPr>
      </w:pPr>
    </w:p>
    <w:p w14:paraId="14F78058" w14:textId="77777777" w:rsidR="007657C4" w:rsidRDefault="007657C4" w:rsidP="007657C4">
      <w:pPr>
        <w:rPr>
          <w:rFonts w:ascii="Times New Roman" w:hAnsi="Times New Roman" w:cs="Times New Roman"/>
          <w:b/>
          <w:bCs/>
        </w:rPr>
      </w:pPr>
      <w:r>
        <w:rPr>
          <w:rFonts w:ascii="Times New Roman" w:hAnsi="Times New Roman" w:cs="Times New Roman"/>
          <w:b/>
          <w:bCs/>
        </w:rPr>
        <w:br w:type="page"/>
      </w:r>
    </w:p>
    <w:p w14:paraId="760369CF" w14:textId="6D7236BE" w:rsidR="007657C4" w:rsidRPr="000F470B" w:rsidRDefault="007657C4" w:rsidP="007657C4">
      <w:pPr>
        <w:rPr>
          <w:rFonts w:ascii="Times New Roman" w:hAnsi="Times New Roman" w:cs="Times New Roman"/>
          <w:b/>
          <w:bCs/>
        </w:rPr>
      </w:pPr>
      <w:r>
        <w:rPr>
          <w:rFonts w:ascii="Times New Roman" w:hAnsi="Times New Roman" w:cs="Times New Roman"/>
          <w:b/>
          <w:bCs/>
        </w:rPr>
        <w:lastRenderedPageBreak/>
        <w:t xml:space="preserve">Supplementary </w:t>
      </w:r>
      <w:r w:rsidRPr="000F470B">
        <w:rPr>
          <w:rFonts w:ascii="Times New Roman" w:hAnsi="Times New Roman" w:cs="Times New Roman"/>
          <w:b/>
          <w:bCs/>
        </w:rPr>
        <w:t>Table</w:t>
      </w:r>
      <w:r>
        <w:rPr>
          <w:rFonts w:ascii="Times New Roman" w:hAnsi="Times New Roman" w:cs="Times New Roman"/>
          <w:b/>
          <w:bCs/>
        </w:rPr>
        <w:t xml:space="preserve"> II: Quality Appraisal of Included S</w:t>
      </w:r>
      <w:r w:rsidRPr="000F470B">
        <w:rPr>
          <w:rFonts w:ascii="Times New Roman" w:hAnsi="Times New Roman" w:cs="Times New Roman"/>
          <w:b/>
          <w:bCs/>
        </w:rPr>
        <w:t>tudies by methods &amp; individual scores (%)</w:t>
      </w:r>
    </w:p>
    <w:p w14:paraId="7BFF3317" w14:textId="77777777" w:rsidR="007657C4" w:rsidRPr="000F470B" w:rsidRDefault="007657C4" w:rsidP="007657C4">
      <w:pPr>
        <w:pStyle w:val="ListParagraph"/>
        <w:rPr>
          <w:rFonts w:ascii="Times New Roman" w:hAnsi="Times New Roman" w:cs="Times New Roman"/>
          <w:b/>
          <w:bCs/>
          <w:sz w:val="22"/>
          <w:szCs w:val="22"/>
        </w:rPr>
      </w:pPr>
    </w:p>
    <w:tbl>
      <w:tblPr>
        <w:tblStyle w:val="TableGrid"/>
        <w:tblW w:w="5000" w:type="pct"/>
        <w:tblLook w:val="04A0" w:firstRow="1" w:lastRow="0" w:firstColumn="1" w:lastColumn="0" w:noHBand="0" w:noVBand="1"/>
      </w:tblPr>
      <w:tblGrid>
        <w:gridCol w:w="436"/>
        <w:gridCol w:w="6412"/>
        <w:gridCol w:w="1268"/>
        <w:gridCol w:w="1402"/>
        <w:gridCol w:w="1889"/>
      </w:tblGrid>
      <w:tr w:rsidR="007657C4" w:rsidRPr="000F470B" w14:paraId="4A23087F" w14:textId="77777777" w:rsidTr="00FB7F39">
        <w:trPr>
          <w:trHeight w:val="270"/>
        </w:trPr>
        <w:tc>
          <w:tcPr>
            <w:tcW w:w="178" w:type="pct"/>
          </w:tcPr>
          <w:p w14:paraId="0857F42B" w14:textId="77777777" w:rsidR="007657C4" w:rsidRPr="000F470B" w:rsidRDefault="007657C4" w:rsidP="007657C4">
            <w:pPr>
              <w:rPr>
                <w:rFonts w:ascii="Times New Roman" w:hAnsi="Times New Roman" w:cs="Times New Roman"/>
                <w:b/>
                <w:sz w:val="22"/>
                <w:szCs w:val="22"/>
              </w:rPr>
            </w:pPr>
          </w:p>
        </w:tc>
        <w:tc>
          <w:tcPr>
            <w:tcW w:w="2957" w:type="pct"/>
          </w:tcPr>
          <w:p w14:paraId="313EBE02" w14:textId="77777777" w:rsidR="007657C4" w:rsidRPr="000F470B" w:rsidRDefault="007657C4" w:rsidP="007657C4">
            <w:pPr>
              <w:rPr>
                <w:rFonts w:ascii="Times New Roman" w:hAnsi="Times New Roman" w:cs="Times New Roman"/>
                <w:b/>
                <w:sz w:val="22"/>
                <w:szCs w:val="22"/>
              </w:rPr>
            </w:pPr>
            <w:r w:rsidRPr="000F470B">
              <w:rPr>
                <w:rFonts w:ascii="Times New Roman" w:hAnsi="Times New Roman" w:cs="Times New Roman"/>
                <w:b/>
                <w:sz w:val="22"/>
                <w:szCs w:val="22"/>
              </w:rPr>
              <w:t>QATSDD</w:t>
            </w:r>
          </w:p>
        </w:tc>
        <w:tc>
          <w:tcPr>
            <w:tcW w:w="519" w:type="pct"/>
          </w:tcPr>
          <w:p w14:paraId="4F0C28E5" w14:textId="77777777" w:rsidR="007657C4" w:rsidRPr="000F470B" w:rsidRDefault="007657C4" w:rsidP="007657C4">
            <w:pPr>
              <w:rPr>
                <w:rFonts w:ascii="Times New Roman" w:hAnsi="Times New Roman" w:cs="Times New Roman"/>
                <w:b/>
                <w:sz w:val="22"/>
                <w:szCs w:val="22"/>
              </w:rPr>
            </w:pPr>
            <w:r w:rsidRPr="000F470B">
              <w:rPr>
                <w:rFonts w:ascii="Times New Roman" w:hAnsi="Times New Roman" w:cs="Times New Roman"/>
                <w:b/>
                <w:sz w:val="22"/>
                <w:szCs w:val="22"/>
              </w:rPr>
              <w:t>Qual</w:t>
            </w:r>
            <w:r>
              <w:rPr>
                <w:rFonts w:ascii="Times New Roman" w:hAnsi="Times New Roman" w:cs="Times New Roman"/>
                <w:b/>
                <w:sz w:val="22"/>
                <w:szCs w:val="22"/>
              </w:rPr>
              <w:t>itative</w:t>
            </w:r>
          </w:p>
        </w:tc>
        <w:tc>
          <w:tcPr>
            <w:tcW w:w="574" w:type="pct"/>
          </w:tcPr>
          <w:p w14:paraId="2089AEB0" w14:textId="77777777" w:rsidR="007657C4" w:rsidRPr="000F470B" w:rsidRDefault="007657C4" w:rsidP="007657C4">
            <w:pPr>
              <w:rPr>
                <w:rFonts w:ascii="Times New Roman" w:hAnsi="Times New Roman" w:cs="Times New Roman"/>
                <w:b/>
                <w:sz w:val="22"/>
                <w:szCs w:val="22"/>
              </w:rPr>
            </w:pPr>
            <w:r w:rsidRPr="000F470B">
              <w:rPr>
                <w:rFonts w:ascii="Times New Roman" w:hAnsi="Times New Roman" w:cs="Times New Roman"/>
                <w:b/>
                <w:sz w:val="22"/>
                <w:szCs w:val="22"/>
              </w:rPr>
              <w:t>Quant</w:t>
            </w:r>
            <w:r>
              <w:rPr>
                <w:rFonts w:ascii="Times New Roman" w:hAnsi="Times New Roman" w:cs="Times New Roman"/>
                <w:b/>
                <w:sz w:val="22"/>
                <w:szCs w:val="22"/>
              </w:rPr>
              <w:t>itative</w:t>
            </w:r>
          </w:p>
        </w:tc>
        <w:tc>
          <w:tcPr>
            <w:tcW w:w="773" w:type="pct"/>
          </w:tcPr>
          <w:p w14:paraId="5CFF5314" w14:textId="77777777" w:rsidR="007657C4" w:rsidRPr="000F470B" w:rsidRDefault="007657C4" w:rsidP="007657C4">
            <w:pPr>
              <w:rPr>
                <w:rFonts w:ascii="Times New Roman" w:hAnsi="Times New Roman" w:cs="Times New Roman"/>
                <w:b/>
                <w:sz w:val="22"/>
                <w:szCs w:val="22"/>
              </w:rPr>
            </w:pPr>
            <w:r w:rsidRPr="000F470B">
              <w:rPr>
                <w:rFonts w:ascii="Times New Roman" w:hAnsi="Times New Roman" w:cs="Times New Roman"/>
                <w:b/>
                <w:sz w:val="22"/>
                <w:szCs w:val="22"/>
              </w:rPr>
              <w:t>Both</w:t>
            </w:r>
          </w:p>
        </w:tc>
      </w:tr>
      <w:tr w:rsidR="007657C4" w:rsidRPr="000F470B" w14:paraId="4471EC0D" w14:textId="77777777" w:rsidTr="00FB7F39">
        <w:trPr>
          <w:trHeight w:val="394"/>
        </w:trPr>
        <w:tc>
          <w:tcPr>
            <w:tcW w:w="178" w:type="pct"/>
          </w:tcPr>
          <w:p w14:paraId="3D09CEF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w:t>
            </w:r>
          </w:p>
        </w:tc>
        <w:tc>
          <w:tcPr>
            <w:tcW w:w="2957" w:type="pct"/>
          </w:tcPr>
          <w:p w14:paraId="3C56E4D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Explicit theoretical framework</w:t>
            </w:r>
          </w:p>
        </w:tc>
        <w:tc>
          <w:tcPr>
            <w:tcW w:w="519" w:type="pct"/>
          </w:tcPr>
          <w:p w14:paraId="6C956AD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3B307B1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5</w:t>
            </w:r>
          </w:p>
        </w:tc>
        <w:tc>
          <w:tcPr>
            <w:tcW w:w="773" w:type="pct"/>
          </w:tcPr>
          <w:p w14:paraId="4DEE279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2</w:t>
            </w:r>
          </w:p>
        </w:tc>
      </w:tr>
      <w:tr w:rsidR="007657C4" w:rsidRPr="000F470B" w14:paraId="14296768" w14:textId="77777777" w:rsidTr="00FB7F39">
        <w:trPr>
          <w:trHeight w:val="418"/>
        </w:trPr>
        <w:tc>
          <w:tcPr>
            <w:tcW w:w="178" w:type="pct"/>
          </w:tcPr>
          <w:p w14:paraId="617995E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2</w:t>
            </w:r>
          </w:p>
        </w:tc>
        <w:tc>
          <w:tcPr>
            <w:tcW w:w="2957" w:type="pct"/>
          </w:tcPr>
          <w:p w14:paraId="107876F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tatement of aims/objectives in main report</w:t>
            </w:r>
          </w:p>
        </w:tc>
        <w:tc>
          <w:tcPr>
            <w:tcW w:w="519" w:type="pct"/>
          </w:tcPr>
          <w:p w14:paraId="7878B67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49FD2A8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4</w:t>
            </w:r>
          </w:p>
        </w:tc>
        <w:tc>
          <w:tcPr>
            <w:tcW w:w="773" w:type="pct"/>
          </w:tcPr>
          <w:p w14:paraId="10547C1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2</w:t>
            </w:r>
          </w:p>
        </w:tc>
      </w:tr>
      <w:tr w:rsidR="007657C4" w:rsidRPr="000F470B" w14:paraId="7EF3A47B" w14:textId="77777777" w:rsidTr="00FB7F39">
        <w:trPr>
          <w:trHeight w:val="418"/>
        </w:trPr>
        <w:tc>
          <w:tcPr>
            <w:tcW w:w="178" w:type="pct"/>
          </w:tcPr>
          <w:p w14:paraId="1370CD9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w:t>
            </w:r>
          </w:p>
        </w:tc>
        <w:tc>
          <w:tcPr>
            <w:tcW w:w="2957" w:type="pct"/>
          </w:tcPr>
          <w:p w14:paraId="698BADE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Clear description of research setting</w:t>
            </w:r>
          </w:p>
        </w:tc>
        <w:tc>
          <w:tcPr>
            <w:tcW w:w="519" w:type="pct"/>
          </w:tcPr>
          <w:p w14:paraId="2E9C9DB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495C356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3</w:t>
            </w:r>
          </w:p>
        </w:tc>
        <w:tc>
          <w:tcPr>
            <w:tcW w:w="773" w:type="pct"/>
          </w:tcPr>
          <w:p w14:paraId="717A614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0</w:t>
            </w:r>
          </w:p>
        </w:tc>
      </w:tr>
      <w:tr w:rsidR="007657C4" w:rsidRPr="000F470B" w14:paraId="65F05B7E" w14:textId="77777777" w:rsidTr="00FB7F39">
        <w:trPr>
          <w:trHeight w:val="394"/>
        </w:trPr>
        <w:tc>
          <w:tcPr>
            <w:tcW w:w="178" w:type="pct"/>
          </w:tcPr>
          <w:p w14:paraId="63F9F6E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4</w:t>
            </w:r>
          </w:p>
        </w:tc>
        <w:tc>
          <w:tcPr>
            <w:tcW w:w="2957" w:type="pct"/>
          </w:tcPr>
          <w:p w14:paraId="0781A4E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Evidence of sample size considered in terms of analysis</w:t>
            </w:r>
          </w:p>
        </w:tc>
        <w:tc>
          <w:tcPr>
            <w:tcW w:w="519" w:type="pct"/>
          </w:tcPr>
          <w:p w14:paraId="13A0197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7FFDEB7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8</w:t>
            </w:r>
          </w:p>
        </w:tc>
        <w:tc>
          <w:tcPr>
            <w:tcW w:w="773" w:type="pct"/>
          </w:tcPr>
          <w:p w14:paraId="4B3FB42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1</w:t>
            </w:r>
          </w:p>
        </w:tc>
      </w:tr>
      <w:tr w:rsidR="007657C4" w:rsidRPr="000F470B" w14:paraId="71346D8D" w14:textId="77777777" w:rsidTr="00FB7F39">
        <w:trPr>
          <w:trHeight w:val="418"/>
        </w:trPr>
        <w:tc>
          <w:tcPr>
            <w:tcW w:w="178" w:type="pct"/>
          </w:tcPr>
          <w:p w14:paraId="50F2EA9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w:t>
            </w:r>
          </w:p>
        </w:tc>
        <w:tc>
          <w:tcPr>
            <w:tcW w:w="2957" w:type="pct"/>
          </w:tcPr>
          <w:p w14:paraId="121F237D"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Representative sample of target group of a reasonable size</w:t>
            </w:r>
          </w:p>
        </w:tc>
        <w:tc>
          <w:tcPr>
            <w:tcW w:w="519" w:type="pct"/>
          </w:tcPr>
          <w:p w14:paraId="4FA12A7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74E69F3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9</w:t>
            </w:r>
          </w:p>
        </w:tc>
        <w:tc>
          <w:tcPr>
            <w:tcW w:w="773" w:type="pct"/>
          </w:tcPr>
          <w:p w14:paraId="4E781E6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3</w:t>
            </w:r>
          </w:p>
        </w:tc>
      </w:tr>
      <w:tr w:rsidR="007657C4" w:rsidRPr="000F470B" w14:paraId="3FA55858" w14:textId="77777777" w:rsidTr="00FB7F39">
        <w:trPr>
          <w:trHeight w:val="418"/>
        </w:trPr>
        <w:tc>
          <w:tcPr>
            <w:tcW w:w="178" w:type="pct"/>
          </w:tcPr>
          <w:p w14:paraId="035BA34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w:t>
            </w:r>
          </w:p>
        </w:tc>
        <w:tc>
          <w:tcPr>
            <w:tcW w:w="2957" w:type="pct"/>
          </w:tcPr>
          <w:p w14:paraId="6D93816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Description of procedure for data collection</w:t>
            </w:r>
          </w:p>
        </w:tc>
        <w:tc>
          <w:tcPr>
            <w:tcW w:w="519" w:type="pct"/>
          </w:tcPr>
          <w:p w14:paraId="4ED754F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35E40D0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0</w:t>
            </w:r>
          </w:p>
        </w:tc>
        <w:tc>
          <w:tcPr>
            <w:tcW w:w="773" w:type="pct"/>
          </w:tcPr>
          <w:p w14:paraId="08D3C7D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8</w:t>
            </w:r>
          </w:p>
        </w:tc>
      </w:tr>
      <w:tr w:rsidR="007657C4" w:rsidRPr="000F470B" w14:paraId="046622AE" w14:textId="77777777" w:rsidTr="00FB7F39">
        <w:trPr>
          <w:trHeight w:val="394"/>
        </w:trPr>
        <w:tc>
          <w:tcPr>
            <w:tcW w:w="178" w:type="pct"/>
          </w:tcPr>
          <w:p w14:paraId="453B036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w:t>
            </w:r>
          </w:p>
        </w:tc>
        <w:tc>
          <w:tcPr>
            <w:tcW w:w="2957" w:type="pct"/>
          </w:tcPr>
          <w:p w14:paraId="03FD912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Rationale for choice of data collection tool(s)</w:t>
            </w:r>
          </w:p>
        </w:tc>
        <w:tc>
          <w:tcPr>
            <w:tcW w:w="519" w:type="pct"/>
          </w:tcPr>
          <w:p w14:paraId="31B67B1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409D90E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7</w:t>
            </w:r>
          </w:p>
        </w:tc>
        <w:tc>
          <w:tcPr>
            <w:tcW w:w="773" w:type="pct"/>
          </w:tcPr>
          <w:p w14:paraId="77CCBC7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0</w:t>
            </w:r>
          </w:p>
        </w:tc>
      </w:tr>
      <w:tr w:rsidR="007657C4" w:rsidRPr="000F470B" w14:paraId="42CF1BBB" w14:textId="77777777" w:rsidTr="00FB7F39">
        <w:trPr>
          <w:trHeight w:val="418"/>
        </w:trPr>
        <w:tc>
          <w:tcPr>
            <w:tcW w:w="178" w:type="pct"/>
          </w:tcPr>
          <w:p w14:paraId="5D4D28C7"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w:t>
            </w:r>
          </w:p>
        </w:tc>
        <w:tc>
          <w:tcPr>
            <w:tcW w:w="2957" w:type="pct"/>
          </w:tcPr>
          <w:p w14:paraId="742243A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Detailed recruitment data</w:t>
            </w:r>
          </w:p>
        </w:tc>
        <w:tc>
          <w:tcPr>
            <w:tcW w:w="519" w:type="pct"/>
          </w:tcPr>
          <w:p w14:paraId="6189D34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7F7A350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5</w:t>
            </w:r>
          </w:p>
        </w:tc>
        <w:tc>
          <w:tcPr>
            <w:tcW w:w="773" w:type="pct"/>
          </w:tcPr>
          <w:p w14:paraId="0E508A1C"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86</w:t>
            </w:r>
          </w:p>
        </w:tc>
      </w:tr>
      <w:tr w:rsidR="007657C4" w:rsidRPr="000F470B" w14:paraId="23F7794F" w14:textId="77777777" w:rsidTr="00FB7F39">
        <w:trPr>
          <w:trHeight w:val="839"/>
        </w:trPr>
        <w:tc>
          <w:tcPr>
            <w:tcW w:w="178" w:type="pct"/>
          </w:tcPr>
          <w:p w14:paraId="1E679A5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9</w:t>
            </w:r>
          </w:p>
        </w:tc>
        <w:tc>
          <w:tcPr>
            <w:tcW w:w="2957" w:type="pct"/>
          </w:tcPr>
          <w:p w14:paraId="0797F6E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tatistical assessment of reliability and validity of measurement tool(s) (Quantitative)</w:t>
            </w:r>
          </w:p>
        </w:tc>
        <w:tc>
          <w:tcPr>
            <w:tcW w:w="519" w:type="pct"/>
          </w:tcPr>
          <w:p w14:paraId="6BE8082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w:t>
            </w:r>
          </w:p>
        </w:tc>
        <w:tc>
          <w:tcPr>
            <w:tcW w:w="574" w:type="pct"/>
          </w:tcPr>
          <w:p w14:paraId="3F8ECE1D" w14:textId="77777777" w:rsidR="007657C4" w:rsidRPr="000F470B" w:rsidRDefault="007657C4" w:rsidP="007657C4">
            <w:pPr>
              <w:rPr>
                <w:rFonts w:ascii="Times New Roman" w:hAnsi="Times New Roman" w:cs="Times New Roman"/>
                <w:color w:val="000000"/>
                <w:sz w:val="22"/>
                <w:szCs w:val="22"/>
              </w:rPr>
            </w:pPr>
            <w:r w:rsidRPr="000F470B">
              <w:rPr>
                <w:rFonts w:ascii="Times New Roman" w:hAnsi="Times New Roman" w:cs="Times New Roman"/>
                <w:color w:val="000000"/>
                <w:sz w:val="22"/>
                <w:szCs w:val="22"/>
              </w:rPr>
              <w:t>79.5</w:t>
            </w:r>
          </w:p>
          <w:p w14:paraId="6485FCAF" w14:textId="77777777" w:rsidR="007657C4" w:rsidRPr="000F470B" w:rsidRDefault="007657C4" w:rsidP="007657C4">
            <w:pPr>
              <w:rPr>
                <w:rFonts w:ascii="Times New Roman" w:hAnsi="Times New Roman" w:cs="Times New Roman"/>
                <w:sz w:val="22"/>
                <w:szCs w:val="22"/>
              </w:rPr>
            </w:pPr>
          </w:p>
        </w:tc>
        <w:tc>
          <w:tcPr>
            <w:tcW w:w="773" w:type="pct"/>
          </w:tcPr>
          <w:p w14:paraId="033BB0B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8.2</w:t>
            </w:r>
          </w:p>
        </w:tc>
      </w:tr>
      <w:tr w:rsidR="007657C4" w:rsidRPr="000F470B" w14:paraId="610D46B1" w14:textId="77777777" w:rsidTr="00FB7F39">
        <w:trPr>
          <w:trHeight w:val="814"/>
        </w:trPr>
        <w:tc>
          <w:tcPr>
            <w:tcW w:w="178" w:type="pct"/>
          </w:tcPr>
          <w:p w14:paraId="67F585D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0</w:t>
            </w:r>
          </w:p>
        </w:tc>
        <w:tc>
          <w:tcPr>
            <w:tcW w:w="2957" w:type="pct"/>
          </w:tcPr>
          <w:p w14:paraId="511C9E8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Fit between research question and method of data collection (Quantitative)</w:t>
            </w:r>
          </w:p>
        </w:tc>
        <w:tc>
          <w:tcPr>
            <w:tcW w:w="519" w:type="pct"/>
          </w:tcPr>
          <w:p w14:paraId="51F9E8C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w:t>
            </w:r>
          </w:p>
        </w:tc>
        <w:tc>
          <w:tcPr>
            <w:tcW w:w="574" w:type="pct"/>
          </w:tcPr>
          <w:p w14:paraId="7B63BDF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9.2</w:t>
            </w:r>
          </w:p>
        </w:tc>
        <w:tc>
          <w:tcPr>
            <w:tcW w:w="773" w:type="pct"/>
          </w:tcPr>
          <w:p w14:paraId="3C7B4B87" w14:textId="77777777" w:rsidR="007657C4" w:rsidRPr="000F470B" w:rsidRDefault="007657C4" w:rsidP="007657C4">
            <w:pPr>
              <w:ind w:right="1288"/>
              <w:rPr>
                <w:rFonts w:ascii="Times New Roman" w:hAnsi="Times New Roman" w:cs="Times New Roman"/>
                <w:sz w:val="22"/>
                <w:szCs w:val="22"/>
              </w:rPr>
            </w:pPr>
            <w:r w:rsidRPr="000F470B">
              <w:rPr>
                <w:rFonts w:ascii="Times New Roman" w:hAnsi="Times New Roman" w:cs="Times New Roman"/>
                <w:sz w:val="22"/>
                <w:szCs w:val="22"/>
              </w:rPr>
              <w:t>65.2</w:t>
            </w:r>
          </w:p>
        </w:tc>
      </w:tr>
      <w:tr w:rsidR="007657C4" w:rsidRPr="000F470B" w14:paraId="086DBE23" w14:textId="77777777" w:rsidTr="00FB7F39">
        <w:trPr>
          <w:trHeight w:val="839"/>
        </w:trPr>
        <w:tc>
          <w:tcPr>
            <w:tcW w:w="178" w:type="pct"/>
          </w:tcPr>
          <w:p w14:paraId="555DED89"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1</w:t>
            </w:r>
          </w:p>
        </w:tc>
        <w:tc>
          <w:tcPr>
            <w:tcW w:w="2957" w:type="pct"/>
          </w:tcPr>
          <w:p w14:paraId="0F6E769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Fit between research question and format and content of data collection tool e.g. interview schedule (Qualitative)</w:t>
            </w:r>
          </w:p>
        </w:tc>
        <w:tc>
          <w:tcPr>
            <w:tcW w:w="519" w:type="pct"/>
          </w:tcPr>
          <w:p w14:paraId="1BC74B54"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7</w:t>
            </w:r>
          </w:p>
        </w:tc>
        <w:tc>
          <w:tcPr>
            <w:tcW w:w="574" w:type="pct"/>
          </w:tcPr>
          <w:p w14:paraId="47A1A74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w:t>
            </w:r>
          </w:p>
        </w:tc>
        <w:tc>
          <w:tcPr>
            <w:tcW w:w="773" w:type="pct"/>
          </w:tcPr>
          <w:p w14:paraId="1F9A95B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3.6</w:t>
            </w:r>
          </w:p>
        </w:tc>
      </w:tr>
      <w:tr w:rsidR="007657C4" w:rsidRPr="000F470B" w14:paraId="0CB39C96" w14:textId="77777777" w:rsidTr="00FB7F39">
        <w:trPr>
          <w:trHeight w:val="839"/>
        </w:trPr>
        <w:tc>
          <w:tcPr>
            <w:tcW w:w="178" w:type="pct"/>
          </w:tcPr>
          <w:p w14:paraId="7523EA7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2</w:t>
            </w:r>
          </w:p>
        </w:tc>
        <w:tc>
          <w:tcPr>
            <w:tcW w:w="2957" w:type="pct"/>
          </w:tcPr>
          <w:p w14:paraId="7DE7392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Fit between research question and method of analysis (Quantitative)</w:t>
            </w:r>
          </w:p>
        </w:tc>
        <w:tc>
          <w:tcPr>
            <w:tcW w:w="519" w:type="pct"/>
          </w:tcPr>
          <w:p w14:paraId="2A87E66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w:t>
            </w:r>
          </w:p>
        </w:tc>
        <w:tc>
          <w:tcPr>
            <w:tcW w:w="574" w:type="pct"/>
          </w:tcPr>
          <w:p w14:paraId="3A9FE76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4.4</w:t>
            </w:r>
          </w:p>
        </w:tc>
        <w:tc>
          <w:tcPr>
            <w:tcW w:w="773" w:type="pct"/>
          </w:tcPr>
          <w:p w14:paraId="237CFAF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2.7</w:t>
            </w:r>
          </w:p>
        </w:tc>
      </w:tr>
      <w:tr w:rsidR="007657C4" w:rsidRPr="000F470B" w14:paraId="4B7E16A5" w14:textId="77777777" w:rsidTr="00FB7F39">
        <w:trPr>
          <w:trHeight w:val="418"/>
        </w:trPr>
        <w:tc>
          <w:tcPr>
            <w:tcW w:w="178" w:type="pct"/>
          </w:tcPr>
          <w:p w14:paraId="618AE05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3</w:t>
            </w:r>
          </w:p>
        </w:tc>
        <w:tc>
          <w:tcPr>
            <w:tcW w:w="2957" w:type="pct"/>
          </w:tcPr>
          <w:p w14:paraId="27CD25C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Good justification for analytic method selected</w:t>
            </w:r>
          </w:p>
        </w:tc>
        <w:tc>
          <w:tcPr>
            <w:tcW w:w="519" w:type="pct"/>
          </w:tcPr>
          <w:p w14:paraId="042EF14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4.5</w:t>
            </w:r>
          </w:p>
        </w:tc>
        <w:tc>
          <w:tcPr>
            <w:tcW w:w="574" w:type="pct"/>
          </w:tcPr>
          <w:p w14:paraId="17EBDEA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0</w:t>
            </w:r>
          </w:p>
        </w:tc>
        <w:tc>
          <w:tcPr>
            <w:tcW w:w="773" w:type="pct"/>
          </w:tcPr>
          <w:p w14:paraId="4ECA8C8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0</w:t>
            </w:r>
          </w:p>
        </w:tc>
      </w:tr>
      <w:tr w:rsidR="007657C4" w:rsidRPr="000F470B" w14:paraId="6D1B7C29" w14:textId="77777777" w:rsidTr="00FB7F39">
        <w:trPr>
          <w:trHeight w:val="394"/>
        </w:trPr>
        <w:tc>
          <w:tcPr>
            <w:tcW w:w="178" w:type="pct"/>
          </w:tcPr>
          <w:p w14:paraId="3F379E9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4</w:t>
            </w:r>
          </w:p>
        </w:tc>
        <w:tc>
          <w:tcPr>
            <w:tcW w:w="2957" w:type="pct"/>
          </w:tcPr>
          <w:p w14:paraId="53CC013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 xml:space="preserve">Assessment of reliability of analytic </w:t>
            </w:r>
            <w:proofErr w:type="gramStart"/>
            <w:r w:rsidRPr="000F470B">
              <w:rPr>
                <w:rFonts w:ascii="Times New Roman" w:hAnsi="Times New Roman" w:cs="Times New Roman"/>
                <w:sz w:val="22"/>
                <w:szCs w:val="22"/>
              </w:rPr>
              <w:t>process  (</w:t>
            </w:r>
            <w:proofErr w:type="gramEnd"/>
            <w:r w:rsidRPr="000F470B">
              <w:rPr>
                <w:rFonts w:ascii="Times New Roman" w:hAnsi="Times New Roman" w:cs="Times New Roman"/>
                <w:sz w:val="22"/>
                <w:szCs w:val="22"/>
              </w:rPr>
              <w:t>Qualitative)</w:t>
            </w:r>
          </w:p>
        </w:tc>
        <w:tc>
          <w:tcPr>
            <w:tcW w:w="519" w:type="pct"/>
          </w:tcPr>
          <w:p w14:paraId="5457663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72.5</w:t>
            </w:r>
          </w:p>
        </w:tc>
        <w:tc>
          <w:tcPr>
            <w:tcW w:w="574" w:type="pct"/>
          </w:tcPr>
          <w:p w14:paraId="37F8E72E"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w:t>
            </w:r>
          </w:p>
        </w:tc>
        <w:tc>
          <w:tcPr>
            <w:tcW w:w="773" w:type="pct"/>
          </w:tcPr>
          <w:p w14:paraId="62C9A71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7.6</w:t>
            </w:r>
          </w:p>
        </w:tc>
      </w:tr>
      <w:tr w:rsidR="007657C4" w:rsidRPr="000F470B" w14:paraId="5E484E82" w14:textId="77777777" w:rsidTr="00FB7F39">
        <w:trPr>
          <w:trHeight w:val="418"/>
        </w:trPr>
        <w:tc>
          <w:tcPr>
            <w:tcW w:w="178" w:type="pct"/>
          </w:tcPr>
          <w:p w14:paraId="52771F30"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5</w:t>
            </w:r>
          </w:p>
        </w:tc>
        <w:tc>
          <w:tcPr>
            <w:tcW w:w="2957" w:type="pct"/>
          </w:tcPr>
          <w:p w14:paraId="3EF45CAA"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Evidence of user involvement in design</w:t>
            </w:r>
          </w:p>
        </w:tc>
        <w:tc>
          <w:tcPr>
            <w:tcW w:w="519" w:type="pct"/>
          </w:tcPr>
          <w:p w14:paraId="3F93B2A2"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4.5</w:t>
            </w:r>
          </w:p>
        </w:tc>
        <w:tc>
          <w:tcPr>
            <w:tcW w:w="574" w:type="pct"/>
          </w:tcPr>
          <w:p w14:paraId="2038D8A1"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6</w:t>
            </w:r>
          </w:p>
        </w:tc>
        <w:tc>
          <w:tcPr>
            <w:tcW w:w="773" w:type="pct"/>
          </w:tcPr>
          <w:p w14:paraId="3FDB61EB"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33</w:t>
            </w:r>
          </w:p>
        </w:tc>
      </w:tr>
      <w:tr w:rsidR="007657C4" w:rsidRPr="000F470B" w14:paraId="36CF8C23" w14:textId="77777777" w:rsidTr="00FB7F39">
        <w:trPr>
          <w:trHeight w:val="418"/>
        </w:trPr>
        <w:tc>
          <w:tcPr>
            <w:tcW w:w="178" w:type="pct"/>
          </w:tcPr>
          <w:p w14:paraId="16F8BEC6"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16</w:t>
            </w:r>
          </w:p>
        </w:tc>
        <w:tc>
          <w:tcPr>
            <w:tcW w:w="2957" w:type="pct"/>
          </w:tcPr>
          <w:p w14:paraId="5FBB7AD5"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Strengths and limitations critically discussed</w:t>
            </w:r>
          </w:p>
        </w:tc>
        <w:tc>
          <w:tcPr>
            <w:tcW w:w="519" w:type="pct"/>
          </w:tcPr>
          <w:p w14:paraId="36643378"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5</w:t>
            </w:r>
          </w:p>
        </w:tc>
        <w:tc>
          <w:tcPr>
            <w:tcW w:w="574" w:type="pct"/>
          </w:tcPr>
          <w:p w14:paraId="3D174043"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69</w:t>
            </w:r>
          </w:p>
        </w:tc>
        <w:tc>
          <w:tcPr>
            <w:tcW w:w="773" w:type="pct"/>
          </w:tcPr>
          <w:p w14:paraId="4009109F" w14:textId="77777777" w:rsidR="007657C4" w:rsidRPr="000F470B" w:rsidRDefault="007657C4" w:rsidP="007657C4">
            <w:pPr>
              <w:rPr>
                <w:rFonts w:ascii="Times New Roman" w:hAnsi="Times New Roman" w:cs="Times New Roman"/>
                <w:sz w:val="22"/>
                <w:szCs w:val="22"/>
              </w:rPr>
            </w:pPr>
            <w:r w:rsidRPr="000F470B">
              <w:rPr>
                <w:rFonts w:ascii="Times New Roman" w:hAnsi="Times New Roman" w:cs="Times New Roman"/>
                <w:sz w:val="22"/>
                <w:szCs w:val="22"/>
              </w:rPr>
              <w:t>58</w:t>
            </w:r>
          </w:p>
        </w:tc>
      </w:tr>
    </w:tbl>
    <w:p w14:paraId="533FF587" w14:textId="77777777" w:rsidR="007657C4" w:rsidRPr="000F470B" w:rsidRDefault="007657C4" w:rsidP="007657C4">
      <w:pPr>
        <w:rPr>
          <w:rFonts w:ascii="Times New Roman" w:hAnsi="Times New Roman" w:cs="Times New Roman"/>
        </w:rPr>
      </w:pPr>
    </w:p>
    <w:p w14:paraId="2685ADFC" w14:textId="77777777" w:rsidR="00870D5D" w:rsidRPr="000F470B" w:rsidRDefault="00870D5D" w:rsidP="00870D5D">
      <w:pPr>
        <w:rPr>
          <w:rFonts w:ascii="Times New Roman" w:hAnsi="Times New Roman" w:cs="Times New Roman"/>
        </w:rPr>
      </w:pPr>
    </w:p>
    <w:p w14:paraId="5984F78C" w14:textId="77777777" w:rsidR="000D6D75" w:rsidRPr="000F470B" w:rsidRDefault="000D6D75" w:rsidP="000D6D75">
      <w:pPr>
        <w:rPr>
          <w:rFonts w:ascii="Times New Roman" w:hAnsi="Times New Roman" w:cs="Times New Roman"/>
        </w:rPr>
      </w:pPr>
    </w:p>
    <w:p w14:paraId="5D199CF6" w14:textId="77777777" w:rsidR="000D6D75" w:rsidRPr="000F470B" w:rsidRDefault="000D6D75" w:rsidP="000D6D75">
      <w:pPr>
        <w:rPr>
          <w:rFonts w:ascii="Times New Roman" w:hAnsi="Times New Roman" w:cs="Times New Roman"/>
        </w:rPr>
      </w:pPr>
    </w:p>
    <w:p w14:paraId="78D701E3" w14:textId="77777777" w:rsidR="00870D5D" w:rsidRDefault="00870D5D">
      <w:pPr>
        <w:rPr>
          <w:rFonts w:ascii="Times New Roman" w:hAnsi="Times New Roman" w:cs="Times New Roman"/>
          <w:b/>
          <w:bCs/>
        </w:rPr>
      </w:pPr>
      <w:r w:rsidRPr="000F470B">
        <w:rPr>
          <w:rFonts w:ascii="Times New Roman" w:hAnsi="Times New Roman" w:cs="Times New Roman"/>
          <w:b/>
          <w:bCs/>
        </w:rPr>
        <w:br w:type="page"/>
      </w:r>
    </w:p>
    <w:p w14:paraId="47536BEB" w14:textId="77777777" w:rsidR="00870D5D" w:rsidRPr="000F470B" w:rsidRDefault="00870D5D" w:rsidP="00870D5D">
      <w:pPr>
        <w:rPr>
          <w:rFonts w:ascii="Times New Roman" w:hAnsi="Times New Roman" w:cs="Times New Roman"/>
          <w:sz w:val="22"/>
          <w:szCs w:val="22"/>
        </w:rPr>
      </w:pPr>
    </w:p>
    <w:p w14:paraId="6ACF7FF3" w14:textId="1DBC147C" w:rsidR="00212BEF" w:rsidRPr="00E5510A" w:rsidRDefault="00212BEF" w:rsidP="00212BEF">
      <w:pPr>
        <w:rPr>
          <w:rFonts w:ascii="Times New Roman" w:hAnsi="Times New Roman" w:cs="Times New Roman"/>
          <w:sz w:val="21"/>
          <w:szCs w:val="21"/>
        </w:rPr>
      </w:pPr>
      <w:r>
        <w:rPr>
          <w:rFonts w:ascii="Times New Roman" w:hAnsi="Times New Roman" w:cs="Times New Roman"/>
          <w:b/>
          <w:bCs/>
          <w:sz w:val="22"/>
          <w:szCs w:val="22"/>
        </w:rPr>
        <w:t xml:space="preserve">Supplementary </w:t>
      </w:r>
      <w:r w:rsidRPr="00E5510A">
        <w:rPr>
          <w:rFonts w:ascii="Times New Roman" w:hAnsi="Times New Roman" w:cs="Times New Roman"/>
          <w:b/>
          <w:bCs/>
          <w:sz w:val="22"/>
          <w:szCs w:val="22"/>
        </w:rPr>
        <w:t xml:space="preserve">Table </w:t>
      </w:r>
      <w:r>
        <w:rPr>
          <w:rFonts w:ascii="Times New Roman" w:hAnsi="Times New Roman" w:cs="Times New Roman"/>
          <w:b/>
          <w:bCs/>
          <w:sz w:val="22"/>
          <w:szCs w:val="22"/>
        </w:rPr>
        <w:t>III</w:t>
      </w:r>
      <w:r w:rsidRPr="00E5510A">
        <w:rPr>
          <w:rFonts w:ascii="Times New Roman" w:hAnsi="Times New Roman" w:cs="Times New Roman"/>
          <w:b/>
          <w:bCs/>
          <w:sz w:val="22"/>
          <w:szCs w:val="22"/>
        </w:rPr>
        <w:t>: Key domains of criteria elicited</w:t>
      </w:r>
    </w:p>
    <w:p w14:paraId="356C7C79" w14:textId="77777777" w:rsidR="00212BEF" w:rsidRDefault="00212BEF" w:rsidP="00212BEF">
      <w:pPr>
        <w:rPr>
          <w:rFonts w:ascii="Times New Roman" w:hAnsi="Times New Roman" w:cs="Times New Roman"/>
          <w:sz w:val="22"/>
          <w:szCs w:val="22"/>
        </w:rPr>
      </w:pPr>
    </w:p>
    <w:tbl>
      <w:tblPr>
        <w:tblStyle w:val="TableGrid"/>
        <w:tblW w:w="5000" w:type="pct"/>
        <w:tblLook w:val="04A0" w:firstRow="1" w:lastRow="0" w:firstColumn="1" w:lastColumn="0" w:noHBand="0" w:noVBand="1"/>
      </w:tblPr>
      <w:tblGrid>
        <w:gridCol w:w="1857"/>
        <w:gridCol w:w="9550"/>
      </w:tblGrid>
      <w:tr w:rsidR="00212BEF" w:rsidRPr="000F470B" w14:paraId="2389F8FA" w14:textId="77777777" w:rsidTr="00FB7F39">
        <w:tc>
          <w:tcPr>
            <w:tcW w:w="814" w:type="pct"/>
          </w:tcPr>
          <w:p w14:paraId="1DEFF6B7"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w:t>
            </w:r>
          </w:p>
        </w:tc>
        <w:tc>
          <w:tcPr>
            <w:tcW w:w="4186" w:type="pct"/>
          </w:tcPr>
          <w:p w14:paraId="19D88C45"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Severity of disease</w:t>
            </w:r>
          </w:p>
        </w:tc>
      </w:tr>
      <w:tr w:rsidR="00212BEF" w:rsidRPr="000F470B" w14:paraId="77E16644" w14:textId="77777777" w:rsidTr="00FB7F39">
        <w:tc>
          <w:tcPr>
            <w:tcW w:w="814" w:type="pct"/>
          </w:tcPr>
          <w:p w14:paraId="7F21545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2</w:t>
            </w:r>
          </w:p>
        </w:tc>
        <w:tc>
          <w:tcPr>
            <w:tcW w:w="4186" w:type="pct"/>
          </w:tcPr>
          <w:p w14:paraId="3CADF01D"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Number affected/burden of disease</w:t>
            </w:r>
          </w:p>
        </w:tc>
      </w:tr>
      <w:tr w:rsidR="00212BEF" w:rsidRPr="000F470B" w14:paraId="031531C4" w14:textId="77777777" w:rsidTr="00FB7F39">
        <w:tc>
          <w:tcPr>
            <w:tcW w:w="814" w:type="pct"/>
          </w:tcPr>
          <w:p w14:paraId="1D1D47D3"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3</w:t>
            </w:r>
          </w:p>
        </w:tc>
        <w:tc>
          <w:tcPr>
            <w:tcW w:w="4186" w:type="pct"/>
          </w:tcPr>
          <w:p w14:paraId="07592CB8"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Equity</w:t>
            </w:r>
          </w:p>
        </w:tc>
      </w:tr>
      <w:tr w:rsidR="00212BEF" w:rsidRPr="000F470B" w14:paraId="2A1C7165" w14:textId="77777777" w:rsidTr="00FB7F39">
        <w:tc>
          <w:tcPr>
            <w:tcW w:w="814" w:type="pct"/>
          </w:tcPr>
          <w:p w14:paraId="5F22D20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4</w:t>
            </w:r>
          </w:p>
        </w:tc>
        <w:tc>
          <w:tcPr>
            <w:tcW w:w="4186" w:type="pct"/>
          </w:tcPr>
          <w:p w14:paraId="55E0BF6C"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Cost-effectiveness</w:t>
            </w:r>
          </w:p>
        </w:tc>
      </w:tr>
      <w:tr w:rsidR="00212BEF" w:rsidRPr="000F470B" w14:paraId="3EFD6E5E" w14:textId="77777777" w:rsidTr="00FB7F39">
        <w:tc>
          <w:tcPr>
            <w:tcW w:w="814" w:type="pct"/>
          </w:tcPr>
          <w:p w14:paraId="2036FD65"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5</w:t>
            </w:r>
          </w:p>
        </w:tc>
        <w:tc>
          <w:tcPr>
            <w:tcW w:w="4186" w:type="pct"/>
          </w:tcPr>
          <w:p w14:paraId="78A3CD07"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Poverty reduction</w:t>
            </w:r>
          </w:p>
        </w:tc>
      </w:tr>
      <w:tr w:rsidR="00212BEF" w:rsidRPr="000F470B" w14:paraId="3B4FBAF5" w14:textId="77777777" w:rsidTr="00FB7F39">
        <w:tc>
          <w:tcPr>
            <w:tcW w:w="814" w:type="pct"/>
          </w:tcPr>
          <w:p w14:paraId="1B7FEA7C"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6</w:t>
            </w:r>
          </w:p>
        </w:tc>
        <w:tc>
          <w:tcPr>
            <w:tcW w:w="4186" w:type="pct"/>
          </w:tcPr>
          <w:p w14:paraId="155364D3"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xml:space="preserve">Budget Impact </w:t>
            </w:r>
          </w:p>
        </w:tc>
      </w:tr>
      <w:tr w:rsidR="00212BEF" w:rsidRPr="000F470B" w14:paraId="46975AB0" w14:textId="77777777" w:rsidTr="00FB7F39">
        <w:tc>
          <w:tcPr>
            <w:tcW w:w="814" w:type="pct"/>
          </w:tcPr>
          <w:p w14:paraId="7CC42DB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7</w:t>
            </w:r>
          </w:p>
        </w:tc>
        <w:tc>
          <w:tcPr>
            <w:tcW w:w="4186" w:type="pct"/>
          </w:tcPr>
          <w:p w14:paraId="0D1A576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Cost of Care</w:t>
            </w:r>
          </w:p>
        </w:tc>
      </w:tr>
      <w:tr w:rsidR="00212BEF" w:rsidRPr="000F470B" w14:paraId="748F0C9B" w14:textId="77777777" w:rsidTr="00FB7F39">
        <w:tc>
          <w:tcPr>
            <w:tcW w:w="814" w:type="pct"/>
          </w:tcPr>
          <w:p w14:paraId="377EF717"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8</w:t>
            </w:r>
          </w:p>
        </w:tc>
        <w:tc>
          <w:tcPr>
            <w:tcW w:w="4186" w:type="pct"/>
          </w:tcPr>
          <w:p w14:paraId="1CDA0F70"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Affordability from patient perspective</w:t>
            </w:r>
          </w:p>
        </w:tc>
      </w:tr>
      <w:tr w:rsidR="00212BEF" w:rsidRPr="000F470B" w14:paraId="3EF80B12" w14:textId="77777777" w:rsidTr="00FB7F39">
        <w:tc>
          <w:tcPr>
            <w:tcW w:w="814" w:type="pct"/>
          </w:tcPr>
          <w:p w14:paraId="2EE39D1B"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9</w:t>
            </w:r>
          </w:p>
        </w:tc>
        <w:tc>
          <w:tcPr>
            <w:tcW w:w="4186" w:type="pct"/>
          </w:tcPr>
          <w:p w14:paraId="6D0EE5F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Health benefits</w:t>
            </w:r>
          </w:p>
          <w:p w14:paraId="6F98B6F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Effectiveness/Efficacy  of intervention</w:t>
            </w:r>
          </w:p>
          <w:p w14:paraId="50B0800B"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Best within available resource</w:t>
            </w:r>
          </w:p>
          <w:p w14:paraId="1E2CFD2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xml:space="preserve">- Comparative advantage  </w:t>
            </w:r>
          </w:p>
        </w:tc>
      </w:tr>
      <w:tr w:rsidR="00212BEF" w:rsidRPr="000F470B" w14:paraId="6521FD1F" w14:textId="77777777" w:rsidTr="00FB7F39">
        <w:tc>
          <w:tcPr>
            <w:tcW w:w="814" w:type="pct"/>
          </w:tcPr>
          <w:p w14:paraId="4CCD85D5"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0</w:t>
            </w:r>
          </w:p>
        </w:tc>
        <w:tc>
          <w:tcPr>
            <w:tcW w:w="4186" w:type="pct"/>
          </w:tcPr>
          <w:p w14:paraId="0394237C" w14:textId="77777777" w:rsidR="00212BEF" w:rsidRPr="000F470B" w:rsidRDefault="00212BEF" w:rsidP="002E67A3">
            <w:pPr>
              <w:rPr>
                <w:rFonts w:ascii="Times New Roman" w:hAnsi="Times New Roman" w:cs="Times New Roman"/>
                <w:lang w:val="en-IN"/>
              </w:rPr>
            </w:pPr>
            <w:r>
              <w:rPr>
                <w:rFonts w:ascii="Times New Roman" w:hAnsi="Times New Roman" w:cs="Times New Roman"/>
                <w:lang w:val="en-IN"/>
              </w:rPr>
              <w:t>Fairness/Ethics criterion/</w:t>
            </w:r>
            <w:r w:rsidRPr="000F470B">
              <w:rPr>
                <w:rFonts w:ascii="Times New Roman" w:hAnsi="Times New Roman" w:cs="Times New Roman"/>
                <w:lang w:val="en-IN"/>
              </w:rPr>
              <w:t>Equality</w:t>
            </w:r>
          </w:p>
        </w:tc>
      </w:tr>
      <w:tr w:rsidR="00212BEF" w:rsidRPr="000F470B" w14:paraId="595FE2BA" w14:textId="77777777" w:rsidTr="00FB7F39">
        <w:tc>
          <w:tcPr>
            <w:tcW w:w="814" w:type="pct"/>
          </w:tcPr>
          <w:p w14:paraId="63F88D7D"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1</w:t>
            </w:r>
          </w:p>
        </w:tc>
        <w:tc>
          <w:tcPr>
            <w:tcW w:w="4186" w:type="pct"/>
          </w:tcPr>
          <w:p w14:paraId="5158DE95"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Social implications</w:t>
            </w:r>
          </w:p>
        </w:tc>
      </w:tr>
      <w:tr w:rsidR="00212BEF" w:rsidRPr="000F470B" w14:paraId="393819F8" w14:textId="77777777" w:rsidTr="00FB7F39">
        <w:tc>
          <w:tcPr>
            <w:tcW w:w="814" w:type="pct"/>
          </w:tcPr>
          <w:p w14:paraId="4E89E94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2</w:t>
            </w:r>
          </w:p>
        </w:tc>
        <w:tc>
          <w:tcPr>
            <w:tcW w:w="4186" w:type="pct"/>
          </w:tcPr>
          <w:p w14:paraId="1BC78F0E"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Provider acceptability</w:t>
            </w:r>
          </w:p>
          <w:p w14:paraId="51C7D763"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Clinical guidelines &amp; practices</w:t>
            </w:r>
          </w:p>
          <w:p w14:paraId="7A9EDFDB"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Acceptability/variation in practice</w:t>
            </w:r>
          </w:p>
          <w:p w14:paraId="3BFECE2B"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Conditions that are difficult to manage</w:t>
            </w:r>
          </w:p>
        </w:tc>
      </w:tr>
      <w:tr w:rsidR="00212BEF" w:rsidRPr="000F470B" w14:paraId="33B11D53" w14:textId="77777777" w:rsidTr="00FB7F39">
        <w:tc>
          <w:tcPr>
            <w:tcW w:w="814" w:type="pct"/>
          </w:tcPr>
          <w:p w14:paraId="38490A79"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3</w:t>
            </w:r>
          </w:p>
        </w:tc>
        <w:tc>
          <w:tcPr>
            <w:tcW w:w="4186" w:type="pct"/>
          </w:tcPr>
          <w:p w14:paraId="6523937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Legal &amp; regulatory framework conducive for implementation</w:t>
            </w:r>
          </w:p>
          <w:p w14:paraId="20DCBEA1"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Planning</w:t>
            </w:r>
          </w:p>
          <w:p w14:paraId="4F89F922"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Utilization/legal issues/</w:t>
            </w:r>
          </w:p>
          <w:p w14:paraId="7B277499"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Strength of evidence/quality of evidence</w:t>
            </w:r>
          </w:p>
        </w:tc>
      </w:tr>
      <w:tr w:rsidR="00212BEF" w:rsidRPr="00534463" w14:paraId="751C1F0B" w14:textId="77777777" w:rsidTr="00FB7F39">
        <w:tc>
          <w:tcPr>
            <w:tcW w:w="814" w:type="pct"/>
          </w:tcPr>
          <w:p w14:paraId="2CBEC9D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4</w:t>
            </w:r>
          </w:p>
        </w:tc>
        <w:tc>
          <w:tcPr>
            <w:tcW w:w="4186" w:type="pct"/>
          </w:tcPr>
          <w:p w14:paraId="2E527BB9"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Political considerations</w:t>
            </w:r>
          </w:p>
          <w:p w14:paraId="2D6145A5"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Government policy</w:t>
            </w:r>
          </w:p>
          <w:p w14:paraId="07B991D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Priority to basic care</w:t>
            </w:r>
          </w:p>
        </w:tc>
      </w:tr>
      <w:tr w:rsidR="00212BEF" w:rsidRPr="000F470B" w14:paraId="503B759F" w14:textId="77777777" w:rsidTr="00FB7F39">
        <w:tc>
          <w:tcPr>
            <w:tcW w:w="814" w:type="pct"/>
          </w:tcPr>
          <w:p w14:paraId="52DFEF91"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5</w:t>
            </w:r>
          </w:p>
        </w:tc>
        <w:tc>
          <w:tcPr>
            <w:tcW w:w="4186" w:type="pct"/>
          </w:tcPr>
          <w:p w14:paraId="73F67034"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International support/Donor acceptance</w:t>
            </w:r>
          </w:p>
        </w:tc>
      </w:tr>
      <w:tr w:rsidR="00212BEF" w:rsidRPr="000F470B" w14:paraId="60FF4820" w14:textId="77777777" w:rsidTr="00FB7F39">
        <w:tc>
          <w:tcPr>
            <w:tcW w:w="814" w:type="pct"/>
          </w:tcPr>
          <w:p w14:paraId="141C42FC"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6</w:t>
            </w:r>
          </w:p>
        </w:tc>
        <w:tc>
          <w:tcPr>
            <w:tcW w:w="4186" w:type="pct"/>
          </w:tcPr>
          <w:p w14:paraId="1B427871"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Feas</w:t>
            </w:r>
            <w:r>
              <w:rPr>
                <w:rFonts w:ascii="Times New Roman" w:hAnsi="Times New Roman" w:cs="Times New Roman"/>
                <w:lang w:val="en-IN"/>
              </w:rPr>
              <w:t>i</w:t>
            </w:r>
            <w:r w:rsidRPr="000F470B">
              <w:rPr>
                <w:rFonts w:ascii="Times New Roman" w:hAnsi="Times New Roman" w:cs="Times New Roman"/>
                <w:lang w:val="en-IN"/>
              </w:rPr>
              <w:t>bility of implementation</w:t>
            </w:r>
          </w:p>
          <w:p w14:paraId="6013580C"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Availability of effective treatment</w:t>
            </w:r>
          </w:p>
          <w:p w14:paraId="6125ABC2"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Coverage</w:t>
            </w:r>
          </w:p>
          <w:p w14:paraId="7D3B24CA"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Quality of care</w:t>
            </w:r>
          </w:p>
        </w:tc>
      </w:tr>
      <w:tr w:rsidR="00212BEF" w:rsidRPr="000F470B" w14:paraId="3B6449B8" w14:textId="77777777" w:rsidTr="00FB7F39">
        <w:tc>
          <w:tcPr>
            <w:tcW w:w="814" w:type="pct"/>
          </w:tcPr>
          <w:p w14:paraId="3C7EDF73"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Domain 17</w:t>
            </w:r>
          </w:p>
        </w:tc>
        <w:tc>
          <w:tcPr>
            <w:tcW w:w="4186" w:type="pct"/>
          </w:tcPr>
          <w:p w14:paraId="6A4F00DD"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xml:space="preserve">Influence on decision-making </w:t>
            </w:r>
          </w:p>
          <w:p w14:paraId="73E10010"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Gender participation in decision making</w:t>
            </w:r>
          </w:p>
          <w:p w14:paraId="19CC6797"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Ethnicity</w:t>
            </w:r>
          </w:p>
          <w:p w14:paraId="51AED669" w14:textId="77777777" w:rsidR="00212BEF" w:rsidRPr="000F470B" w:rsidRDefault="00212BEF" w:rsidP="002E67A3">
            <w:pPr>
              <w:rPr>
                <w:rFonts w:ascii="Times New Roman" w:hAnsi="Times New Roman" w:cs="Times New Roman"/>
                <w:lang w:val="en-IN"/>
              </w:rPr>
            </w:pPr>
            <w:r w:rsidRPr="000F470B">
              <w:rPr>
                <w:rFonts w:ascii="Times New Roman" w:hAnsi="Times New Roman" w:cs="Times New Roman"/>
                <w:lang w:val="en-IN"/>
              </w:rPr>
              <w:t>- Education/wealth/community views</w:t>
            </w:r>
          </w:p>
        </w:tc>
      </w:tr>
    </w:tbl>
    <w:p w14:paraId="08D6A06B" w14:textId="77777777" w:rsidR="00212BEF" w:rsidRDefault="00212BEF">
      <w:pP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br w:type="page"/>
      </w:r>
    </w:p>
    <w:p w14:paraId="339E1C4C" w14:textId="6CC2F6BC" w:rsidR="00497F60" w:rsidRPr="00EB2A77" w:rsidRDefault="00497F60" w:rsidP="005A27AB">
      <w:pPr>
        <w:rPr>
          <w:rFonts w:ascii="Times New Roman" w:hAnsi="Times New Roman" w:cs="Times New Roman"/>
          <w:b/>
          <w:color w:val="000000" w:themeColor="text1"/>
          <w:sz w:val="22"/>
          <w:szCs w:val="22"/>
        </w:rPr>
      </w:pPr>
      <w:r w:rsidRPr="00EB2A77">
        <w:rPr>
          <w:rFonts w:ascii="Times New Roman" w:hAnsi="Times New Roman" w:cs="Times New Roman"/>
          <w:b/>
          <w:color w:val="000000" w:themeColor="text1"/>
          <w:sz w:val="22"/>
          <w:szCs w:val="22"/>
        </w:rPr>
        <w:lastRenderedPageBreak/>
        <w:t>Supplementary Figure I</w:t>
      </w:r>
      <w:r w:rsidR="00F42A3A">
        <w:rPr>
          <w:rFonts w:ascii="Times New Roman" w:hAnsi="Times New Roman" w:cs="Times New Roman"/>
          <w:b/>
          <w:color w:val="000000" w:themeColor="text1"/>
          <w:sz w:val="22"/>
          <w:szCs w:val="22"/>
        </w:rPr>
        <w:t>II</w:t>
      </w:r>
      <w:r w:rsidR="00C22F56" w:rsidRPr="00EB2A77">
        <w:rPr>
          <w:rFonts w:ascii="Times New Roman" w:hAnsi="Times New Roman" w:cs="Times New Roman"/>
          <w:b/>
          <w:color w:val="000000" w:themeColor="text1"/>
          <w:sz w:val="22"/>
          <w:szCs w:val="22"/>
        </w:rPr>
        <w:t>: Most frequently cited criteria amongst studies using defined approach</w:t>
      </w:r>
      <w:r w:rsidR="00D13CDD" w:rsidRPr="00EB2A77">
        <w:rPr>
          <w:rFonts w:ascii="Times New Roman" w:hAnsi="Times New Roman" w:cs="Times New Roman"/>
          <w:b/>
          <w:color w:val="000000" w:themeColor="text1"/>
          <w:sz w:val="22"/>
          <w:szCs w:val="22"/>
        </w:rPr>
        <w:t xml:space="preserve"> (MCDA, HTA, AFR)</w:t>
      </w:r>
    </w:p>
    <w:p w14:paraId="4CB921B7" w14:textId="77777777" w:rsidR="00EB2A77" w:rsidRPr="00497F60" w:rsidRDefault="00EB2A77" w:rsidP="00D13CDD">
      <w:pPr>
        <w:rPr>
          <w:rFonts w:ascii="Times New Roman" w:hAnsi="Times New Roman" w:cs="Times New Roman"/>
          <w:bCs/>
          <w:color w:val="000000" w:themeColor="text1"/>
          <w:sz w:val="22"/>
          <w:szCs w:val="22"/>
        </w:rPr>
      </w:pPr>
    </w:p>
    <w:p w14:paraId="46FB82AB" w14:textId="2DD23C5E" w:rsidR="00BB646A" w:rsidRPr="000F470B" w:rsidRDefault="00E24F6A" w:rsidP="00331420">
      <w:pPr>
        <w:spacing w:line="360" w:lineRule="auto"/>
        <w:jc w:val="center"/>
        <w:rPr>
          <w:rFonts w:ascii="Times New Roman" w:hAnsi="Times New Roman" w:cs="Times New Roman"/>
          <w:sz w:val="22"/>
          <w:szCs w:val="22"/>
        </w:rPr>
      </w:pPr>
      <w:r>
        <w:rPr>
          <w:noProof/>
        </w:rPr>
        <w:drawing>
          <wp:inline distT="0" distB="0" distL="0" distR="0" wp14:anchorId="47B0ED38" wp14:editId="17B8F66C">
            <wp:extent cx="5868000" cy="4536000"/>
            <wp:effectExtent l="0" t="0" r="12700" b="10795"/>
            <wp:docPr id="3" name="Chart 3">
              <a:extLst xmlns:a="http://schemas.openxmlformats.org/drawingml/2006/main">
                <a:ext uri="{FF2B5EF4-FFF2-40B4-BE49-F238E27FC236}">
                  <a16:creationId xmlns:a16="http://schemas.microsoft.com/office/drawing/2014/main" id="{0DAB0F67-FAA1-104D-A27A-467667588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4C3BD6" w14:textId="0DBD874A" w:rsidR="00C46C0D" w:rsidRDefault="00C22F56" w:rsidP="005A27AB">
      <w:pPr>
        <w:spacing w:line="360" w:lineRule="auto"/>
        <w:rPr>
          <w:rFonts w:ascii="Times New Roman" w:hAnsi="Times New Roman" w:cs="Times New Roman"/>
          <w:sz w:val="22"/>
          <w:szCs w:val="22"/>
        </w:rPr>
      </w:pPr>
      <w:r>
        <w:rPr>
          <w:rFonts w:ascii="Times New Roman" w:hAnsi="Times New Roman" w:cs="Times New Roman"/>
          <w:sz w:val="22"/>
          <w:szCs w:val="22"/>
        </w:rPr>
        <w:t xml:space="preserve">(P)-Process; (O)-Outcome </w:t>
      </w:r>
    </w:p>
    <w:p w14:paraId="15C6213D" w14:textId="6CF5E079" w:rsidR="00C46C0D" w:rsidRDefault="00C46C0D" w:rsidP="00331420">
      <w:pPr>
        <w:spacing w:line="360" w:lineRule="auto"/>
        <w:jc w:val="center"/>
        <w:rPr>
          <w:rFonts w:ascii="Times New Roman" w:hAnsi="Times New Roman" w:cs="Times New Roman"/>
          <w:sz w:val="22"/>
          <w:szCs w:val="22"/>
        </w:rPr>
      </w:pPr>
      <w:r>
        <w:rPr>
          <w:noProof/>
        </w:rPr>
        <w:lastRenderedPageBreak/>
        <w:drawing>
          <wp:inline distT="0" distB="0" distL="0" distR="0" wp14:anchorId="2FB16E74" wp14:editId="58988ABE">
            <wp:extent cx="5871600" cy="4536000"/>
            <wp:effectExtent l="0" t="0" r="8890" b="10795"/>
            <wp:docPr id="20" name="Chart 20">
              <a:extLst xmlns:a="http://schemas.openxmlformats.org/drawingml/2006/main">
                <a:ext uri="{FF2B5EF4-FFF2-40B4-BE49-F238E27FC236}">
                  <a16:creationId xmlns:a16="http://schemas.microsoft.com/office/drawing/2014/main" id="{DA5BF79E-67E6-8641-B9AD-7F94122DC4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C655350" w14:textId="4D69B167" w:rsidR="00C46C0D" w:rsidRPr="005174E1" w:rsidRDefault="00C22F56" w:rsidP="00331420">
      <w:pPr>
        <w:spacing w:line="360" w:lineRule="auto"/>
        <w:rPr>
          <w:rFonts w:ascii="Times New Roman" w:hAnsi="Times New Roman" w:cs="Times New Roman"/>
          <w:sz w:val="22"/>
          <w:szCs w:val="22"/>
          <w:lang w:val="pt-BR"/>
        </w:rPr>
      </w:pPr>
      <w:r w:rsidRPr="005174E1">
        <w:rPr>
          <w:rFonts w:ascii="Times New Roman" w:hAnsi="Times New Roman" w:cs="Times New Roman"/>
          <w:sz w:val="22"/>
          <w:szCs w:val="22"/>
          <w:lang w:val="pt-BR"/>
        </w:rPr>
        <w:t xml:space="preserve">(P)-Process; (O)-Outcome </w:t>
      </w:r>
    </w:p>
    <w:p w14:paraId="7639E71F" w14:textId="293E25ED" w:rsidR="001367DC" w:rsidRDefault="00E24F6A" w:rsidP="00331420">
      <w:pPr>
        <w:spacing w:line="360" w:lineRule="auto"/>
        <w:jc w:val="center"/>
        <w:rPr>
          <w:rFonts w:ascii="Times New Roman" w:hAnsi="Times New Roman" w:cs="Times New Roman"/>
          <w:sz w:val="22"/>
          <w:szCs w:val="22"/>
          <w:lang w:val="pt-BR"/>
        </w:rPr>
      </w:pPr>
      <w:r>
        <w:rPr>
          <w:noProof/>
        </w:rPr>
        <w:lastRenderedPageBreak/>
        <w:drawing>
          <wp:inline distT="0" distB="0" distL="0" distR="0" wp14:anchorId="528D2E9F" wp14:editId="22D69780">
            <wp:extent cx="5871600" cy="4536000"/>
            <wp:effectExtent l="0" t="0" r="8890" b="10795"/>
            <wp:docPr id="6" name="Chart 6">
              <a:extLst xmlns:a="http://schemas.openxmlformats.org/drawingml/2006/main">
                <a:ext uri="{FF2B5EF4-FFF2-40B4-BE49-F238E27FC236}">
                  <a16:creationId xmlns:a16="http://schemas.microsoft.com/office/drawing/2014/main" id="{6E0C7030-2C11-E24C-B93A-F1A91FE17B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57F680" w14:textId="77777777" w:rsidR="00241020" w:rsidRDefault="00241020">
      <w:pPr>
        <w:rPr>
          <w:rFonts w:ascii="Times New Roman" w:hAnsi="Times New Roman" w:cs="Times New Roman"/>
          <w:lang w:val="en-IN"/>
        </w:rPr>
      </w:pPr>
      <w:r>
        <w:rPr>
          <w:rFonts w:ascii="Times New Roman" w:hAnsi="Times New Roman" w:cs="Times New Roman"/>
          <w:lang w:val="en-IN"/>
        </w:rPr>
        <w:br w:type="page"/>
      </w:r>
    </w:p>
    <w:p w14:paraId="73BECD3D" w14:textId="77777777" w:rsidR="001367DC" w:rsidRPr="005174E1" w:rsidRDefault="006A2E84" w:rsidP="00331420">
      <w:pPr>
        <w:rPr>
          <w:rFonts w:ascii="Times New Roman" w:hAnsi="Times New Roman" w:cs="Times New Roman"/>
          <w:lang w:val="en-IN"/>
        </w:rPr>
      </w:pPr>
      <w:r w:rsidRPr="005174E1">
        <w:rPr>
          <w:rFonts w:ascii="Times New Roman" w:hAnsi="Times New Roman" w:cs="Times New Roman"/>
          <w:lang w:val="en-IN"/>
        </w:rPr>
        <w:lastRenderedPageBreak/>
        <w:t xml:space="preserve">Supplementary Figure </w:t>
      </w:r>
      <w:r w:rsidR="00F42A3A">
        <w:rPr>
          <w:rFonts w:ascii="Times New Roman" w:hAnsi="Times New Roman" w:cs="Times New Roman"/>
          <w:lang w:val="en-IN"/>
        </w:rPr>
        <w:t>IV</w:t>
      </w:r>
      <w:r w:rsidRPr="005174E1">
        <w:rPr>
          <w:rFonts w:ascii="Times New Roman" w:hAnsi="Times New Roman" w:cs="Times New Roman"/>
          <w:lang w:val="en-IN"/>
        </w:rPr>
        <w:t xml:space="preserve"> : Stakeholders consulted in Priority Setting at Overall level and by various levels (macro,meso,micro)</w:t>
      </w:r>
    </w:p>
    <w:p w14:paraId="6ACE5FBD" w14:textId="0BD77143" w:rsidR="00C46C0D" w:rsidRDefault="00DB1E67" w:rsidP="00241020">
      <w:pPr>
        <w:jc w:val="center"/>
        <w:rPr>
          <w:rFonts w:ascii="Times New Roman" w:hAnsi="Times New Roman" w:cs="Times New Roman"/>
          <w:sz w:val="22"/>
          <w:szCs w:val="22"/>
          <w:lang w:val="pt-BR"/>
        </w:rPr>
      </w:pPr>
      <w:r>
        <w:rPr>
          <w:noProof/>
        </w:rPr>
        <w:drawing>
          <wp:inline distT="0" distB="0" distL="0" distR="0" wp14:anchorId="07CDD63A" wp14:editId="7BD89536">
            <wp:extent cx="5732228" cy="3780000"/>
            <wp:effectExtent l="0" t="0" r="8255" b="17780"/>
            <wp:docPr id="7" name="Chart 7">
              <a:extLst xmlns:a="http://schemas.openxmlformats.org/drawingml/2006/main">
                <a:ext uri="{FF2B5EF4-FFF2-40B4-BE49-F238E27FC236}">
                  <a16:creationId xmlns:a16="http://schemas.microsoft.com/office/drawing/2014/main" id="{E4BE7978-7D23-6448-B7EA-A9118BE022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1367DC">
        <w:rPr>
          <w:noProof/>
        </w:rPr>
        <w:drawing>
          <wp:inline distT="0" distB="0" distL="0" distR="0" wp14:anchorId="229B9024" wp14:editId="66B1F56E">
            <wp:extent cx="5871600" cy="4536000"/>
            <wp:effectExtent l="0" t="0" r="8890" b="10795"/>
            <wp:docPr id="4" name="Chart 4">
              <a:extLst xmlns:a="http://schemas.openxmlformats.org/drawingml/2006/main">
                <a:ext uri="{FF2B5EF4-FFF2-40B4-BE49-F238E27FC236}">
                  <a16:creationId xmlns:a16="http://schemas.microsoft.com/office/drawing/2014/main" id="{10B6D5CC-D582-0F4B-8CDD-D5B0B55B3C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A215F25" w14:textId="6D4BFEC2" w:rsidR="00077A85" w:rsidRDefault="00077A85" w:rsidP="00331420">
      <w:pPr>
        <w:rPr>
          <w:rFonts w:ascii="Times New Roman" w:hAnsi="Times New Roman" w:cs="Times New Roman"/>
          <w:sz w:val="22"/>
          <w:szCs w:val="22"/>
          <w:lang w:val="pt-BR"/>
        </w:rPr>
      </w:pPr>
    </w:p>
    <w:p w14:paraId="17793D1C" w14:textId="5EAFE03E" w:rsidR="00077A85" w:rsidRPr="00241020" w:rsidRDefault="00077A85" w:rsidP="00241020">
      <w:pPr>
        <w:rPr>
          <w:rFonts w:ascii="Times New Roman" w:hAnsi="Times New Roman" w:cs="Times New Roman"/>
          <w:sz w:val="22"/>
          <w:szCs w:val="22"/>
          <w:lang w:val="pt-BR"/>
        </w:rPr>
      </w:pPr>
      <w:r w:rsidRPr="00510977">
        <w:rPr>
          <w:rFonts w:ascii="Times New Roman" w:hAnsi="Times New Roman" w:cs="Times New Roman"/>
          <w:b/>
          <w:bCs/>
          <w:sz w:val="22"/>
          <w:szCs w:val="22"/>
          <w:lang w:val="pt-BR"/>
        </w:rPr>
        <w:t>PRISMA CHECKLIST</w:t>
      </w:r>
    </w:p>
    <w:p w14:paraId="65304B99" w14:textId="08D10646" w:rsidR="00077A85" w:rsidRDefault="00077A85" w:rsidP="00331420">
      <w:pPr>
        <w:rPr>
          <w:rFonts w:ascii="Times New Roman" w:hAnsi="Times New Roman" w:cs="Times New Roman"/>
          <w:sz w:val="22"/>
          <w:szCs w:val="22"/>
          <w:lang w:val="pt-BR"/>
        </w:rPr>
      </w:pPr>
    </w:p>
    <w:tbl>
      <w:tblPr>
        <w:tblW w:w="0" w:type="auto"/>
        <w:tblBorders>
          <w:top w:val="nil"/>
          <w:left w:val="nil"/>
          <w:bottom w:val="nil"/>
          <w:right w:val="nil"/>
        </w:tblBorders>
        <w:tblLook w:val="0000" w:firstRow="0" w:lastRow="0" w:firstColumn="0" w:lastColumn="0" w:noHBand="0" w:noVBand="0"/>
      </w:tblPr>
      <w:tblGrid>
        <w:gridCol w:w="1953"/>
        <w:gridCol w:w="439"/>
        <w:gridCol w:w="7562"/>
        <w:gridCol w:w="1451"/>
      </w:tblGrid>
      <w:tr w:rsidR="00077A85" w:rsidRPr="004C1685" w14:paraId="4D66E87C" w14:textId="77777777" w:rsidTr="00241020">
        <w:trPr>
          <w:trHeight w:val="663"/>
        </w:trPr>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1DB77FE4" w14:textId="77777777" w:rsidR="00077A85" w:rsidRPr="004C1685" w:rsidRDefault="00077A85" w:rsidP="00241020">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0" w:type="auto"/>
            <w:tcBorders>
              <w:top w:val="double" w:sz="5" w:space="0" w:color="000000"/>
              <w:left w:val="single" w:sz="5" w:space="0" w:color="000000"/>
              <w:bottom w:val="double" w:sz="2" w:space="0" w:color="FFFFCC"/>
              <w:right w:val="single" w:sz="5" w:space="0" w:color="000000"/>
            </w:tcBorders>
            <w:shd w:val="clear" w:color="auto" w:fill="63639A"/>
            <w:vAlign w:val="center"/>
          </w:tcPr>
          <w:p w14:paraId="23B21B4E" w14:textId="77777777" w:rsidR="00077A85" w:rsidRPr="005979B8" w:rsidRDefault="00077A85" w:rsidP="00241020">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02CE5223" w14:textId="77777777" w:rsidR="00077A85" w:rsidRPr="004C1685" w:rsidRDefault="00077A85" w:rsidP="00241020">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0" w:type="auto"/>
            <w:tcBorders>
              <w:top w:val="double" w:sz="5" w:space="0" w:color="000000"/>
              <w:left w:val="single" w:sz="5" w:space="0" w:color="000000"/>
              <w:bottom w:val="double" w:sz="5" w:space="0" w:color="000000"/>
              <w:right w:val="single" w:sz="5" w:space="0" w:color="000000"/>
            </w:tcBorders>
            <w:shd w:val="clear" w:color="auto" w:fill="63639A"/>
            <w:vAlign w:val="center"/>
          </w:tcPr>
          <w:p w14:paraId="4031B12D" w14:textId="77777777" w:rsidR="00077A85" w:rsidRPr="004C1685" w:rsidRDefault="00077A85" w:rsidP="00241020">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077A85" w:rsidRPr="004C1685" w14:paraId="325BFAE5" w14:textId="77777777" w:rsidTr="00241020">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FF1C56B" w14:textId="77777777" w:rsidR="00077A85" w:rsidRPr="004C1685" w:rsidRDefault="00077A85" w:rsidP="00241020">
            <w:pPr>
              <w:pStyle w:val="Default"/>
              <w:rPr>
                <w:rFonts w:ascii="Arial" w:hAnsi="Arial" w:cs="Arial"/>
                <w:sz w:val="22"/>
                <w:szCs w:val="22"/>
              </w:rPr>
            </w:pPr>
            <w:r w:rsidRPr="004C1685">
              <w:rPr>
                <w:rFonts w:ascii="Arial" w:hAnsi="Arial" w:cs="Arial"/>
                <w:b/>
                <w:bCs/>
                <w:sz w:val="22"/>
                <w:szCs w:val="22"/>
              </w:rPr>
              <w:t xml:space="preserve">TITLE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792F9B0B" w14:textId="77777777" w:rsidR="00077A85" w:rsidRPr="004C1685" w:rsidRDefault="00077A85" w:rsidP="00241020">
            <w:pPr>
              <w:pStyle w:val="Default"/>
              <w:jc w:val="right"/>
              <w:rPr>
                <w:rFonts w:ascii="Arial" w:hAnsi="Arial" w:cs="Arial"/>
                <w:color w:val="auto"/>
              </w:rPr>
            </w:pPr>
          </w:p>
        </w:tc>
      </w:tr>
      <w:tr w:rsidR="00077A85" w:rsidRPr="004C1685" w14:paraId="2538FD5A" w14:textId="77777777" w:rsidTr="00241020">
        <w:trPr>
          <w:trHeight w:val="323"/>
        </w:trPr>
        <w:tc>
          <w:tcPr>
            <w:tcW w:w="0" w:type="auto"/>
            <w:tcBorders>
              <w:top w:val="single" w:sz="5" w:space="0" w:color="000000"/>
              <w:left w:val="single" w:sz="5" w:space="0" w:color="000000"/>
              <w:bottom w:val="double" w:sz="2" w:space="0" w:color="FFFFCC"/>
              <w:right w:val="single" w:sz="5" w:space="0" w:color="000000"/>
            </w:tcBorders>
          </w:tcPr>
          <w:p w14:paraId="0DB4ED73"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0" w:type="auto"/>
            <w:tcBorders>
              <w:top w:val="single" w:sz="5" w:space="0" w:color="000000"/>
              <w:left w:val="single" w:sz="5" w:space="0" w:color="000000"/>
              <w:bottom w:val="double" w:sz="2" w:space="0" w:color="FFFFCC"/>
              <w:right w:val="single" w:sz="5" w:space="0" w:color="000000"/>
            </w:tcBorders>
          </w:tcPr>
          <w:p w14:paraId="7106087A"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1</w:t>
            </w:r>
          </w:p>
        </w:tc>
        <w:tc>
          <w:tcPr>
            <w:tcW w:w="0" w:type="auto"/>
            <w:tcBorders>
              <w:top w:val="single" w:sz="5" w:space="0" w:color="000000"/>
              <w:left w:val="single" w:sz="5" w:space="0" w:color="000000"/>
              <w:bottom w:val="double" w:sz="5" w:space="0" w:color="000000"/>
              <w:right w:val="single" w:sz="5" w:space="0" w:color="000000"/>
            </w:tcBorders>
          </w:tcPr>
          <w:p w14:paraId="0F8016E7"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0" w:type="auto"/>
            <w:tcBorders>
              <w:top w:val="single" w:sz="5" w:space="0" w:color="000000"/>
              <w:left w:val="single" w:sz="5" w:space="0" w:color="000000"/>
              <w:bottom w:val="double" w:sz="5" w:space="0" w:color="000000"/>
              <w:right w:val="single" w:sz="5" w:space="0" w:color="000000"/>
            </w:tcBorders>
          </w:tcPr>
          <w:p w14:paraId="3FFB42A8"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29C2BE6D" w14:textId="77777777" w:rsidTr="00241020">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65C22C4" w14:textId="77777777" w:rsidR="00077A85" w:rsidRPr="004C1685" w:rsidRDefault="00077A85" w:rsidP="00241020">
            <w:pPr>
              <w:pStyle w:val="Default"/>
              <w:rPr>
                <w:rFonts w:ascii="Arial" w:hAnsi="Arial" w:cs="Arial"/>
                <w:sz w:val="22"/>
                <w:szCs w:val="22"/>
              </w:rPr>
            </w:pPr>
            <w:r w:rsidRPr="004C1685">
              <w:rPr>
                <w:rFonts w:ascii="Arial" w:hAnsi="Arial" w:cs="Arial"/>
                <w:b/>
                <w:bCs/>
                <w:sz w:val="22"/>
                <w:szCs w:val="22"/>
              </w:rPr>
              <w:t xml:space="preserve">ABSTRACT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67AE6E1A" w14:textId="77777777" w:rsidR="00077A85" w:rsidRPr="004C1685" w:rsidRDefault="00077A85" w:rsidP="00241020">
            <w:pPr>
              <w:pStyle w:val="Default"/>
              <w:jc w:val="right"/>
              <w:rPr>
                <w:rFonts w:ascii="Arial" w:hAnsi="Arial" w:cs="Arial"/>
                <w:color w:val="auto"/>
              </w:rPr>
            </w:pPr>
          </w:p>
        </w:tc>
      </w:tr>
      <w:tr w:rsidR="00077A85" w:rsidRPr="004C1685" w14:paraId="4519482C" w14:textId="77777777" w:rsidTr="00241020">
        <w:trPr>
          <w:trHeight w:val="810"/>
        </w:trPr>
        <w:tc>
          <w:tcPr>
            <w:tcW w:w="0" w:type="auto"/>
            <w:tcBorders>
              <w:top w:val="single" w:sz="5" w:space="0" w:color="000000"/>
              <w:left w:val="single" w:sz="5" w:space="0" w:color="000000"/>
              <w:bottom w:val="double" w:sz="2" w:space="0" w:color="FFFFCC"/>
              <w:right w:val="single" w:sz="5" w:space="0" w:color="000000"/>
            </w:tcBorders>
          </w:tcPr>
          <w:p w14:paraId="2F10336A"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0" w:type="auto"/>
            <w:tcBorders>
              <w:top w:val="single" w:sz="5" w:space="0" w:color="000000"/>
              <w:left w:val="single" w:sz="5" w:space="0" w:color="000000"/>
              <w:bottom w:val="double" w:sz="2" w:space="0" w:color="FFFFCC"/>
              <w:right w:val="single" w:sz="5" w:space="0" w:color="000000"/>
            </w:tcBorders>
          </w:tcPr>
          <w:p w14:paraId="1B913EDB"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2</w:t>
            </w:r>
          </w:p>
        </w:tc>
        <w:tc>
          <w:tcPr>
            <w:tcW w:w="0" w:type="auto"/>
            <w:tcBorders>
              <w:top w:val="single" w:sz="5" w:space="0" w:color="000000"/>
              <w:left w:val="single" w:sz="5" w:space="0" w:color="000000"/>
              <w:bottom w:val="double" w:sz="5" w:space="0" w:color="000000"/>
              <w:right w:val="single" w:sz="5" w:space="0" w:color="000000"/>
            </w:tcBorders>
          </w:tcPr>
          <w:p w14:paraId="2E2506C4"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0" w:type="auto"/>
            <w:tcBorders>
              <w:top w:val="single" w:sz="5" w:space="0" w:color="000000"/>
              <w:left w:val="single" w:sz="5" w:space="0" w:color="000000"/>
              <w:bottom w:val="double" w:sz="5" w:space="0" w:color="000000"/>
              <w:right w:val="single" w:sz="5" w:space="0" w:color="000000"/>
            </w:tcBorders>
          </w:tcPr>
          <w:p w14:paraId="5D815150"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741AE2D1" w14:textId="77777777" w:rsidTr="00241020">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5F29F37" w14:textId="77777777" w:rsidR="00077A85" w:rsidRPr="004C1685" w:rsidRDefault="00077A85" w:rsidP="00241020">
            <w:pPr>
              <w:pStyle w:val="Default"/>
              <w:rPr>
                <w:rFonts w:ascii="Arial" w:hAnsi="Arial" w:cs="Arial"/>
                <w:sz w:val="22"/>
                <w:szCs w:val="22"/>
              </w:rPr>
            </w:pPr>
            <w:r w:rsidRPr="004C1685">
              <w:rPr>
                <w:rFonts w:ascii="Arial" w:hAnsi="Arial" w:cs="Arial"/>
                <w:b/>
                <w:bCs/>
                <w:sz w:val="22"/>
                <w:szCs w:val="22"/>
              </w:rPr>
              <w:t xml:space="preserve">INTRODUCTION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77D2FC02" w14:textId="77777777" w:rsidR="00077A85" w:rsidRPr="004C1685" w:rsidRDefault="00077A85" w:rsidP="00241020">
            <w:pPr>
              <w:pStyle w:val="Default"/>
              <w:jc w:val="right"/>
              <w:rPr>
                <w:rFonts w:ascii="Arial" w:hAnsi="Arial" w:cs="Arial"/>
                <w:color w:val="auto"/>
              </w:rPr>
            </w:pPr>
          </w:p>
        </w:tc>
      </w:tr>
      <w:tr w:rsidR="00077A85" w:rsidRPr="004C1685" w14:paraId="4FF13890" w14:textId="77777777" w:rsidTr="00241020">
        <w:trPr>
          <w:trHeight w:val="333"/>
        </w:trPr>
        <w:tc>
          <w:tcPr>
            <w:tcW w:w="0" w:type="auto"/>
            <w:tcBorders>
              <w:top w:val="single" w:sz="5" w:space="0" w:color="000000"/>
              <w:left w:val="single" w:sz="5" w:space="0" w:color="000000"/>
              <w:bottom w:val="single" w:sz="5" w:space="0" w:color="000000"/>
              <w:right w:val="single" w:sz="5" w:space="0" w:color="000000"/>
            </w:tcBorders>
          </w:tcPr>
          <w:p w14:paraId="467C6323"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0" w:type="auto"/>
            <w:tcBorders>
              <w:top w:val="single" w:sz="5" w:space="0" w:color="000000"/>
              <w:left w:val="single" w:sz="5" w:space="0" w:color="000000"/>
              <w:bottom w:val="single" w:sz="5" w:space="0" w:color="000000"/>
              <w:right w:val="single" w:sz="5" w:space="0" w:color="000000"/>
            </w:tcBorders>
          </w:tcPr>
          <w:p w14:paraId="2CF40F41"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3</w:t>
            </w:r>
          </w:p>
        </w:tc>
        <w:tc>
          <w:tcPr>
            <w:tcW w:w="0" w:type="auto"/>
            <w:tcBorders>
              <w:top w:val="single" w:sz="5" w:space="0" w:color="000000"/>
              <w:left w:val="single" w:sz="5" w:space="0" w:color="000000"/>
              <w:bottom w:val="single" w:sz="5" w:space="0" w:color="000000"/>
              <w:right w:val="single" w:sz="5" w:space="0" w:color="000000"/>
            </w:tcBorders>
          </w:tcPr>
          <w:p w14:paraId="29FA0CC7"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0" w:type="auto"/>
            <w:tcBorders>
              <w:top w:val="single" w:sz="5" w:space="0" w:color="000000"/>
              <w:left w:val="single" w:sz="5" w:space="0" w:color="000000"/>
              <w:bottom w:val="single" w:sz="5" w:space="0" w:color="000000"/>
              <w:right w:val="single" w:sz="5" w:space="0" w:color="000000"/>
            </w:tcBorders>
          </w:tcPr>
          <w:p w14:paraId="78C8F1CD"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361F9952" w14:textId="77777777" w:rsidTr="00241020">
        <w:trPr>
          <w:trHeight w:val="568"/>
        </w:trPr>
        <w:tc>
          <w:tcPr>
            <w:tcW w:w="0" w:type="auto"/>
            <w:tcBorders>
              <w:top w:val="single" w:sz="5" w:space="0" w:color="000000"/>
              <w:left w:val="single" w:sz="5" w:space="0" w:color="000000"/>
              <w:bottom w:val="double" w:sz="2" w:space="0" w:color="FFFFCC"/>
              <w:right w:val="single" w:sz="5" w:space="0" w:color="000000"/>
            </w:tcBorders>
          </w:tcPr>
          <w:p w14:paraId="7413C626"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0" w:type="auto"/>
            <w:tcBorders>
              <w:top w:val="single" w:sz="5" w:space="0" w:color="000000"/>
              <w:left w:val="single" w:sz="5" w:space="0" w:color="000000"/>
              <w:bottom w:val="double" w:sz="2" w:space="0" w:color="FFFFCC"/>
              <w:right w:val="single" w:sz="5" w:space="0" w:color="000000"/>
            </w:tcBorders>
          </w:tcPr>
          <w:p w14:paraId="35A597D7"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4</w:t>
            </w:r>
          </w:p>
        </w:tc>
        <w:tc>
          <w:tcPr>
            <w:tcW w:w="0" w:type="auto"/>
            <w:tcBorders>
              <w:top w:val="single" w:sz="5" w:space="0" w:color="000000"/>
              <w:left w:val="single" w:sz="5" w:space="0" w:color="000000"/>
              <w:bottom w:val="double" w:sz="5" w:space="0" w:color="000000"/>
              <w:right w:val="single" w:sz="5" w:space="0" w:color="000000"/>
            </w:tcBorders>
          </w:tcPr>
          <w:p w14:paraId="2CBEECA5"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0" w:type="auto"/>
            <w:tcBorders>
              <w:top w:val="single" w:sz="5" w:space="0" w:color="000000"/>
              <w:left w:val="single" w:sz="5" w:space="0" w:color="000000"/>
              <w:bottom w:val="double" w:sz="5" w:space="0" w:color="000000"/>
              <w:right w:val="single" w:sz="5" w:space="0" w:color="000000"/>
            </w:tcBorders>
          </w:tcPr>
          <w:p w14:paraId="3389521B"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5D01FD7E" w14:textId="77777777" w:rsidTr="00241020">
        <w:trPr>
          <w:trHeight w:val="335"/>
        </w:trPr>
        <w:tc>
          <w:tcPr>
            <w:tcW w:w="0" w:type="auto"/>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549AB83" w14:textId="77777777" w:rsidR="00077A85" w:rsidRPr="004C1685" w:rsidRDefault="00077A85" w:rsidP="00241020">
            <w:pPr>
              <w:pStyle w:val="Default"/>
              <w:rPr>
                <w:rFonts w:ascii="Arial" w:hAnsi="Arial" w:cs="Arial"/>
                <w:sz w:val="22"/>
                <w:szCs w:val="22"/>
              </w:rPr>
            </w:pPr>
            <w:r w:rsidRPr="004C1685">
              <w:rPr>
                <w:rFonts w:ascii="Arial" w:hAnsi="Arial" w:cs="Arial"/>
                <w:b/>
                <w:bCs/>
                <w:sz w:val="22"/>
                <w:szCs w:val="22"/>
              </w:rPr>
              <w:t xml:space="preserve">METHODS </w:t>
            </w:r>
          </w:p>
        </w:tc>
        <w:tc>
          <w:tcPr>
            <w:tcW w:w="0" w:type="auto"/>
            <w:tcBorders>
              <w:top w:val="double" w:sz="5" w:space="0" w:color="000000"/>
              <w:left w:val="single" w:sz="5" w:space="0" w:color="000000"/>
              <w:bottom w:val="single" w:sz="5" w:space="0" w:color="000000"/>
              <w:right w:val="single" w:sz="5" w:space="0" w:color="000000"/>
            </w:tcBorders>
            <w:shd w:val="clear" w:color="auto" w:fill="FFFFCC"/>
          </w:tcPr>
          <w:p w14:paraId="2645C0CB" w14:textId="77777777" w:rsidR="00077A85" w:rsidRPr="004C1685" w:rsidRDefault="00077A85" w:rsidP="00241020">
            <w:pPr>
              <w:pStyle w:val="Default"/>
              <w:jc w:val="right"/>
              <w:rPr>
                <w:rFonts w:ascii="Arial" w:hAnsi="Arial" w:cs="Arial"/>
                <w:color w:val="auto"/>
              </w:rPr>
            </w:pPr>
          </w:p>
        </w:tc>
      </w:tr>
      <w:tr w:rsidR="00077A85" w:rsidRPr="004C1685" w14:paraId="4B250F0D"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3066AB22"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0" w:type="auto"/>
            <w:tcBorders>
              <w:top w:val="single" w:sz="5" w:space="0" w:color="000000"/>
              <w:left w:val="single" w:sz="5" w:space="0" w:color="000000"/>
              <w:bottom w:val="single" w:sz="5" w:space="0" w:color="000000"/>
              <w:right w:val="single" w:sz="5" w:space="0" w:color="000000"/>
            </w:tcBorders>
          </w:tcPr>
          <w:p w14:paraId="6DC00174"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5</w:t>
            </w:r>
          </w:p>
        </w:tc>
        <w:tc>
          <w:tcPr>
            <w:tcW w:w="0" w:type="auto"/>
            <w:tcBorders>
              <w:top w:val="single" w:sz="5" w:space="0" w:color="000000"/>
              <w:left w:val="single" w:sz="5" w:space="0" w:color="000000"/>
              <w:bottom w:val="single" w:sz="5" w:space="0" w:color="000000"/>
              <w:right w:val="single" w:sz="5" w:space="0" w:color="000000"/>
            </w:tcBorders>
          </w:tcPr>
          <w:p w14:paraId="7A04B1A1"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0" w:type="auto"/>
            <w:tcBorders>
              <w:top w:val="single" w:sz="5" w:space="0" w:color="000000"/>
              <w:left w:val="single" w:sz="5" w:space="0" w:color="000000"/>
              <w:bottom w:val="single" w:sz="5" w:space="0" w:color="000000"/>
              <w:right w:val="single" w:sz="5" w:space="0" w:color="000000"/>
            </w:tcBorders>
          </w:tcPr>
          <w:p w14:paraId="211F5C4F"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3791ADAE"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67BF4315"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0" w:type="auto"/>
            <w:tcBorders>
              <w:top w:val="single" w:sz="5" w:space="0" w:color="000000"/>
              <w:left w:val="single" w:sz="5" w:space="0" w:color="000000"/>
              <w:bottom w:val="single" w:sz="5" w:space="0" w:color="000000"/>
              <w:right w:val="single" w:sz="5" w:space="0" w:color="000000"/>
            </w:tcBorders>
          </w:tcPr>
          <w:p w14:paraId="2F7D62E8"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6</w:t>
            </w:r>
          </w:p>
        </w:tc>
        <w:tc>
          <w:tcPr>
            <w:tcW w:w="0" w:type="auto"/>
            <w:tcBorders>
              <w:top w:val="single" w:sz="5" w:space="0" w:color="000000"/>
              <w:left w:val="single" w:sz="5" w:space="0" w:color="000000"/>
              <w:bottom w:val="single" w:sz="5" w:space="0" w:color="000000"/>
              <w:right w:val="single" w:sz="5" w:space="0" w:color="000000"/>
            </w:tcBorders>
          </w:tcPr>
          <w:p w14:paraId="784835CB"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0" w:type="auto"/>
            <w:tcBorders>
              <w:top w:val="single" w:sz="5" w:space="0" w:color="000000"/>
              <w:left w:val="single" w:sz="5" w:space="0" w:color="000000"/>
              <w:bottom w:val="single" w:sz="5" w:space="0" w:color="000000"/>
              <w:right w:val="single" w:sz="5" w:space="0" w:color="000000"/>
            </w:tcBorders>
          </w:tcPr>
          <w:p w14:paraId="0544B2F2"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392EAB3D" w14:textId="77777777" w:rsidTr="00241020">
        <w:trPr>
          <w:trHeight w:val="604"/>
        </w:trPr>
        <w:tc>
          <w:tcPr>
            <w:tcW w:w="0" w:type="auto"/>
            <w:tcBorders>
              <w:top w:val="single" w:sz="5" w:space="0" w:color="000000"/>
              <w:left w:val="single" w:sz="5" w:space="0" w:color="000000"/>
              <w:bottom w:val="single" w:sz="5" w:space="0" w:color="000000"/>
              <w:right w:val="single" w:sz="5" w:space="0" w:color="000000"/>
            </w:tcBorders>
          </w:tcPr>
          <w:p w14:paraId="6AC0B5CA"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0" w:type="auto"/>
            <w:tcBorders>
              <w:top w:val="single" w:sz="5" w:space="0" w:color="000000"/>
              <w:left w:val="single" w:sz="5" w:space="0" w:color="000000"/>
              <w:bottom w:val="single" w:sz="5" w:space="0" w:color="000000"/>
              <w:right w:val="single" w:sz="5" w:space="0" w:color="000000"/>
            </w:tcBorders>
          </w:tcPr>
          <w:p w14:paraId="7E0AEE74"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7</w:t>
            </w:r>
          </w:p>
        </w:tc>
        <w:tc>
          <w:tcPr>
            <w:tcW w:w="0" w:type="auto"/>
            <w:tcBorders>
              <w:top w:val="single" w:sz="5" w:space="0" w:color="000000"/>
              <w:left w:val="single" w:sz="5" w:space="0" w:color="000000"/>
              <w:bottom w:val="single" w:sz="5" w:space="0" w:color="000000"/>
              <w:right w:val="single" w:sz="5" w:space="0" w:color="000000"/>
            </w:tcBorders>
          </w:tcPr>
          <w:p w14:paraId="046AE3D0"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w:t>
            </w:r>
            <w:r w:rsidRPr="00C122EF">
              <w:rPr>
                <w:rFonts w:ascii="Arial" w:hAnsi="Arial" w:cs="Arial"/>
                <w:sz w:val="20"/>
                <w:szCs w:val="20"/>
              </w:rPr>
              <w:t>date last searched.</w:t>
            </w:r>
            <w:r w:rsidRPr="004C1685">
              <w:rPr>
                <w:rFonts w:ascii="Arial" w:hAnsi="Arial" w:cs="Arial"/>
                <w:sz w:val="20"/>
                <w:szCs w:val="20"/>
              </w:rPr>
              <w:t xml:space="preserve"> </w:t>
            </w:r>
          </w:p>
        </w:tc>
        <w:tc>
          <w:tcPr>
            <w:tcW w:w="0" w:type="auto"/>
            <w:tcBorders>
              <w:top w:val="single" w:sz="5" w:space="0" w:color="000000"/>
              <w:left w:val="single" w:sz="5" w:space="0" w:color="000000"/>
              <w:bottom w:val="single" w:sz="5" w:space="0" w:color="000000"/>
              <w:right w:val="single" w:sz="5" w:space="0" w:color="000000"/>
            </w:tcBorders>
          </w:tcPr>
          <w:p w14:paraId="13B245DB"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4FD56DDC"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4E6C2457"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0" w:type="auto"/>
            <w:tcBorders>
              <w:top w:val="single" w:sz="5" w:space="0" w:color="000000"/>
              <w:left w:val="single" w:sz="5" w:space="0" w:color="000000"/>
              <w:bottom w:val="single" w:sz="5" w:space="0" w:color="000000"/>
              <w:right w:val="single" w:sz="5" w:space="0" w:color="000000"/>
            </w:tcBorders>
          </w:tcPr>
          <w:p w14:paraId="25BB0E00"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8</w:t>
            </w:r>
          </w:p>
        </w:tc>
        <w:tc>
          <w:tcPr>
            <w:tcW w:w="0" w:type="auto"/>
            <w:tcBorders>
              <w:top w:val="single" w:sz="5" w:space="0" w:color="000000"/>
              <w:left w:val="single" w:sz="5" w:space="0" w:color="000000"/>
              <w:bottom w:val="single" w:sz="5" w:space="0" w:color="000000"/>
              <w:right w:val="single" w:sz="5" w:space="0" w:color="000000"/>
            </w:tcBorders>
          </w:tcPr>
          <w:p w14:paraId="1414DB29"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0" w:type="auto"/>
            <w:tcBorders>
              <w:top w:val="single" w:sz="5" w:space="0" w:color="000000"/>
              <w:left w:val="single" w:sz="5" w:space="0" w:color="000000"/>
              <w:bottom w:val="single" w:sz="5" w:space="0" w:color="000000"/>
              <w:right w:val="single" w:sz="5" w:space="0" w:color="000000"/>
            </w:tcBorders>
          </w:tcPr>
          <w:p w14:paraId="7F288078"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69E59BA2"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49E46AE9"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0" w:type="auto"/>
            <w:tcBorders>
              <w:top w:val="single" w:sz="5" w:space="0" w:color="000000"/>
              <w:left w:val="single" w:sz="5" w:space="0" w:color="000000"/>
              <w:bottom w:val="single" w:sz="5" w:space="0" w:color="000000"/>
              <w:right w:val="single" w:sz="5" w:space="0" w:color="000000"/>
            </w:tcBorders>
          </w:tcPr>
          <w:p w14:paraId="5AE64C40" w14:textId="77777777" w:rsidR="00077A85" w:rsidRPr="00363B8D" w:rsidRDefault="00077A85" w:rsidP="00241020">
            <w:pPr>
              <w:pStyle w:val="Default"/>
              <w:spacing w:before="40" w:after="40"/>
              <w:jc w:val="right"/>
              <w:rPr>
                <w:rFonts w:ascii="Arial" w:hAnsi="Arial" w:cs="Arial"/>
                <w:sz w:val="20"/>
                <w:szCs w:val="20"/>
              </w:rPr>
            </w:pPr>
            <w:r w:rsidRPr="00363B8D">
              <w:rPr>
                <w:rFonts w:ascii="Arial" w:hAnsi="Arial" w:cs="Arial"/>
                <w:sz w:val="20"/>
                <w:szCs w:val="20"/>
              </w:rPr>
              <w:t>9</w:t>
            </w:r>
          </w:p>
        </w:tc>
        <w:tc>
          <w:tcPr>
            <w:tcW w:w="0" w:type="auto"/>
            <w:tcBorders>
              <w:top w:val="single" w:sz="5" w:space="0" w:color="000000"/>
              <w:left w:val="single" w:sz="5" w:space="0" w:color="000000"/>
              <w:bottom w:val="single" w:sz="5" w:space="0" w:color="000000"/>
              <w:right w:val="single" w:sz="5" w:space="0" w:color="000000"/>
            </w:tcBorders>
          </w:tcPr>
          <w:p w14:paraId="50082AC3"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0" w:type="auto"/>
            <w:tcBorders>
              <w:top w:val="single" w:sz="5" w:space="0" w:color="000000"/>
              <w:left w:val="single" w:sz="5" w:space="0" w:color="000000"/>
              <w:bottom w:val="single" w:sz="5" w:space="0" w:color="000000"/>
              <w:right w:val="single" w:sz="5" w:space="0" w:color="000000"/>
            </w:tcBorders>
          </w:tcPr>
          <w:p w14:paraId="645D49D0"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3D62D6D8"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28908559"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0" w:type="auto"/>
            <w:tcBorders>
              <w:top w:val="single" w:sz="5" w:space="0" w:color="000000"/>
              <w:left w:val="single" w:sz="5" w:space="0" w:color="000000"/>
              <w:bottom w:val="single" w:sz="5" w:space="0" w:color="000000"/>
              <w:right w:val="single" w:sz="5" w:space="0" w:color="000000"/>
            </w:tcBorders>
          </w:tcPr>
          <w:p w14:paraId="4B586599" w14:textId="77777777" w:rsidR="00077A85" w:rsidRPr="004C1685" w:rsidRDefault="00077A85" w:rsidP="00241020">
            <w:pPr>
              <w:pStyle w:val="Default"/>
              <w:spacing w:before="40" w:after="40"/>
              <w:jc w:val="right"/>
              <w:rPr>
                <w:rFonts w:ascii="Arial" w:hAnsi="Arial" w:cs="Arial"/>
                <w:sz w:val="20"/>
                <w:szCs w:val="20"/>
              </w:rPr>
            </w:pPr>
            <w:r w:rsidRPr="004C1685">
              <w:rPr>
                <w:rFonts w:ascii="Arial" w:hAnsi="Arial" w:cs="Arial"/>
                <w:sz w:val="20"/>
                <w:szCs w:val="20"/>
              </w:rPr>
              <w:t>10</w:t>
            </w:r>
          </w:p>
        </w:tc>
        <w:tc>
          <w:tcPr>
            <w:tcW w:w="0" w:type="auto"/>
            <w:tcBorders>
              <w:top w:val="single" w:sz="5" w:space="0" w:color="000000"/>
              <w:left w:val="single" w:sz="5" w:space="0" w:color="000000"/>
              <w:bottom w:val="single" w:sz="5" w:space="0" w:color="000000"/>
              <w:right w:val="single" w:sz="5" w:space="0" w:color="000000"/>
            </w:tcBorders>
          </w:tcPr>
          <w:p w14:paraId="193E7640"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0" w:type="auto"/>
            <w:tcBorders>
              <w:top w:val="single" w:sz="5" w:space="0" w:color="000000"/>
              <w:left w:val="single" w:sz="5" w:space="0" w:color="000000"/>
              <w:bottom w:val="single" w:sz="5" w:space="0" w:color="000000"/>
              <w:right w:val="single" w:sz="5" w:space="0" w:color="000000"/>
            </w:tcBorders>
          </w:tcPr>
          <w:p w14:paraId="0C4B3CA9"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3472E280"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13D8DFD5"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0" w:type="auto"/>
            <w:tcBorders>
              <w:top w:val="single" w:sz="5" w:space="0" w:color="000000"/>
              <w:left w:val="single" w:sz="5" w:space="0" w:color="000000"/>
              <w:bottom w:val="single" w:sz="5" w:space="0" w:color="000000"/>
              <w:right w:val="single" w:sz="5" w:space="0" w:color="000000"/>
            </w:tcBorders>
          </w:tcPr>
          <w:p w14:paraId="020FAD2C" w14:textId="77777777" w:rsidR="00077A85" w:rsidRPr="004C1685" w:rsidRDefault="00077A85" w:rsidP="00241020">
            <w:pPr>
              <w:pStyle w:val="Default"/>
              <w:spacing w:before="40" w:after="40"/>
              <w:jc w:val="right"/>
              <w:rPr>
                <w:rFonts w:ascii="Arial" w:hAnsi="Arial" w:cs="Arial"/>
                <w:sz w:val="20"/>
                <w:szCs w:val="20"/>
              </w:rPr>
            </w:pPr>
            <w:r w:rsidRPr="004C1685">
              <w:rPr>
                <w:rFonts w:ascii="Arial" w:hAnsi="Arial" w:cs="Arial"/>
                <w:sz w:val="20"/>
                <w:szCs w:val="20"/>
              </w:rPr>
              <w:t>11</w:t>
            </w:r>
          </w:p>
        </w:tc>
        <w:tc>
          <w:tcPr>
            <w:tcW w:w="0" w:type="auto"/>
            <w:tcBorders>
              <w:top w:val="single" w:sz="5" w:space="0" w:color="000000"/>
              <w:left w:val="single" w:sz="5" w:space="0" w:color="000000"/>
              <w:bottom w:val="single" w:sz="5" w:space="0" w:color="000000"/>
              <w:right w:val="single" w:sz="5" w:space="0" w:color="000000"/>
            </w:tcBorders>
          </w:tcPr>
          <w:p w14:paraId="2E732CB4"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0" w:type="auto"/>
            <w:tcBorders>
              <w:top w:val="single" w:sz="5" w:space="0" w:color="000000"/>
              <w:left w:val="single" w:sz="5" w:space="0" w:color="000000"/>
              <w:bottom w:val="single" w:sz="5" w:space="0" w:color="000000"/>
              <w:right w:val="single" w:sz="5" w:space="0" w:color="000000"/>
            </w:tcBorders>
          </w:tcPr>
          <w:p w14:paraId="1386C652"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YES</w:t>
            </w:r>
          </w:p>
        </w:tc>
      </w:tr>
      <w:tr w:rsidR="00077A85" w:rsidRPr="004C1685" w14:paraId="66011EE7" w14:textId="77777777" w:rsidTr="00241020">
        <w:trPr>
          <w:trHeight w:val="578"/>
        </w:trPr>
        <w:tc>
          <w:tcPr>
            <w:tcW w:w="0" w:type="auto"/>
            <w:tcBorders>
              <w:top w:val="single" w:sz="5" w:space="0" w:color="000000"/>
              <w:left w:val="single" w:sz="5" w:space="0" w:color="000000"/>
              <w:bottom w:val="single" w:sz="5" w:space="0" w:color="000000"/>
              <w:right w:val="single" w:sz="5" w:space="0" w:color="000000"/>
            </w:tcBorders>
          </w:tcPr>
          <w:p w14:paraId="36681082"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0" w:type="auto"/>
            <w:tcBorders>
              <w:top w:val="single" w:sz="5" w:space="0" w:color="000000"/>
              <w:left w:val="single" w:sz="5" w:space="0" w:color="000000"/>
              <w:bottom w:val="single" w:sz="5" w:space="0" w:color="000000"/>
              <w:right w:val="single" w:sz="5" w:space="0" w:color="000000"/>
            </w:tcBorders>
          </w:tcPr>
          <w:p w14:paraId="514E140E" w14:textId="77777777" w:rsidR="00077A85" w:rsidRPr="004C1685" w:rsidRDefault="00077A85" w:rsidP="00241020">
            <w:pPr>
              <w:pStyle w:val="Default"/>
              <w:spacing w:before="40" w:after="40"/>
              <w:jc w:val="right"/>
              <w:rPr>
                <w:rFonts w:ascii="Arial" w:hAnsi="Arial" w:cs="Arial"/>
                <w:sz w:val="20"/>
                <w:szCs w:val="20"/>
              </w:rPr>
            </w:pPr>
            <w:r w:rsidRPr="004C1685">
              <w:rPr>
                <w:rFonts w:ascii="Arial" w:hAnsi="Arial" w:cs="Arial"/>
                <w:sz w:val="20"/>
                <w:szCs w:val="20"/>
              </w:rPr>
              <w:t>12</w:t>
            </w:r>
          </w:p>
        </w:tc>
        <w:tc>
          <w:tcPr>
            <w:tcW w:w="0" w:type="auto"/>
            <w:tcBorders>
              <w:top w:val="single" w:sz="5" w:space="0" w:color="000000"/>
              <w:left w:val="single" w:sz="5" w:space="0" w:color="000000"/>
              <w:bottom w:val="single" w:sz="5" w:space="0" w:color="000000"/>
              <w:right w:val="single" w:sz="5" w:space="0" w:color="000000"/>
            </w:tcBorders>
          </w:tcPr>
          <w:p w14:paraId="3B644C35"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0" w:type="auto"/>
            <w:tcBorders>
              <w:top w:val="single" w:sz="5" w:space="0" w:color="000000"/>
              <w:left w:val="single" w:sz="5" w:space="0" w:color="000000"/>
              <w:bottom w:val="single" w:sz="5" w:space="0" w:color="000000"/>
              <w:right w:val="single" w:sz="5" w:space="0" w:color="000000"/>
            </w:tcBorders>
          </w:tcPr>
          <w:p w14:paraId="11CC4F0B"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NA</w:t>
            </w:r>
          </w:p>
        </w:tc>
      </w:tr>
      <w:tr w:rsidR="00077A85" w:rsidRPr="004C1685" w14:paraId="56FFA802" w14:textId="77777777" w:rsidTr="00241020">
        <w:trPr>
          <w:trHeight w:val="333"/>
        </w:trPr>
        <w:tc>
          <w:tcPr>
            <w:tcW w:w="0" w:type="auto"/>
            <w:tcBorders>
              <w:top w:val="single" w:sz="5" w:space="0" w:color="000000"/>
              <w:left w:val="single" w:sz="5" w:space="0" w:color="000000"/>
              <w:bottom w:val="single" w:sz="5" w:space="0" w:color="000000"/>
              <w:right w:val="single" w:sz="5" w:space="0" w:color="000000"/>
            </w:tcBorders>
          </w:tcPr>
          <w:p w14:paraId="540B6FD0"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0" w:type="auto"/>
            <w:tcBorders>
              <w:top w:val="single" w:sz="5" w:space="0" w:color="000000"/>
              <w:left w:val="single" w:sz="5" w:space="0" w:color="000000"/>
              <w:bottom w:val="single" w:sz="5" w:space="0" w:color="000000"/>
              <w:right w:val="single" w:sz="5" w:space="0" w:color="000000"/>
            </w:tcBorders>
          </w:tcPr>
          <w:p w14:paraId="55CD6DFB" w14:textId="77777777" w:rsidR="00077A85" w:rsidRPr="004C1685" w:rsidRDefault="00077A85" w:rsidP="00241020">
            <w:pPr>
              <w:pStyle w:val="Default"/>
              <w:spacing w:before="40" w:after="40"/>
              <w:jc w:val="right"/>
              <w:rPr>
                <w:rFonts w:ascii="Arial" w:hAnsi="Arial" w:cs="Arial"/>
                <w:sz w:val="20"/>
                <w:szCs w:val="20"/>
              </w:rPr>
            </w:pPr>
            <w:r w:rsidRPr="004C1685">
              <w:rPr>
                <w:rFonts w:ascii="Arial" w:hAnsi="Arial" w:cs="Arial"/>
                <w:sz w:val="20"/>
                <w:szCs w:val="20"/>
              </w:rPr>
              <w:t>13</w:t>
            </w:r>
          </w:p>
        </w:tc>
        <w:tc>
          <w:tcPr>
            <w:tcW w:w="0" w:type="auto"/>
            <w:tcBorders>
              <w:top w:val="single" w:sz="5" w:space="0" w:color="000000"/>
              <w:left w:val="single" w:sz="5" w:space="0" w:color="000000"/>
              <w:bottom w:val="single" w:sz="5" w:space="0" w:color="000000"/>
              <w:right w:val="single" w:sz="5" w:space="0" w:color="000000"/>
            </w:tcBorders>
          </w:tcPr>
          <w:p w14:paraId="450113D8"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0" w:type="auto"/>
            <w:tcBorders>
              <w:top w:val="single" w:sz="5" w:space="0" w:color="000000"/>
              <w:left w:val="single" w:sz="5" w:space="0" w:color="000000"/>
              <w:bottom w:val="single" w:sz="5" w:space="0" w:color="000000"/>
              <w:right w:val="single" w:sz="5" w:space="0" w:color="000000"/>
            </w:tcBorders>
          </w:tcPr>
          <w:p w14:paraId="55632141"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NA</w:t>
            </w:r>
          </w:p>
        </w:tc>
      </w:tr>
      <w:tr w:rsidR="00077A85" w:rsidRPr="004C1685" w14:paraId="4417CAFA" w14:textId="77777777" w:rsidTr="00241020">
        <w:trPr>
          <w:trHeight w:val="580"/>
        </w:trPr>
        <w:tc>
          <w:tcPr>
            <w:tcW w:w="0" w:type="auto"/>
            <w:tcBorders>
              <w:top w:val="single" w:sz="5" w:space="0" w:color="000000"/>
              <w:left w:val="single" w:sz="5" w:space="0" w:color="000000"/>
              <w:bottom w:val="single" w:sz="5" w:space="0" w:color="000000"/>
              <w:right w:val="single" w:sz="5" w:space="0" w:color="000000"/>
            </w:tcBorders>
          </w:tcPr>
          <w:p w14:paraId="28DD360F"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0" w:type="auto"/>
            <w:tcBorders>
              <w:top w:val="single" w:sz="5" w:space="0" w:color="000000"/>
              <w:left w:val="single" w:sz="5" w:space="0" w:color="000000"/>
              <w:bottom w:val="single" w:sz="5" w:space="0" w:color="000000"/>
              <w:right w:val="single" w:sz="5" w:space="0" w:color="000000"/>
            </w:tcBorders>
          </w:tcPr>
          <w:p w14:paraId="496FB56A" w14:textId="77777777" w:rsidR="00077A85" w:rsidRPr="004C1685" w:rsidRDefault="00077A85" w:rsidP="00241020">
            <w:pPr>
              <w:pStyle w:val="Default"/>
              <w:spacing w:before="40" w:after="40"/>
              <w:jc w:val="right"/>
              <w:rPr>
                <w:rFonts w:ascii="Arial" w:hAnsi="Arial" w:cs="Arial"/>
                <w:sz w:val="20"/>
                <w:szCs w:val="20"/>
              </w:rPr>
            </w:pPr>
            <w:r w:rsidRPr="004C1685">
              <w:rPr>
                <w:rFonts w:ascii="Arial" w:hAnsi="Arial" w:cs="Arial"/>
                <w:sz w:val="20"/>
                <w:szCs w:val="20"/>
              </w:rPr>
              <w:t>14</w:t>
            </w:r>
          </w:p>
        </w:tc>
        <w:tc>
          <w:tcPr>
            <w:tcW w:w="0" w:type="auto"/>
            <w:tcBorders>
              <w:top w:val="single" w:sz="5" w:space="0" w:color="000000"/>
              <w:left w:val="single" w:sz="5" w:space="0" w:color="000000"/>
              <w:bottom w:val="single" w:sz="5" w:space="0" w:color="000000"/>
              <w:right w:val="single" w:sz="5" w:space="0" w:color="000000"/>
            </w:tcBorders>
          </w:tcPr>
          <w:p w14:paraId="5D8F86C9" w14:textId="77777777" w:rsidR="00077A85" w:rsidRPr="004C1685" w:rsidRDefault="00077A85" w:rsidP="00241020">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0" w:type="auto"/>
            <w:tcBorders>
              <w:top w:val="single" w:sz="5" w:space="0" w:color="000000"/>
              <w:left w:val="single" w:sz="5" w:space="0" w:color="000000"/>
              <w:bottom w:val="single" w:sz="5" w:space="0" w:color="000000"/>
              <w:right w:val="single" w:sz="5" w:space="0" w:color="000000"/>
            </w:tcBorders>
          </w:tcPr>
          <w:p w14:paraId="6632C0B5" w14:textId="77777777" w:rsidR="00077A85" w:rsidRPr="004C1685" w:rsidRDefault="00077A85" w:rsidP="00241020">
            <w:pPr>
              <w:pStyle w:val="Default"/>
              <w:spacing w:before="40" w:after="40"/>
              <w:rPr>
                <w:rFonts w:ascii="Arial" w:hAnsi="Arial" w:cs="Arial"/>
                <w:color w:val="auto"/>
              </w:rPr>
            </w:pPr>
            <w:r>
              <w:rPr>
                <w:rFonts w:ascii="Arial" w:hAnsi="Arial" w:cs="Arial"/>
                <w:color w:val="auto"/>
              </w:rPr>
              <w:t>NA</w:t>
            </w:r>
          </w:p>
        </w:tc>
      </w:tr>
    </w:tbl>
    <w:p w14:paraId="6F004E46" w14:textId="77777777" w:rsidR="00F7093F" w:rsidRDefault="00F7093F" w:rsidP="00331420">
      <w:pPr>
        <w:rPr>
          <w:rFonts w:ascii="Times New Roman" w:hAnsi="Times New Roman" w:cs="Times New Roman"/>
          <w:sz w:val="22"/>
          <w:szCs w:val="22"/>
          <w:lang w:val="pt-BR"/>
        </w:rPr>
      </w:pPr>
    </w:p>
    <w:p w14:paraId="6230C2C6" w14:textId="77777777" w:rsidR="00F7093F" w:rsidRDefault="00F7093F">
      <w:pPr>
        <w:rPr>
          <w:rFonts w:ascii="Times New Roman" w:hAnsi="Times New Roman" w:cs="Times New Roman"/>
          <w:b/>
          <w:bCs/>
          <w:sz w:val="22"/>
          <w:szCs w:val="22"/>
          <w:lang w:val="pt-BR"/>
        </w:rPr>
      </w:pPr>
      <w:r>
        <w:rPr>
          <w:rFonts w:ascii="Times New Roman" w:hAnsi="Times New Roman" w:cs="Times New Roman"/>
          <w:b/>
          <w:bCs/>
          <w:sz w:val="22"/>
          <w:szCs w:val="22"/>
          <w:lang w:val="pt-BR"/>
        </w:rPr>
        <w:br w:type="page"/>
      </w:r>
    </w:p>
    <w:p w14:paraId="00EC6CBD" w14:textId="03AD19D9" w:rsidR="00F7093F" w:rsidRPr="00F7093F" w:rsidRDefault="00F7093F" w:rsidP="00331420">
      <w:pPr>
        <w:rPr>
          <w:rFonts w:ascii="Times New Roman" w:hAnsi="Times New Roman" w:cs="Times New Roman"/>
          <w:b/>
          <w:bCs/>
          <w:sz w:val="28"/>
          <w:szCs w:val="28"/>
          <w:lang w:val="pt-BR"/>
        </w:rPr>
      </w:pPr>
      <w:r w:rsidRPr="00F7093F">
        <w:rPr>
          <w:rFonts w:ascii="Times New Roman" w:hAnsi="Times New Roman" w:cs="Times New Roman"/>
          <w:b/>
          <w:bCs/>
          <w:sz w:val="28"/>
          <w:szCs w:val="28"/>
          <w:lang w:val="pt-BR"/>
        </w:rPr>
        <w:lastRenderedPageBreak/>
        <w:t>References</w:t>
      </w:r>
    </w:p>
    <w:p w14:paraId="22C54D3C" w14:textId="77777777" w:rsidR="00F7093F" w:rsidRPr="00F7093F" w:rsidRDefault="00F7093F" w:rsidP="00331420">
      <w:pPr>
        <w:rPr>
          <w:rFonts w:ascii="Times New Roman" w:hAnsi="Times New Roman" w:cs="Times New Roman"/>
          <w:b/>
          <w:bCs/>
          <w:sz w:val="22"/>
          <w:szCs w:val="22"/>
          <w:lang w:val="pt-BR"/>
        </w:rPr>
      </w:pPr>
    </w:p>
    <w:p w14:paraId="4724B126" w14:textId="77777777" w:rsidR="00F7093F" w:rsidRPr="00F7093F" w:rsidRDefault="00F7093F" w:rsidP="00F7093F">
      <w:pPr>
        <w:pStyle w:val="EndNoteBibliography"/>
        <w:rPr>
          <w:noProof/>
        </w:rPr>
      </w:pPr>
      <w:r>
        <w:rPr>
          <w:rFonts w:ascii="Times New Roman" w:hAnsi="Times New Roman" w:cs="Times New Roman"/>
          <w:sz w:val="22"/>
          <w:szCs w:val="22"/>
          <w:lang w:val="pt-BR"/>
        </w:rPr>
        <w:fldChar w:fldCharType="begin"/>
      </w:r>
      <w:r>
        <w:rPr>
          <w:rFonts w:ascii="Times New Roman" w:hAnsi="Times New Roman" w:cs="Times New Roman"/>
          <w:sz w:val="22"/>
          <w:szCs w:val="22"/>
          <w:lang w:val="pt-BR"/>
        </w:rPr>
        <w:instrText xml:space="preserve"> ADDIN EN.REFLIST </w:instrText>
      </w:r>
      <w:r>
        <w:rPr>
          <w:rFonts w:ascii="Times New Roman" w:hAnsi="Times New Roman" w:cs="Times New Roman"/>
          <w:sz w:val="22"/>
          <w:szCs w:val="22"/>
          <w:lang w:val="pt-BR"/>
        </w:rPr>
        <w:fldChar w:fldCharType="separate"/>
      </w:r>
      <w:r w:rsidRPr="00F7093F">
        <w:rPr>
          <w:noProof/>
        </w:rPr>
        <w:t>1.</w:t>
      </w:r>
      <w:r w:rsidRPr="00F7093F">
        <w:rPr>
          <w:noProof/>
        </w:rPr>
        <w:tab/>
        <w:t>Mitton C, Donaldson C. Health care priority setting: principles, practice and challenges. Cost effectiveness and resource allocation : C/E. 2004;2(1):3.</w:t>
      </w:r>
    </w:p>
    <w:p w14:paraId="7CC0F2B6" w14:textId="77777777" w:rsidR="00F7093F" w:rsidRPr="00F7093F" w:rsidRDefault="00F7093F" w:rsidP="00F7093F">
      <w:pPr>
        <w:pStyle w:val="EndNoteBibliography"/>
        <w:rPr>
          <w:noProof/>
        </w:rPr>
      </w:pPr>
      <w:r w:rsidRPr="00F7093F">
        <w:rPr>
          <w:noProof/>
        </w:rPr>
        <w:t>2.</w:t>
      </w:r>
      <w:r w:rsidRPr="00F7093F">
        <w:rPr>
          <w:noProof/>
        </w:rPr>
        <w:tab/>
        <w:t>Daniels N, Sabin J. The ethics of accountability in managed care reform. Health affairs (Project Hope). 1998;17(5):50-64.</w:t>
      </w:r>
    </w:p>
    <w:p w14:paraId="66B9B1F2" w14:textId="77777777" w:rsidR="00F7093F" w:rsidRPr="00F7093F" w:rsidRDefault="00F7093F" w:rsidP="00F7093F">
      <w:pPr>
        <w:pStyle w:val="EndNoteBibliography"/>
        <w:rPr>
          <w:noProof/>
        </w:rPr>
      </w:pPr>
      <w:r w:rsidRPr="00F7093F">
        <w:rPr>
          <w:noProof/>
        </w:rPr>
        <w:t>3.</w:t>
      </w:r>
      <w:r w:rsidRPr="00F7093F">
        <w:rPr>
          <w:noProof/>
        </w:rPr>
        <w:tab/>
        <w:t>Devlin N, Sussex J. Incorporating multiple criteria in HTA. Methods and processes London: Office of Health Economics. 2011.</w:t>
      </w:r>
    </w:p>
    <w:p w14:paraId="11E8270C" w14:textId="77777777" w:rsidR="00F7093F" w:rsidRPr="00F7093F" w:rsidRDefault="00F7093F" w:rsidP="00F7093F">
      <w:pPr>
        <w:pStyle w:val="EndNoteBibliography"/>
        <w:rPr>
          <w:noProof/>
        </w:rPr>
      </w:pPr>
      <w:r w:rsidRPr="00F7093F">
        <w:rPr>
          <w:noProof/>
        </w:rPr>
        <w:t>4.</w:t>
      </w:r>
      <w:r w:rsidRPr="00F7093F">
        <w:rPr>
          <w:noProof/>
        </w:rPr>
        <w:tab/>
        <w:t>Baltussen R, Stolk E, Chisholm D, Aikins M. Towards a multi-criteria approach for priority setting: an application to Ghana. Health economics. 2006;15(7):689-96.</w:t>
      </w:r>
    </w:p>
    <w:p w14:paraId="231A8864" w14:textId="77777777" w:rsidR="00F7093F" w:rsidRPr="00F7093F" w:rsidRDefault="00F7093F" w:rsidP="00F7093F">
      <w:pPr>
        <w:pStyle w:val="EndNoteBibliography"/>
        <w:rPr>
          <w:noProof/>
        </w:rPr>
      </w:pPr>
      <w:r w:rsidRPr="00F7093F">
        <w:rPr>
          <w:noProof/>
        </w:rPr>
        <w:t>5.</w:t>
      </w:r>
      <w:r w:rsidRPr="00F7093F">
        <w:rPr>
          <w:noProof/>
        </w:rPr>
        <w:tab/>
        <w:t>WHO. Developing An Approach For Using Health Technology Assessments in Reimbursement Systems For Medical Products. Geneva: World Health Organization; 2015.</w:t>
      </w:r>
    </w:p>
    <w:p w14:paraId="7C7687EB" w14:textId="77777777" w:rsidR="00F7093F" w:rsidRPr="00F7093F" w:rsidRDefault="00F7093F" w:rsidP="00F7093F">
      <w:pPr>
        <w:pStyle w:val="EndNoteBibliography"/>
        <w:rPr>
          <w:noProof/>
        </w:rPr>
      </w:pPr>
      <w:r w:rsidRPr="00F7093F">
        <w:rPr>
          <w:noProof/>
        </w:rPr>
        <w:t>6.</w:t>
      </w:r>
      <w:r w:rsidRPr="00F7093F">
        <w:rPr>
          <w:noProof/>
        </w:rPr>
        <w:tab/>
        <w:t>Cookson R, Dolan P. Public views on health care rationing: a group discussion study. Health policy (Amsterdam, Netherlands). 1999;49(1-2):63-74.</w:t>
      </w:r>
    </w:p>
    <w:p w14:paraId="3116919A" w14:textId="177C2903" w:rsidR="00F7093F" w:rsidRPr="00F7093F" w:rsidRDefault="00F7093F" w:rsidP="00F7093F">
      <w:pPr>
        <w:pStyle w:val="EndNoteBibliography"/>
        <w:rPr>
          <w:noProof/>
        </w:rPr>
      </w:pPr>
      <w:r w:rsidRPr="00F7093F">
        <w:rPr>
          <w:noProof/>
        </w:rPr>
        <w:t>7.</w:t>
      </w:r>
      <w:r w:rsidRPr="00F7093F">
        <w:rPr>
          <w:noProof/>
        </w:rPr>
        <w:tab/>
        <w:t>WHO. Definition of regional groupings.  [Available from:        http://www.who.int/healthinfo/global_burden_disease/definition_regions/en/.</w:t>
      </w:r>
    </w:p>
    <w:p w14:paraId="55EA6F2A" w14:textId="178053AB" w:rsidR="00077A85" w:rsidRPr="005174E1" w:rsidRDefault="00F7093F" w:rsidP="00F7093F">
      <w:pPr>
        <w:rPr>
          <w:rFonts w:ascii="Times New Roman" w:hAnsi="Times New Roman" w:cs="Times New Roman"/>
          <w:sz w:val="22"/>
          <w:szCs w:val="22"/>
          <w:lang w:val="pt-BR"/>
        </w:rPr>
      </w:pPr>
      <w:r>
        <w:rPr>
          <w:rFonts w:ascii="Times New Roman" w:hAnsi="Times New Roman" w:cs="Times New Roman"/>
          <w:sz w:val="22"/>
          <w:szCs w:val="22"/>
          <w:lang w:val="pt-BR"/>
        </w:rPr>
        <w:fldChar w:fldCharType="end"/>
      </w:r>
    </w:p>
    <w:sectPr w:rsidR="00077A85" w:rsidRPr="005174E1" w:rsidSect="004E0680">
      <w:footerReference w:type="even" r:id="rId18"/>
      <w:footerReference w:type="default" r:id="rId19"/>
      <w:pgSz w:w="12240" w:h="15840"/>
      <w:pgMar w:top="865" w:right="403" w:bottom="482" w:left="4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4C2A3" w14:textId="77777777" w:rsidR="000849E3" w:rsidRDefault="000849E3" w:rsidP="00460DC6">
      <w:r>
        <w:separator/>
      </w:r>
    </w:p>
  </w:endnote>
  <w:endnote w:type="continuationSeparator" w:id="0">
    <w:p w14:paraId="0330C669" w14:textId="77777777" w:rsidR="000849E3" w:rsidRDefault="000849E3" w:rsidP="00460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dvTR">
    <w:altName w:val="Times New Roman"/>
    <w:panose1 w:val="020B0604020202020204"/>
    <w:charset w:val="00"/>
    <w:family w:val="roman"/>
    <w:notTrueType/>
    <w:pitch w:val="default"/>
  </w:font>
  <w:font w:name="AdvMT_SY">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8D447" w14:textId="77777777" w:rsidR="00241020" w:rsidRDefault="00241020">
    <w:pPr>
      <w:pStyle w:val="BodyText"/>
      <w:spacing w:before="0"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B0F93" w14:textId="77777777" w:rsidR="00241020" w:rsidRDefault="00241020">
    <w:pPr>
      <w:pStyle w:val="BodyText"/>
      <w:spacing w:before="0"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AD946" w14:textId="77777777" w:rsidR="00241020" w:rsidRDefault="00241020">
    <w:pPr>
      <w:pStyle w:val="BodyText"/>
      <w:spacing w:before="0"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9795628"/>
      <w:docPartObj>
        <w:docPartGallery w:val="Page Numbers (Bottom of Page)"/>
        <w:docPartUnique/>
      </w:docPartObj>
    </w:sdtPr>
    <w:sdtEndPr>
      <w:rPr>
        <w:rStyle w:val="PageNumber"/>
      </w:rPr>
    </w:sdtEndPr>
    <w:sdtContent>
      <w:p w14:paraId="3D4C7A57" w14:textId="669A7C00" w:rsidR="00241020" w:rsidRDefault="00241020" w:rsidP="006759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93C07F" w14:textId="77777777" w:rsidR="00241020" w:rsidRDefault="00241020" w:rsidP="006355FE">
    <w:pPr>
      <w:pStyle w:val="Footer"/>
      <w:ind w:right="360"/>
    </w:pPr>
  </w:p>
  <w:p w14:paraId="07003C49" w14:textId="77777777" w:rsidR="00241020" w:rsidRDefault="00241020"/>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7448404"/>
      <w:docPartObj>
        <w:docPartGallery w:val="Page Numbers (Bottom of Page)"/>
        <w:docPartUnique/>
      </w:docPartObj>
    </w:sdtPr>
    <w:sdtEndPr>
      <w:rPr>
        <w:rStyle w:val="PageNumber"/>
      </w:rPr>
    </w:sdtEndPr>
    <w:sdtContent>
      <w:p w14:paraId="787C5E2B" w14:textId="052CFD92" w:rsidR="00241020" w:rsidRDefault="00241020" w:rsidP="006759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5C7EE0" w14:textId="77777777" w:rsidR="00241020" w:rsidRDefault="00241020" w:rsidP="006355FE">
    <w:pPr>
      <w:pStyle w:val="Footer"/>
      <w:ind w:right="360"/>
    </w:pPr>
  </w:p>
  <w:p w14:paraId="03209AA5" w14:textId="77777777" w:rsidR="00241020" w:rsidRDefault="0024102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E88EC" w14:textId="77777777" w:rsidR="000849E3" w:rsidRDefault="000849E3" w:rsidP="00460DC6">
      <w:r>
        <w:separator/>
      </w:r>
    </w:p>
  </w:footnote>
  <w:footnote w:type="continuationSeparator" w:id="0">
    <w:p w14:paraId="7BAFFB6D" w14:textId="77777777" w:rsidR="000849E3" w:rsidRDefault="000849E3" w:rsidP="00460D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64298" w14:textId="77777777" w:rsidR="00241020" w:rsidRDefault="00241020">
    <w:pPr>
      <w:pStyle w:val="BodyText"/>
      <w:spacing w:before="0"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1240"/>
    <w:multiLevelType w:val="hybridMultilevel"/>
    <w:tmpl w:val="97FAF3EA"/>
    <w:lvl w:ilvl="0" w:tplc="F58EF75E">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C0780"/>
    <w:multiLevelType w:val="hybridMultilevel"/>
    <w:tmpl w:val="0A26D0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A7D7C5E"/>
    <w:multiLevelType w:val="hybridMultilevel"/>
    <w:tmpl w:val="929C0940"/>
    <w:lvl w:ilvl="0" w:tplc="EBA22868">
      <w:start w:val="1"/>
      <w:numFmt w:val="decimal"/>
      <w:lvlText w:val="%1."/>
      <w:lvlJc w:val="left"/>
      <w:pPr>
        <w:ind w:left="408" w:hanging="360"/>
      </w:pPr>
      <w:rPr>
        <w:rFonts w:hint="default"/>
      </w:rPr>
    </w:lvl>
    <w:lvl w:ilvl="1" w:tplc="40090019" w:tentative="1">
      <w:start w:val="1"/>
      <w:numFmt w:val="lowerLetter"/>
      <w:lvlText w:val="%2."/>
      <w:lvlJc w:val="left"/>
      <w:pPr>
        <w:ind w:left="1128" w:hanging="360"/>
      </w:pPr>
    </w:lvl>
    <w:lvl w:ilvl="2" w:tplc="4009001B" w:tentative="1">
      <w:start w:val="1"/>
      <w:numFmt w:val="lowerRoman"/>
      <w:lvlText w:val="%3."/>
      <w:lvlJc w:val="right"/>
      <w:pPr>
        <w:ind w:left="1848" w:hanging="180"/>
      </w:pPr>
    </w:lvl>
    <w:lvl w:ilvl="3" w:tplc="4009000F" w:tentative="1">
      <w:start w:val="1"/>
      <w:numFmt w:val="decimal"/>
      <w:lvlText w:val="%4."/>
      <w:lvlJc w:val="left"/>
      <w:pPr>
        <w:ind w:left="2568" w:hanging="360"/>
      </w:pPr>
    </w:lvl>
    <w:lvl w:ilvl="4" w:tplc="40090019" w:tentative="1">
      <w:start w:val="1"/>
      <w:numFmt w:val="lowerLetter"/>
      <w:lvlText w:val="%5."/>
      <w:lvlJc w:val="left"/>
      <w:pPr>
        <w:ind w:left="3288" w:hanging="360"/>
      </w:pPr>
    </w:lvl>
    <w:lvl w:ilvl="5" w:tplc="4009001B" w:tentative="1">
      <w:start w:val="1"/>
      <w:numFmt w:val="lowerRoman"/>
      <w:lvlText w:val="%6."/>
      <w:lvlJc w:val="right"/>
      <w:pPr>
        <w:ind w:left="4008" w:hanging="180"/>
      </w:pPr>
    </w:lvl>
    <w:lvl w:ilvl="6" w:tplc="4009000F" w:tentative="1">
      <w:start w:val="1"/>
      <w:numFmt w:val="decimal"/>
      <w:lvlText w:val="%7."/>
      <w:lvlJc w:val="left"/>
      <w:pPr>
        <w:ind w:left="4728" w:hanging="360"/>
      </w:pPr>
    </w:lvl>
    <w:lvl w:ilvl="7" w:tplc="40090019" w:tentative="1">
      <w:start w:val="1"/>
      <w:numFmt w:val="lowerLetter"/>
      <w:lvlText w:val="%8."/>
      <w:lvlJc w:val="left"/>
      <w:pPr>
        <w:ind w:left="5448" w:hanging="360"/>
      </w:pPr>
    </w:lvl>
    <w:lvl w:ilvl="8" w:tplc="4009001B" w:tentative="1">
      <w:start w:val="1"/>
      <w:numFmt w:val="lowerRoman"/>
      <w:lvlText w:val="%9."/>
      <w:lvlJc w:val="right"/>
      <w:pPr>
        <w:ind w:left="6168" w:hanging="180"/>
      </w:pPr>
    </w:lvl>
  </w:abstractNum>
  <w:abstractNum w:abstractNumId="3" w15:restartNumberingAfterBreak="0">
    <w:nsid w:val="12C66065"/>
    <w:multiLevelType w:val="hybridMultilevel"/>
    <w:tmpl w:val="FF7E18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092B97"/>
    <w:multiLevelType w:val="hybridMultilevel"/>
    <w:tmpl w:val="863E73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3483F"/>
    <w:multiLevelType w:val="hybridMultilevel"/>
    <w:tmpl w:val="D86070C0"/>
    <w:lvl w:ilvl="0" w:tplc="B5C48D28">
      <w:numFmt w:val="bullet"/>
      <w:lvlText w:val=""/>
      <w:lvlJc w:val="left"/>
      <w:pPr>
        <w:ind w:left="720" w:hanging="360"/>
      </w:pPr>
      <w:rPr>
        <w:rFonts w:ascii="Symbol" w:eastAsiaTheme="minorEastAsia"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E774DBE"/>
    <w:multiLevelType w:val="hybridMultilevel"/>
    <w:tmpl w:val="DB165330"/>
    <w:lvl w:ilvl="0" w:tplc="FCBC3CEE">
      <w:numFmt w:val="bullet"/>
      <w:lvlText w:val="-"/>
      <w:lvlJc w:val="left"/>
      <w:pPr>
        <w:ind w:left="720" w:hanging="360"/>
      </w:pPr>
      <w:rPr>
        <w:rFonts w:ascii="Cordia New" w:eastAsiaTheme="minorEastAsia" w:hAnsi="Cordia New" w:cs="Cordia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EB0CF3"/>
    <w:multiLevelType w:val="hybridMultilevel"/>
    <w:tmpl w:val="BD028146"/>
    <w:lvl w:ilvl="0" w:tplc="6382E848">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EA4D1C"/>
    <w:multiLevelType w:val="hybridMultilevel"/>
    <w:tmpl w:val="0458DC38"/>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643107B9"/>
    <w:multiLevelType w:val="hybridMultilevel"/>
    <w:tmpl w:val="EAC2B6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8D448A"/>
    <w:multiLevelType w:val="hybridMultilevel"/>
    <w:tmpl w:val="759ED1A2"/>
    <w:lvl w:ilvl="0" w:tplc="6810C538">
      <w:numFmt w:val="bullet"/>
      <w:lvlText w:val=""/>
      <w:lvlJc w:val="left"/>
      <w:pPr>
        <w:ind w:left="720" w:hanging="360"/>
      </w:pPr>
      <w:rPr>
        <w:rFonts w:ascii="Symbol" w:eastAsiaTheme="minorEastAsia"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2"/>
  </w:num>
  <w:num w:numId="5">
    <w:abstractNumId w:val="3"/>
  </w:num>
  <w:num w:numId="6">
    <w:abstractNumId w:val="9"/>
  </w:num>
  <w:num w:numId="7">
    <w:abstractNumId w:val="8"/>
  </w:num>
  <w:num w:numId="8">
    <w:abstractNumId w:val="5"/>
  </w:num>
  <w:num w:numId="9">
    <w:abstractNumId w:val="10"/>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0ef25azd2vzeez0opdv0pfs002xe2vrst&quot;&gt;all references&lt;record-ids&gt;&lt;item&gt;111&lt;/item&gt;&lt;item&gt;139&lt;/item&gt;&lt;item&gt;142&lt;/item&gt;&lt;item&gt;333&lt;/item&gt;&lt;item&gt;337&lt;/item&gt;&lt;item&gt;353&lt;/item&gt;&lt;item&gt;355&lt;/item&gt;&lt;/record-ids&gt;&lt;/item&gt;&lt;/Libraries&gt;"/>
  </w:docVars>
  <w:rsids>
    <w:rsidRoot w:val="00A6746F"/>
    <w:rsid w:val="0000070F"/>
    <w:rsid w:val="0000625B"/>
    <w:rsid w:val="000112B5"/>
    <w:rsid w:val="0001627B"/>
    <w:rsid w:val="00017C77"/>
    <w:rsid w:val="00017F48"/>
    <w:rsid w:val="0002052B"/>
    <w:rsid w:val="00022750"/>
    <w:rsid w:val="00026B7D"/>
    <w:rsid w:val="00027A8C"/>
    <w:rsid w:val="00034D1E"/>
    <w:rsid w:val="000359EF"/>
    <w:rsid w:val="00035A1E"/>
    <w:rsid w:val="00036DA9"/>
    <w:rsid w:val="00037B13"/>
    <w:rsid w:val="00040068"/>
    <w:rsid w:val="000432C4"/>
    <w:rsid w:val="00043FC0"/>
    <w:rsid w:val="00046C7A"/>
    <w:rsid w:val="00047C47"/>
    <w:rsid w:val="000505CF"/>
    <w:rsid w:val="00051DCC"/>
    <w:rsid w:val="00055683"/>
    <w:rsid w:val="00062D0D"/>
    <w:rsid w:val="000664AE"/>
    <w:rsid w:val="000671D6"/>
    <w:rsid w:val="00072C1F"/>
    <w:rsid w:val="00072EFE"/>
    <w:rsid w:val="00075A5C"/>
    <w:rsid w:val="00075DDC"/>
    <w:rsid w:val="00077A31"/>
    <w:rsid w:val="00077A85"/>
    <w:rsid w:val="0008055C"/>
    <w:rsid w:val="0008175B"/>
    <w:rsid w:val="00081CF4"/>
    <w:rsid w:val="00082DB3"/>
    <w:rsid w:val="000849E3"/>
    <w:rsid w:val="000868ED"/>
    <w:rsid w:val="0009119E"/>
    <w:rsid w:val="000912B3"/>
    <w:rsid w:val="0009195D"/>
    <w:rsid w:val="0009797D"/>
    <w:rsid w:val="000A0936"/>
    <w:rsid w:val="000A0C87"/>
    <w:rsid w:val="000A2DCB"/>
    <w:rsid w:val="000A42FD"/>
    <w:rsid w:val="000A46F8"/>
    <w:rsid w:val="000A4F14"/>
    <w:rsid w:val="000A5480"/>
    <w:rsid w:val="000A58A0"/>
    <w:rsid w:val="000A69E8"/>
    <w:rsid w:val="000B0669"/>
    <w:rsid w:val="000B1168"/>
    <w:rsid w:val="000B3CDF"/>
    <w:rsid w:val="000B526B"/>
    <w:rsid w:val="000B567C"/>
    <w:rsid w:val="000B61AE"/>
    <w:rsid w:val="000B76B3"/>
    <w:rsid w:val="000B7DA5"/>
    <w:rsid w:val="000C0E31"/>
    <w:rsid w:val="000C2A03"/>
    <w:rsid w:val="000C79B8"/>
    <w:rsid w:val="000D1268"/>
    <w:rsid w:val="000D403D"/>
    <w:rsid w:val="000D4867"/>
    <w:rsid w:val="000D582C"/>
    <w:rsid w:val="000D6B57"/>
    <w:rsid w:val="000D6D75"/>
    <w:rsid w:val="000E0252"/>
    <w:rsid w:val="000E0856"/>
    <w:rsid w:val="000E18F2"/>
    <w:rsid w:val="000E23A6"/>
    <w:rsid w:val="000E28BA"/>
    <w:rsid w:val="000E371B"/>
    <w:rsid w:val="000E46BB"/>
    <w:rsid w:val="000E62A5"/>
    <w:rsid w:val="000E6F40"/>
    <w:rsid w:val="000F16CC"/>
    <w:rsid w:val="000F1EEE"/>
    <w:rsid w:val="000F470B"/>
    <w:rsid w:val="000F5E59"/>
    <w:rsid w:val="001036FE"/>
    <w:rsid w:val="00104A87"/>
    <w:rsid w:val="00105056"/>
    <w:rsid w:val="00105C06"/>
    <w:rsid w:val="00107AA5"/>
    <w:rsid w:val="00111612"/>
    <w:rsid w:val="001131BA"/>
    <w:rsid w:val="00117467"/>
    <w:rsid w:val="00121505"/>
    <w:rsid w:val="00121D31"/>
    <w:rsid w:val="001230DD"/>
    <w:rsid w:val="00123C3F"/>
    <w:rsid w:val="001240DA"/>
    <w:rsid w:val="00125345"/>
    <w:rsid w:val="00131DCE"/>
    <w:rsid w:val="00132276"/>
    <w:rsid w:val="001329B7"/>
    <w:rsid w:val="00133CB3"/>
    <w:rsid w:val="00135294"/>
    <w:rsid w:val="0013557F"/>
    <w:rsid w:val="001367DC"/>
    <w:rsid w:val="0014495F"/>
    <w:rsid w:val="001456F1"/>
    <w:rsid w:val="00146214"/>
    <w:rsid w:val="00147A43"/>
    <w:rsid w:val="001511F9"/>
    <w:rsid w:val="0015172E"/>
    <w:rsid w:val="001520A4"/>
    <w:rsid w:val="00152B74"/>
    <w:rsid w:val="0015380D"/>
    <w:rsid w:val="001540CF"/>
    <w:rsid w:val="00155057"/>
    <w:rsid w:val="00155E9C"/>
    <w:rsid w:val="00161DE8"/>
    <w:rsid w:val="00172EA0"/>
    <w:rsid w:val="00174D42"/>
    <w:rsid w:val="001765ED"/>
    <w:rsid w:val="00182086"/>
    <w:rsid w:val="00182FF1"/>
    <w:rsid w:val="0018394F"/>
    <w:rsid w:val="00185145"/>
    <w:rsid w:val="00185851"/>
    <w:rsid w:val="00191DEA"/>
    <w:rsid w:val="0019327B"/>
    <w:rsid w:val="00195077"/>
    <w:rsid w:val="00197F9B"/>
    <w:rsid w:val="001A1ED3"/>
    <w:rsid w:val="001A38AE"/>
    <w:rsid w:val="001A5887"/>
    <w:rsid w:val="001A58A7"/>
    <w:rsid w:val="001A694F"/>
    <w:rsid w:val="001A6ABB"/>
    <w:rsid w:val="001A6E3E"/>
    <w:rsid w:val="001A7180"/>
    <w:rsid w:val="001B2394"/>
    <w:rsid w:val="001B2789"/>
    <w:rsid w:val="001C026E"/>
    <w:rsid w:val="001C0DC3"/>
    <w:rsid w:val="001C1FD4"/>
    <w:rsid w:val="001C222D"/>
    <w:rsid w:val="001C6EC0"/>
    <w:rsid w:val="001C7895"/>
    <w:rsid w:val="001C7B8B"/>
    <w:rsid w:val="001D11D1"/>
    <w:rsid w:val="001D250F"/>
    <w:rsid w:val="001D315C"/>
    <w:rsid w:val="001D7656"/>
    <w:rsid w:val="001D7BC9"/>
    <w:rsid w:val="001D7DAF"/>
    <w:rsid w:val="001E0832"/>
    <w:rsid w:val="001E2422"/>
    <w:rsid w:val="001E3A2E"/>
    <w:rsid w:val="001E410D"/>
    <w:rsid w:val="001E7385"/>
    <w:rsid w:val="001F077C"/>
    <w:rsid w:val="001F3616"/>
    <w:rsid w:val="001F37E3"/>
    <w:rsid w:val="001F3B26"/>
    <w:rsid w:val="001F65DF"/>
    <w:rsid w:val="00200EEB"/>
    <w:rsid w:val="002018D7"/>
    <w:rsid w:val="00202B4A"/>
    <w:rsid w:val="00202C68"/>
    <w:rsid w:val="0020313B"/>
    <w:rsid w:val="0020383E"/>
    <w:rsid w:val="002045C4"/>
    <w:rsid w:val="00205B03"/>
    <w:rsid w:val="00205BC3"/>
    <w:rsid w:val="00205E1A"/>
    <w:rsid w:val="00211B87"/>
    <w:rsid w:val="00212BEF"/>
    <w:rsid w:val="00213746"/>
    <w:rsid w:val="002149B2"/>
    <w:rsid w:val="0022398F"/>
    <w:rsid w:val="002243EC"/>
    <w:rsid w:val="00225B6E"/>
    <w:rsid w:val="00230043"/>
    <w:rsid w:val="0023313B"/>
    <w:rsid w:val="00234CFF"/>
    <w:rsid w:val="002352AC"/>
    <w:rsid w:val="00237DD9"/>
    <w:rsid w:val="00240E0E"/>
    <w:rsid w:val="00241020"/>
    <w:rsid w:val="00242E50"/>
    <w:rsid w:val="00243C90"/>
    <w:rsid w:val="00244D62"/>
    <w:rsid w:val="00245100"/>
    <w:rsid w:val="00245108"/>
    <w:rsid w:val="00245D1F"/>
    <w:rsid w:val="00246C7E"/>
    <w:rsid w:val="00253885"/>
    <w:rsid w:val="00261B70"/>
    <w:rsid w:val="00262DDB"/>
    <w:rsid w:val="0026407D"/>
    <w:rsid w:val="0027088B"/>
    <w:rsid w:val="00271786"/>
    <w:rsid w:val="00277998"/>
    <w:rsid w:val="00277F6D"/>
    <w:rsid w:val="00280375"/>
    <w:rsid w:val="002805C3"/>
    <w:rsid w:val="00280735"/>
    <w:rsid w:val="002816F5"/>
    <w:rsid w:val="002819C0"/>
    <w:rsid w:val="002836C0"/>
    <w:rsid w:val="00285B02"/>
    <w:rsid w:val="002925A1"/>
    <w:rsid w:val="00292A02"/>
    <w:rsid w:val="002945FF"/>
    <w:rsid w:val="002965F8"/>
    <w:rsid w:val="002967B7"/>
    <w:rsid w:val="00296E68"/>
    <w:rsid w:val="00297526"/>
    <w:rsid w:val="002A40E4"/>
    <w:rsid w:val="002B0310"/>
    <w:rsid w:val="002B2D9D"/>
    <w:rsid w:val="002B3EBE"/>
    <w:rsid w:val="002B4D62"/>
    <w:rsid w:val="002C1623"/>
    <w:rsid w:val="002D00A4"/>
    <w:rsid w:val="002D05CC"/>
    <w:rsid w:val="002D06A6"/>
    <w:rsid w:val="002D0771"/>
    <w:rsid w:val="002D0C94"/>
    <w:rsid w:val="002D19E9"/>
    <w:rsid w:val="002D5B2A"/>
    <w:rsid w:val="002D5DB0"/>
    <w:rsid w:val="002D7375"/>
    <w:rsid w:val="002D7C4B"/>
    <w:rsid w:val="002E0DAB"/>
    <w:rsid w:val="002E42AE"/>
    <w:rsid w:val="002E49FD"/>
    <w:rsid w:val="002E5C05"/>
    <w:rsid w:val="002E67A3"/>
    <w:rsid w:val="002E7052"/>
    <w:rsid w:val="002F0460"/>
    <w:rsid w:val="002F10E7"/>
    <w:rsid w:val="002F10F3"/>
    <w:rsid w:val="002F36B7"/>
    <w:rsid w:val="002F5299"/>
    <w:rsid w:val="002F5D64"/>
    <w:rsid w:val="002F6B6B"/>
    <w:rsid w:val="002F6ECB"/>
    <w:rsid w:val="002F72CB"/>
    <w:rsid w:val="002F74E6"/>
    <w:rsid w:val="00302EE3"/>
    <w:rsid w:val="0030693F"/>
    <w:rsid w:val="0030727D"/>
    <w:rsid w:val="00307E93"/>
    <w:rsid w:val="00310278"/>
    <w:rsid w:val="00310930"/>
    <w:rsid w:val="00310A79"/>
    <w:rsid w:val="003124D1"/>
    <w:rsid w:val="00312FD6"/>
    <w:rsid w:val="00313935"/>
    <w:rsid w:val="003145B5"/>
    <w:rsid w:val="00315926"/>
    <w:rsid w:val="00323D77"/>
    <w:rsid w:val="0032440A"/>
    <w:rsid w:val="00330B50"/>
    <w:rsid w:val="00331023"/>
    <w:rsid w:val="00331420"/>
    <w:rsid w:val="00331FD9"/>
    <w:rsid w:val="0033599C"/>
    <w:rsid w:val="00335C4A"/>
    <w:rsid w:val="003378B7"/>
    <w:rsid w:val="00337B99"/>
    <w:rsid w:val="00337E53"/>
    <w:rsid w:val="00340455"/>
    <w:rsid w:val="00340F14"/>
    <w:rsid w:val="003429E2"/>
    <w:rsid w:val="00343179"/>
    <w:rsid w:val="00345EF3"/>
    <w:rsid w:val="00346DD4"/>
    <w:rsid w:val="00347D0E"/>
    <w:rsid w:val="00351380"/>
    <w:rsid w:val="003524B3"/>
    <w:rsid w:val="003526FA"/>
    <w:rsid w:val="003535D9"/>
    <w:rsid w:val="00354F1F"/>
    <w:rsid w:val="00355985"/>
    <w:rsid w:val="00355DA3"/>
    <w:rsid w:val="00355F79"/>
    <w:rsid w:val="0035604D"/>
    <w:rsid w:val="003566FF"/>
    <w:rsid w:val="0036209E"/>
    <w:rsid w:val="00367B5E"/>
    <w:rsid w:val="00367BC2"/>
    <w:rsid w:val="00367CFD"/>
    <w:rsid w:val="00370C77"/>
    <w:rsid w:val="0037256F"/>
    <w:rsid w:val="00372854"/>
    <w:rsid w:val="00372CC8"/>
    <w:rsid w:val="00376624"/>
    <w:rsid w:val="003802CE"/>
    <w:rsid w:val="0038135C"/>
    <w:rsid w:val="00382F27"/>
    <w:rsid w:val="003923BE"/>
    <w:rsid w:val="00394143"/>
    <w:rsid w:val="00395B61"/>
    <w:rsid w:val="003968B5"/>
    <w:rsid w:val="003A198B"/>
    <w:rsid w:val="003A55EB"/>
    <w:rsid w:val="003A6785"/>
    <w:rsid w:val="003B22C9"/>
    <w:rsid w:val="003B2AFD"/>
    <w:rsid w:val="003B3604"/>
    <w:rsid w:val="003B38FE"/>
    <w:rsid w:val="003B3DB0"/>
    <w:rsid w:val="003B5965"/>
    <w:rsid w:val="003B7241"/>
    <w:rsid w:val="003C3584"/>
    <w:rsid w:val="003C5673"/>
    <w:rsid w:val="003D44CA"/>
    <w:rsid w:val="003D71D3"/>
    <w:rsid w:val="003E293C"/>
    <w:rsid w:val="003E2D0F"/>
    <w:rsid w:val="003E2DC1"/>
    <w:rsid w:val="003E3C3A"/>
    <w:rsid w:val="003E6435"/>
    <w:rsid w:val="003E6B11"/>
    <w:rsid w:val="003E777C"/>
    <w:rsid w:val="003F06C7"/>
    <w:rsid w:val="003F11DA"/>
    <w:rsid w:val="003F1CDF"/>
    <w:rsid w:val="003F238E"/>
    <w:rsid w:val="003F5C83"/>
    <w:rsid w:val="004008BA"/>
    <w:rsid w:val="004040AA"/>
    <w:rsid w:val="004067D9"/>
    <w:rsid w:val="004147C3"/>
    <w:rsid w:val="004154A1"/>
    <w:rsid w:val="00416277"/>
    <w:rsid w:val="00416354"/>
    <w:rsid w:val="00416D90"/>
    <w:rsid w:val="00417892"/>
    <w:rsid w:val="00420C6E"/>
    <w:rsid w:val="004218AD"/>
    <w:rsid w:val="00421E64"/>
    <w:rsid w:val="0042463A"/>
    <w:rsid w:val="00424E4F"/>
    <w:rsid w:val="0042594D"/>
    <w:rsid w:val="00427675"/>
    <w:rsid w:val="00427C26"/>
    <w:rsid w:val="00432C54"/>
    <w:rsid w:val="00434396"/>
    <w:rsid w:val="00444E7E"/>
    <w:rsid w:val="0044682A"/>
    <w:rsid w:val="00446A05"/>
    <w:rsid w:val="0044794D"/>
    <w:rsid w:val="00450684"/>
    <w:rsid w:val="0045406D"/>
    <w:rsid w:val="004568EB"/>
    <w:rsid w:val="0045738D"/>
    <w:rsid w:val="00457BE6"/>
    <w:rsid w:val="00460DC6"/>
    <w:rsid w:val="0046232B"/>
    <w:rsid w:val="00463A50"/>
    <w:rsid w:val="004676D9"/>
    <w:rsid w:val="0047349B"/>
    <w:rsid w:val="0047355B"/>
    <w:rsid w:val="00474456"/>
    <w:rsid w:val="00474788"/>
    <w:rsid w:val="0047553F"/>
    <w:rsid w:val="00480041"/>
    <w:rsid w:val="004813AE"/>
    <w:rsid w:val="00481E17"/>
    <w:rsid w:val="00481F8D"/>
    <w:rsid w:val="00483B20"/>
    <w:rsid w:val="00484616"/>
    <w:rsid w:val="00490249"/>
    <w:rsid w:val="00492581"/>
    <w:rsid w:val="00492CE8"/>
    <w:rsid w:val="00493BD7"/>
    <w:rsid w:val="0049533B"/>
    <w:rsid w:val="0049596F"/>
    <w:rsid w:val="00495D87"/>
    <w:rsid w:val="004966D2"/>
    <w:rsid w:val="0049684E"/>
    <w:rsid w:val="00497339"/>
    <w:rsid w:val="00497F60"/>
    <w:rsid w:val="004A1059"/>
    <w:rsid w:val="004A1BD6"/>
    <w:rsid w:val="004A1CA5"/>
    <w:rsid w:val="004A2E7C"/>
    <w:rsid w:val="004A31C9"/>
    <w:rsid w:val="004A38A5"/>
    <w:rsid w:val="004A4F0E"/>
    <w:rsid w:val="004A5070"/>
    <w:rsid w:val="004B3901"/>
    <w:rsid w:val="004B7640"/>
    <w:rsid w:val="004B7C19"/>
    <w:rsid w:val="004C0201"/>
    <w:rsid w:val="004C0291"/>
    <w:rsid w:val="004C610E"/>
    <w:rsid w:val="004D2A0D"/>
    <w:rsid w:val="004D2C2C"/>
    <w:rsid w:val="004D324F"/>
    <w:rsid w:val="004D3FCA"/>
    <w:rsid w:val="004E0680"/>
    <w:rsid w:val="004E132D"/>
    <w:rsid w:val="004E19AD"/>
    <w:rsid w:val="004E1B8A"/>
    <w:rsid w:val="004E22FD"/>
    <w:rsid w:val="004E42BB"/>
    <w:rsid w:val="004E78D5"/>
    <w:rsid w:val="004F1FB0"/>
    <w:rsid w:val="004F38B1"/>
    <w:rsid w:val="004F44D1"/>
    <w:rsid w:val="004F4EFB"/>
    <w:rsid w:val="004F66C8"/>
    <w:rsid w:val="004F77DD"/>
    <w:rsid w:val="005043AF"/>
    <w:rsid w:val="00504D8F"/>
    <w:rsid w:val="005056EA"/>
    <w:rsid w:val="00510977"/>
    <w:rsid w:val="00511EB8"/>
    <w:rsid w:val="005127D7"/>
    <w:rsid w:val="00514689"/>
    <w:rsid w:val="0051494C"/>
    <w:rsid w:val="00515807"/>
    <w:rsid w:val="005174E1"/>
    <w:rsid w:val="00517DEF"/>
    <w:rsid w:val="00522106"/>
    <w:rsid w:val="00522479"/>
    <w:rsid w:val="0052350D"/>
    <w:rsid w:val="00527247"/>
    <w:rsid w:val="0053152C"/>
    <w:rsid w:val="005321FF"/>
    <w:rsid w:val="005336DA"/>
    <w:rsid w:val="0053480E"/>
    <w:rsid w:val="00535FF9"/>
    <w:rsid w:val="00542000"/>
    <w:rsid w:val="00546232"/>
    <w:rsid w:val="005465C0"/>
    <w:rsid w:val="00546804"/>
    <w:rsid w:val="0055025E"/>
    <w:rsid w:val="00552C20"/>
    <w:rsid w:val="00553766"/>
    <w:rsid w:val="005542CE"/>
    <w:rsid w:val="0055521F"/>
    <w:rsid w:val="00555426"/>
    <w:rsid w:val="005579B2"/>
    <w:rsid w:val="0056217B"/>
    <w:rsid w:val="00570655"/>
    <w:rsid w:val="005724C0"/>
    <w:rsid w:val="005742D8"/>
    <w:rsid w:val="00574302"/>
    <w:rsid w:val="00574EF2"/>
    <w:rsid w:val="00574F03"/>
    <w:rsid w:val="0058268C"/>
    <w:rsid w:val="00582C67"/>
    <w:rsid w:val="00582E67"/>
    <w:rsid w:val="00583E1B"/>
    <w:rsid w:val="00583FB5"/>
    <w:rsid w:val="0058473C"/>
    <w:rsid w:val="00585952"/>
    <w:rsid w:val="00587DB4"/>
    <w:rsid w:val="005915AC"/>
    <w:rsid w:val="0059395A"/>
    <w:rsid w:val="00593A90"/>
    <w:rsid w:val="00593F2A"/>
    <w:rsid w:val="00597B12"/>
    <w:rsid w:val="005A27AB"/>
    <w:rsid w:val="005A440A"/>
    <w:rsid w:val="005A6603"/>
    <w:rsid w:val="005A7DD8"/>
    <w:rsid w:val="005B05B1"/>
    <w:rsid w:val="005B1708"/>
    <w:rsid w:val="005B2663"/>
    <w:rsid w:val="005B4483"/>
    <w:rsid w:val="005B488E"/>
    <w:rsid w:val="005B7655"/>
    <w:rsid w:val="005C34AA"/>
    <w:rsid w:val="005C6813"/>
    <w:rsid w:val="005D1898"/>
    <w:rsid w:val="005D1B23"/>
    <w:rsid w:val="005D1E58"/>
    <w:rsid w:val="005D2DA8"/>
    <w:rsid w:val="005D2F68"/>
    <w:rsid w:val="005D5ED9"/>
    <w:rsid w:val="005D60E6"/>
    <w:rsid w:val="005D63F3"/>
    <w:rsid w:val="005D6AD9"/>
    <w:rsid w:val="005E209E"/>
    <w:rsid w:val="005E4F1D"/>
    <w:rsid w:val="005F0212"/>
    <w:rsid w:val="005F25C5"/>
    <w:rsid w:val="005F479A"/>
    <w:rsid w:val="005F4A5C"/>
    <w:rsid w:val="005F6433"/>
    <w:rsid w:val="006018F6"/>
    <w:rsid w:val="006021C2"/>
    <w:rsid w:val="006029AC"/>
    <w:rsid w:val="00603B6E"/>
    <w:rsid w:val="00605CBB"/>
    <w:rsid w:val="0060741B"/>
    <w:rsid w:val="00607709"/>
    <w:rsid w:val="006079EF"/>
    <w:rsid w:val="0061073E"/>
    <w:rsid w:val="00610EAC"/>
    <w:rsid w:val="006112CF"/>
    <w:rsid w:val="00611D6D"/>
    <w:rsid w:val="006133F5"/>
    <w:rsid w:val="00614A47"/>
    <w:rsid w:val="0061793C"/>
    <w:rsid w:val="00622882"/>
    <w:rsid w:val="00623F57"/>
    <w:rsid w:val="00624261"/>
    <w:rsid w:val="006253C6"/>
    <w:rsid w:val="00631381"/>
    <w:rsid w:val="00631D94"/>
    <w:rsid w:val="00632832"/>
    <w:rsid w:val="00633F98"/>
    <w:rsid w:val="0063515B"/>
    <w:rsid w:val="006355FE"/>
    <w:rsid w:val="00637B52"/>
    <w:rsid w:val="006406E1"/>
    <w:rsid w:val="00641609"/>
    <w:rsid w:val="006441E3"/>
    <w:rsid w:val="00645E7E"/>
    <w:rsid w:val="0064668B"/>
    <w:rsid w:val="00647828"/>
    <w:rsid w:val="00650D06"/>
    <w:rsid w:val="006527C1"/>
    <w:rsid w:val="006534D7"/>
    <w:rsid w:val="00654DC8"/>
    <w:rsid w:val="00657702"/>
    <w:rsid w:val="00662CCE"/>
    <w:rsid w:val="00662CD3"/>
    <w:rsid w:val="00662D44"/>
    <w:rsid w:val="00665164"/>
    <w:rsid w:val="00667EF7"/>
    <w:rsid w:val="00670818"/>
    <w:rsid w:val="00671614"/>
    <w:rsid w:val="0067307E"/>
    <w:rsid w:val="00674A06"/>
    <w:rsid w:val="00674AFD"/>
    <w:rsid w:val="00675683"/>
    <w:rsid w:val="006759F0"/>
    <w:rsid w:val="0067671E"/>
    <w:rsid w:val="00680FEF"/>
    <w:rsid w:val="00681681"/>
    <w:rsid w:val="00682ED5"/>
    <w:rsid w:val="0068430F"/>
    <w:rsid w:val="00684CC1"/>
    <w:rsid w:val="006902BB"/>
    <w:rsid w:val="0069071C"/>
    <w:rsid w:val="00690FD0"/>
    <w:rsid w:val="00691DDE"/>
    <w:rsid w:val="00692E75"/>
    <w:rsid w:val="00694312"/>
    <w:rsid w:val="006963C0"/>
    <w:rsid w:val="006A200D"/>
    <w:rsid w:val="006A2E84"/>
    <w:rsid w:val="006A35BC"/>
    <w:rsid w:val="006B0BDC"/>
    <w:rsid w:val="006B2F1D"/>
    <w:rsid w:val="006B54FA"/>
    <w:rsid w:val="006B7126"/>
    <w:rsid w:val="006B728B"/>
    <w:rsid w:val="006C256C"/>
    <w:rsid w:val="006C3E1C"/>
    <w:rsid w:val="006C738E"/>
    <w:rsid w:val="006D0A0A"/>
    <w:rsid w:val="006D2362"/>
    <w:rsid w:val="006D37C4"/>
    <w:rsid w:val="006D3802"/>
    <w:rsid w:val="006D6D28"/>
    <w:rsid w:val="006D6F16"/>
    <w:rsid w:val="006E1DB1"/>
    <w:rsid w:val="006E1DDE"/>
    <w:rsid w:val="006E3D4B"/>
    <w:rsid w:val="006E58A8"/>
    <w:rsid w:val="006E5CBD"/>
    <w:rsid w:val="006E7E32"/>
    <w:rsid w:val="006F14FC"/>
    <w:rsid w:val="006F4DE3"/>
    <w:rsid w:val="006F516C"/>
    <w:rsid w:val="006F5EB7"/>
    <w:rsid w:val="00703534"/>
    <w:rsid w:val="0070674E"/>
    <w:rsid w:val="007073E7"/>
    <w:rsid w:val="00712298"/>
    <w:rsid w:val="00712EDF"/>
    <w:rsid w:val="0072011A"/>
    <w:rsid w:val="0072462A"/>
    <w:rsid w:val="00725C98"/>
    <w:rsid w:val="00726146"/>
    <w:rsid w:val="007262AD"/>
    <w:rsid w:val="0073628D"/>
    <w:rsid w:val="00737A69"/>
    <w:rsid w:val="00737AE0"/>
    <w:rsid w:val="00741F1C"/>
    <w:rsid w:val="00743979"/>
    <w:rsid w:val="007444D0"/>
    <w:rsid w:val="00745346"/>
    <w:rsid w:val="00745357"/>
    <w:rsid w:val="00745C29"/>
    <w:rsid w:val="0075102B"/>
    <w:rsid w:val="00753398"/>
    <w:rsid w:val="007540B6"/>
    <w:rsid w:val="007543A0"/>
    <w:rsid w:val="0076044A"/>
    <w:rsid w:val="00761A27"/>
    <w:rsid w:val="007630A7"/>
    <w:rsid w:val="00764D17"/>
    <w:rsid w:val="007657C4"/>
    <w:rsid w:val="007658CA"/>
    <w:rsid w:val="00770B24"/>
    <w:rsid w:val="0077259B"/>
    <w:rsid w:val="00775A73"/>
    <w:rsid w:val="00777F58"/>
    <w:rsid w:val="007802B7"/>
    <w:rsid w:val="00780F4F"/>
    <w:rsid w:val="00781748"/>
    <w:rsid w:val="00783A05"/>
    <w:rsid w:val="007873C2"/>
    <w:rsid w:val="007948DE"/>
    <w:rsid w:val="00796E33"/>
    <w:rsid w:val="00797ACA"/>
    <w:rsid w:val="007A0ABF"/>
    <w:rsid w:val="007A1D17"/>
    <w:rsid w:val="007A290A"/>
    <w:rsid w:val="007A40DC"/>
    <w:rsid w:val="007A4BBC"/>
    <w:rsid w:val="007A75B2"/>
    <w:rsid w:val="007B1E58"/>
    <w:rsid w:val="007B2E45"/>
    <w:rsid w:val="007B3042"/>
    <w:rsid w:val="007B5412"/>
    <w:rsid w:val="007B5975"/>
    <w:rsid w:val="007B5A56"/>
    <w:rsid w:val="007C0A29"/>
    <w:rsid w:val="007C2447"/>
    <w:rsid w:val="007C259F"/>
    <w:rsid w:val="007C4AFD"/>
    <w:rsid w:val="007C6A0F"/>
    <w:rsid w:val="007C7072"/>
    <w:rsid w:val="007C7094"/>
    <w:rsid w:val="007C75C5"/>
    <w:rsid w:val="007C7F0C"/>
    <w:rsid w:val="007D649E"/>
    <w:rsid w:val="007E11FC"/>
    <w:rsid w:val="007E184A"/>
    <w:rsid w:val="007E28D8"/>
    <w:rsid w:val="007E38C7"/>
    <w:rsid w:val="007F186A"/>
    <w:rsid w:val="007F1C96"/>
    <w:rsid w:val="007F20C3"/>
    <w:rsid w:val="00800147"/>
    <w:rsid w:val="008029BA"/>
    <w:rsid w:val="00803570"/>
    <w:rsid w:val="0080366A"/>
    <w:rsid w:val="00804201"/>
    <w:rsid w:val="0080724C"/>
    <w:rsid w:val="008074B9"/>
    <w:rsid w:val="008125EA"/>
    <w:rsid w:val="00814007"/>
    <w:rsid w:val="0081439B"/>
    <w:rsid w:val="008146DB"/>
    <w:rsid w:val="008165C6"/>
    <w:rsid w:val="008212A8"/>
    <w:rsid w:val="008237DC"/>
    <w:rsid w:val="00825AF8"/>
    <w:rsid w:val="008305C9"/>
    <w:rsid w:val="00830E96"/>
    <w:rsid w:val="00834B78"/>
    <w:rsid w:val="008351DD"/>
    <w:rsid w:val="00840A52"/>
    <w:rsid w:val="00841282"/>
    <w:rsid w:val="008422F3"/>
    <w:rsid w:val="008424F1"/>
    <w:rsid w:val="00845B04"/>
    <w:rsid w:val="00845D0C"/>
    <w:rsid w:val="00846E97"/>
    <w:rsid w:val="0084763D"/>
    <w:rsid w:val="00847837"/>
    <w:rsid w:val="008502FA"/>
    <w:rsid w:val="00851CB8"/>
    <w:rsid w:val="00852663"/>
    <w:rsid w:val="008535A5"/>
    <w:rsid w:val="00853F43"/>
    <w:rsid w:val="008541E7"/>
    <w:rsid w:val="00855C78"/>
    <w:rsid w:val="00856890"/>
    <w:rsid w:val="00857BC3"/>
    <w:rsid w:val="00860436"/>
    <w:rsid w:val="00864791"/>
    <w:rsid w:val="00865AD1"/>
    <w:rsid w:val="00865BE1"/>
    <w:rsid w:val="0086642F"/>
    <w:rsid w:val="008677DA"/>
    <w:rsid w:val="00870D5D"/>
    <w:rsid w:val="00871908"/>
    <w:rsid w:val="00872A31"/>
    <w:rsid w:val="0087496E"/>
    <w:rsid w:val="0087621F"/>
    <w:rsid w:val="0088030F"/>
    <w:rsid w:val="0088491D"/>
    <w:rsid w:val="00885314"/>
    <w:rsid w:val="00885E64"/>
    <w:rsid w:val="00886111"/>
    <w:rsid w:val="008914A5"/>
    <w:rsid w:val="00892C68"/>
    <w:rsid w:val="00894B4E"/>
    <w:rsid w:val="00894CA0"/>
    <w:rsid w:val="00895498"/>
    <w:rsid w:val="0089571C"/>
    <w:rsid w:val="008A4062"/>
    <w:rsid w:val="008A6D87"/>
    <w:rsid w:val="008B020F"/>
    <w:rsid w:val="008B08AD"/>
    <w:rsid w:val="008B0E91"/>
    <w:rsid w:val="008B1009"/>
    <w:rsid w:val="008B12DA"/>
    <w:rsid w:val="008B15B1"/>
    <w:rsid w:val="008B436C"/>
    <w:rsid w:val="008B574E"/>
    <w:rsid w:val="008B5C60"/>
    <w:rsid w:val="008B76BB"/>
    <w:rsid w:val="008C1B10"/>
    <w:rsid w:val="008D21BB"/>
    <w:rsid w:val="008D2F35"/>
    <w:rsid w:val="008D37EE"/>
    <w:rsid w:val="008D3D13"/>
    <w:rsid w:val="008D58E5"/>
    <w:rsid w:val="008E07FB"/>
    <w:rsid w:val="008E23BE"/>
    <w:rsid w:val="008E23F4"/>
    <w:rsid w:val="008E56F0"/>
    <w:rsid w:val="008E5937"/>
    <w:rsid w:val="008E5BEE"/>
    <w:rsid w:val="008F0059"/>
    <w:rsid w:val="008F522F"/>
    <w:rsid w:val="0090115C"/>
    <w:rsid w:val="00901599"/>
    <w:rsid w:val="00901C2E"/>
    <w:rsid w:val="00906061"/>
    <w:rsid w:val="00910A37"/>
    <w:rsid w:val="00911471"/>
    <w:rsid w:val="00913565"/>
    <w:rsid w:val="0091390F"/>
    <w:rsid w:val="00913A8F"/>
    <w:rsid w:val="009147DF"/>
    <w:rsid w:val="009149D7"/>
    <w:rsid w:val="00916DAB"/>
    <w:rsid w:val="00916F04"/>
    <w:rsid w:val="00920264"/>
    <w:rsid w:val="00921446"/>
    <w:rsid w:val="009220C4"/>
    <w:rsid w:val="009239E1"/>
    <w:rsid w:val="009251DC"/>
    <w:rsid w:val="009253EC"/>
    <w:rsid w:val="0092778C"/>
    <w:rsid w:val="00927E41"/>
    <w:rsid w:val="00934509"/>
    <w:rsid w:val="00934CA4"/>
    <w:rsid w:val="0094032F"/>
    <w:rsid w:val="00940698"/>
    <w:rsid w:val="00940723"/>
    <w:rsid w:val="00941A7E"/>
    <w:rsid w:val="0094347C"/>
    <w:rsid w:val="0094430B"/>
    <w:rsid w:val="00945C88"/>
    <w:rsid w:val="00945D2B"/>
    <w:rsid w:val="00946B3B"/>
    <w:rsid w:val="00947C6B"/>
    <w:rsid w:val="00950DB7"/>
    <w:rsid w:val="009517C9"/>
    <w:rsid w:val="009547F6"/>
    <w:rsid w:val="00955BD2"/>
    <w:rsid w:val="009570AF"/>
    <w:rsid w:val="009610D7"/>
    <w:rsid w:val="00966245"/>
    <w:rsid w:val="009671E0"/>
    <w:rsid w:val="00967D97"/>
    <w:rsid w:val="00970CD1"/>
    <w:rsid w:val="00971598"/>
    <w:rsid w:val="0097589A"/>
    <w:rsid w:val="00977013"/>
    <w:rsid w:val="00977DE4"/>
    <w:rsid w:val="009825DE"/>
    <w:rsid w:val="00983592"/>
    <w:rsid w:val="00983885"/>
    <w:rsid w:val="00984C28"/>
    <w:rsid w:val="00986C6D"/>
    <w:rsid w:val="00987AA0"/>
    <w:rsid w:val="00993546"/>
    <w:rsid w:val="00993FB0"/>
    <w:rsid w:val="00994BCB"/>
    <w:rsid w:val="00994EA1"/>
    <w:rsid w:val="009A0BB1"/>
    <w:rsid w:val="009A431F"/>
    <w:rsid w:val="009A5C64"/>
    <w:rsid w:val="009A6DA9"/>
    <w:rsid w:val="009A75D2"/>
    <w:rsid w:val="009B00FB"/>
    <w:rsid w:val="009B1409"/>
    <w:rsid w:val="009B1F20"/>
    <w:rsid w:val="009B4785"/>
    <w:rsid w:val="009B4BB0"/>
    <w:rsid w:val="009B5D49"/>
    <w:rsid w:val="009B6CF6"/>
    <w:rsid w:val="009C15C4"/>
    <w:rsid w:val="009C4891"/>
    <w:rsid w:val="009C4D84"/>
    <w:rsid w:val="009C65FE"/>
    <w:rsid w:val="009C66D1"/>
    <w:rsid w:val="009C70B6"/>
    <w:rsid w:val="009C7272"/>
    <w:rsid w:val="009C7308"/>
    <w:rsid w:val="009C7347"/>
    <w:rsid w:val="009C7821"/>
    <w:rsid w:val="009C78B3"/>
    <w:rsid w:val="009D254D"/>
    <w:rsid w:val="009D3073"/>
    <w:rsid w:val="009D33B5"/>
    <w:rsid w:val="009E0029"/>
    <w:rsid w:val="009E0BD9"/>
    <w:rsid w:val="009E1C1A"/>
    <w:rsid w:val="009E41F0"/>
    <w:rsid w:val="009E4930"/>
    <w:rsid w:val="009E5F8C"/>
    <w:rsid w:val="009E7AD0"/>
    <w:rsid w:val="009F0575"/>
    <w:rsid w:val="009F07E8"/>
    <w:rsid w:val="009F358C"/>
    <w:rsid w:val="009F6655"/>
    <w:rsid w:val="009F7405"/>
    <w:rsid w:val="009F7BDC"/>
    <w:rsid w:val="00A004AB"/>
    <w:rsid w:val="00A010D5"/>
    <w:rsid w:val="00A01BF8"/>
    <w:rsid w:val="00A07901"/>
    <w:rsid w:val="00A10124"/>
    <w:rsid w:val="00A11D56"/>
    <w:rsid w:val="00A1240C"/>
    <w:rsid w:val="00A17CE9"/>
    <w:rsid w:val="00A20F67"/>
    <w:rsid w:val="00A23789"/>
    <w:rsid w:val="00A23B56"/>
    <w:rsid w:val="00A24910"/>
    <w:rsid w:val="00A25A9D"/>
    <w:rsid w:val="00A262C1"/>
    <w:rsid w:val="00A279CB"/>
    <w:rsid w:val="00A3022A"/>
    <w:rsid w:val="00A30E38"/>
    <w:rsid w:val="00A3250A"/>
    <w:rsid w:val="00A33517"/>
    <w:rsid w:val="00A3504E"/>
    <w:rsid w:val="00A40EE5"/>
    <w:rsid w:val="00A4518B"/>
    <w:rsid w:val="00A45442"/>
    <w:rsid w:val="00A458AC"/>
    <w:rsid w:val="00A46399"/>
    <w:rsid w:val="00A46633"/>
    <w:rsid w:val="00A466FF"/>
    <w:rsid w:val="00A50070"/>
    <w:rsid w:val="00A510F5"/>
    <w:rsid w:val="00A51BDE"/>
    <w:rsid w:val="00A52236"/>
    <w:rsid w:val="00A53A09"/>
    <w:rsid w:val="00A5577E"/>
    <w:rsid w:val="00A60007"/>
    <w:rsid w:val="00A602A9"/>
    <w:rsid w:val="00A61A76"/>
    <w:rsid w:val="00A64CA0"/>
    <w:rsid w:val="00A64DC1"/>
    <w:rsid w:val="00A64F30"/>
    <w:rsid w:val="00A66B7F"/>
    <w:rsid w:val="00A6746F"/>
    <w:rsid w:val="00A67A56"/>
    <w:rsid w:val="00A7077E"/>
    <w:rsid w:val="00A70AF9"/>
    <w:rsid w:val="00A70EAA"/>
    <w:rsid w:val="00A711F6"/>
    <w:rsid w:val="00A71BA4"/>
    <w:rsid w:val="00A72B9E"/>
    <w:rsid w:val="00A75CC0"/>
    <w:rsid w:val="00A765EB"/>
    <w:rsid w:val="00A76E8E"/>
    <w:rsid w:val="00A77EA1"/>
    <w:rsid w:val="00A8014C"/>
    <w:rsid w:val="00A83B85"/>
    <w:rsid w:val="00A84B07"/>
    <w:rsid w:val="00A8636F"/>
    <w:rsid w:val="00A90359"/>
    <w:rsid w:val="00A91183"/>
    <w:rsid w:val="00A91816"/>
    <w:rsid w:val="00A96EC0"/>
    <w:rsid w:val="00A97108"/>
    <w:rsid w:val="00AA0A22"/>
    <w:rsid w:val="00AA217F"/>
    <w:rsid w:val="00AA590A"/>
    <w:rsid w:val="00AA6772"/>
    <w:rsid w:val="00AB17F3"/>
    <w:rsid w:val="00AB2219"/>
    <w:rsid w:val="00AB2C0C"/>
    <w:rsid w:val="00AB329D"/>
    <w:rsid w:val="00AB42E1"/>
    <w:rsid w:val="00AB649C"/>
    <w:rsid w:val="00AC13AA"/>
    <w:rsid w:val="00AC78EC"/>
    <w:rsid w:val="00AD0EDC"/>
    <w:rsid w:val="00AD11B1"/>
    <w:rsid w:val="00AD3219"/>
    <w:rsid w:val="00AD3820"/>
    <w:rsid w:val="00AD3CFF"/>
    <w:rsid w:val="00AD464F"/>
    <w:rsid w:val="00AD6792"/>
    <w:rsid w:val="00AE0290"/>
    <w:rsid w:val="00AE0AED"/>
    <w:rsid w:val="00AE31D6"/>
    <w:rsid w:val="00AE7CB2"/>
    <w:rsid w:val="00AF4C9D"/>
    <w:rsid w:val="00AF51F4"/>
    <w:rsid w:val="00B03F19"/>
    <w:rsid w:val="00B03FEE"/>
    <w:rsid w:val="00B053EF"/>
    <w:rsid w:val="00B06582"/>
    <w:rsid w:val="00B11F11"/>
    <w:rsid w:val="00B157C3"/>
    <w:rsid w:val="00B170B1"/>
    <w:rsid w:val="00B1778A"/>
    <w:rsid w:val="00B201B7"/>
    <w:rsid w:val="00B22D3F"/>
    <w:rsid w:val="00B235A0"/>
    <w:rsid w:val="00B247C1"/>
    <w:rsid w:val="00B26A32"/>
    <w:rsid w:val="00B2707F"/>
    <w:rsid w:val="00B278B9"/>
    <w:rsid w:val="00B3023E"/>
    <w:rsid w:val="00B33E16"/>
    <w:rsid w:val="00B366AE"/>
    <w:rsid w:val="00B40038"/>
    <w:rsid w:val="00B43E05"/>
    <w:rsid w:val="00B4423F"/>
    <w:rsid w:val="00B44C48"/>
    <w:rsid w:val="00B45BAF"/>
    <w:rsid w:val="00B46870"/>
    <w:rsid w:val="00B54CE7"/>
    <w:rsid w:val="00B54D3F"/>
    <w:rsid w:val="00B5510E"/>
    <w:rsid w:val="00B57DEF"/>
    <w:rsid w:val="00B65C92"/>
    <w:rsid w:val="00B70A75"/>
    <w:rsid w:val="00B71095"/>
    <w:rsid w:val="00B714C8"/>
    <w:rsid w:val="00B750CB"/>
    <w:rsid w:val="00B81C92"/>
    <w:rsid w:val="00B84146"/>
    <w:rsid w:val="00B861A1"/>
    <w:rsid w:val="00B86538"/>
    <w:rsid w:val="00B8671E"/>
    <w:rsid w:val="00B8703D"/>
    <w:rsid w:val="00B87DF9"/>
    <w:rsid w:val="00B90A49"/>
    <w:rsid w:val="00B91800"/>
    <w:rsid w:val="00B91995"/>
    <w:rsid w:val="00B91F9F"/>
    <w:rsid w:val="00B94433"/>
    <w:rsid w:val="00B97AAC"/>
    <w:rsid w:val="00BA2A94"/>
    <w:rsid w:val="00BA2CE4"/>
    <w:rsid w:val="00BA583A"/>
    <w:rsid w:val="00BA5AE4"/>
    <w:rsid w:val="00BB646A"/>
    <w:rsid w:val="00BB6FB5"/>
    <w:rsid w:val="00BB7B1D"/>
    <w:rsid w:val="00BC3464"/>
    <w:rsid w:val="00BC3FA8"/>
    <w:rsid w:val="00BC49BC"/>
    <w:rsid w:val="00BC5468"/>
    <w:rsid w:val="00BC6C2E"/>
    <w:rsid w:val="00BC7224"/>
    <w:rsid w:val="00BD19B8"/>
    <w:rsid w:val="00BD349E"/>
    <w:rsid w:val="00BD6D4C"/>
    <w:rsid w:val="00BD7A81"/>
    <w:rsid w:val="00BE157D"/>
    <w:rsid w:val="00BE1640"/>
    <w:rsid w:val="00BE1ED2"/>
    <w:rsid w:val="00BE2741"/>
    <w:rsid w:val="00BE40B6"/>
    <w:rsid w:val="00BE46CF"/>
    <w:rsid w:val="00BE4B5E"/>
    <w:rsid w:val="00BE5FF3"/>
    <w:rsid w:val="00BE6005"/>
    <w:rsid w:val="00BE7C15"/>
    <w:rsid w:val="00BE7FFB"/>
    <w:rsid w:val="00BF0F30"/>
    <w:rsid w:val="00BF7771"/>
    <w:rsid w:val="00C01C5E"/>
    <w:rsid w:val="00C03360"/>
    <w:rsid w:val="00C038B6"/>
    <w:rsid w:val="00C041F4"/>
    <w:rsid w:val="00C05630"/>
    <w:rsid w:val="00C07550"/>
    <w:rsid w:val="00C12BD7"/>
    <w:rsid w:val="00C12CD4"/>
    <w:rsid w:val="00C13EA3"/>
    <w:rsid w:val="00C15ABC"/>
    <w:rsid w:val="00C15CBA"/>
    <w:rsid w:val="00C2189B"/>
    <w:rsid w:val="00C22F56"/>
    <w:rsid w:val="00C254F1"/>
    <w:rsid w:val="00C300DC"/>
    <w:rsid w:val="00C364DE"/>
    <w:rsid w:val="00C46C0D"/>
    <w:rsid w:val="00C559D6"/>
    <w:rsid w:val="00C56545"/>
    <w:rsid w:val="00C56727"/>
    <w:rsid w:val="00C61EE9"/>
    <w:rsid w:val="00C63C67"/>
    <w:rsid w:val="00C6490F"/>
    <w:rsid w:val="00C64D76"/>
    <w:rsid w:val="00C65B68"/>
    <w:rsid w:val="00C6664A"/>
    <w:rsid w:val="00C728DA"/>
    <w:rsid w:val="00C741B6"/>
    <w:rsid w:val="00C75C05"/>
    <w:rsid w:val="00C77F8F"/>
    <w:rsid w:val="00C81085"/>
    <w:rsid w:val="00C81C69"/>
    <w:rsid w:val="00C82D2E"/>
    <w:rsid w:val="00C90E19"/>
    <w:rsid w:val="00C93FEC"/>
    <w:rsid w:val="00C95C67"/>
    <w:rsid w:val="00C97710"/>
    <w:rsid w:val="00CA5AAB"/>
    <w:rsid w:val="00CA5EF9"/>
    <w:rsid w:val="00CA69D3"/>
    <w:rsid w:val="00CB2AC9"/>
    <w:rsid w:val="00CB53CC"/>
    <w:rsid w:val="00CB7DBF"/>
    <w:rsid w:val="00CC29AA"/>
    <w:rsid w:val="00CC381F"/>
    <w:rsid w:val="00CC7911"/>
    <w:rsid w:val="00CC792C"/>
    <w:rsid w:val="00CD075F"/>
    <w:rsid w:val="00CD09A3"/>
    <w:rsid w:val="00CD350B"/>
    <w:rsid w:val="00CD4746"/>
    <w:rsid w:val="00CD5683"/>
    <w:rsid w:val="00CD6A1E"/>
    <w:rsid w:val="00CD7706"/>
    <w:rsid w:val="00CE1CF0"/>
    <w:rsid w:val="00CE39E8"/>
    <w:rsid w:val="00CE3AF1"/>
    <w:rsid w:val="00CE5773"/>
    <w:rsid w:val="00CE65C3"/>
    <w:rsid w:val="00CE6858"/>
    <w:rsid w:val="00CE6A3F"/>
    <w:rsid w:val="00CE718A"/>
    <w:rsid w:val="00CF12A6"/>
    <w:rsid w:val="00CF34EE"/>
    <w:rsid w:val="00CF5041"/>
    <w:rsid w:val="00D03517"/>
    <w:rsid w:val="00D06BA9"/>
    <w:rsid w:val="00D11CB2"/>
    <w:rsid w:val="00D12A5D"/>
    <w:rsid w:val="00D13CDD"/>
    <w:rsid w:val="00D17DD2"/>
    <w:rsid w:val="00D20272"/>
    <w:rsid w:val="00D2109E"/>
    <w:rsid w:val="00D2265D"/>
    <w:rsid w:val="00D22FD2"/>
    <w:rsid w:val="00D238E2"/>
    <w:rsid w:val="00D241CB"/>
    <w:rsid w:val="00D26CBE"/>
    <w:rsid w:val="00D2749C"/>
    <w:rsid w:val="00D3043D"/>
    <w:rsid w:val="00D32AE1"/>
    <w:rsid w:val="00D33AEA"/>
    <w:rsid w:val="00D344AD"/>
    <w:rsid w:val="00D34E4F"/>
    <w:rsid w:val="00D355FF"/>
    <w:rsid w:val="00D4198C"/>
    <w:rsid w:val="00D4281E"/>
    <w:rsid w:val="00D43C8B"/>
    <w:rsid w:val="00D45789"/>
    <w:rsid w:val="00D45BC5"/>
    <w:rsid w:val="00D4659D"/>
    <w:rsid w:val="00D4691F"/>
    <w:rsid w:val="00D502D1"/>
    <w:rsid w:val="00D53C9A"/>
    <w:rsid w:val="00D54140"/>
    <w:rsid w:val="00D558CD"/>
    <w:rsid w:val="00D563A8"/>
    <w:rsid w:val="00D57241"/>
    <w:rsid w:val="00D61D68"/>
    <w:rsid w:val="00D6279A"/>
    <w:rsid w:val="00D6562D"/>
    <w:rsid w:val="00D65B47"/>
    <w:rsid w:val="00D6611D"/>
    <w:rsid w:val="00D66B22"/>
    <w:rsid w:val="00D72158"/>
    <w:rsid w:val="00D749DD"/>
    <w:rsid w:val="00D74AF6"/>
    <w:rsid w:val="00D756CA"/>
    <w:rsid w:val="00D808A7"/>
    <w:rsid w:val="00D8136E"/>
    <w:rsid w:val="00D813BE"/>
    <w:rsid w:val="00D81A80"/>
    <w:rsid w:val="00D8300F"/>
    <w:rsid w:val="00D83A3A"/>
    <w:rsid w:val="00D84754"/>
    <w:rsid w:val="00D84CDD"/>
    <w:rsid w:val="00D85274"/>
    <w:rsid w:val="00D856AC"/>
    <w:rsid w:val="00D860A8"/>
    <w:rsid w:val="00D87166"/>
    <w:rsid w:val="00D93FF6"/>
    <w:rsid w:val="00D94165"/>
    <w:rsid w:val="00D9736E"/>
    <w:rsid w:val="00DA00A9"/>
    <w:rsid w:val="00DA0CC1"/>
    <w:rsid w:val="00DB1E67"/>
    <w:rsid w:val="00DB42DA"/>
    <w:rsid w:val="00DC21FC"/>
    <w:rsid w:val="00DC4FF7"/>
    <w:rsid w:val="00DD064F"/>
    <w:rsid w:val="00DD0AD5"/>
    <w:rsid w:val="00DD0EA9"/>
    <w:rsid w:val="00DD1020"/>
    <w:rsid w:val="00DD1DFD"/>
    <w:rsid w:val="00DD2F49"/>
    <w:rsid w:val="00DD3AEE"/>
    <w:rsid w:val="00DD4219"/>
    <w:rsid w:val="00DE03DA"/>
    <w:rsid w:val="00DE0666"/>
    <w:rsid w:val="00DE08BA"/>
    <w:rsid w:val="00DE2AD5"/>
    <w:rsid w:val="00DF08FC"/>
    <w:rsid w:val="00DF0B0C"/>
    <w:rsid w:val="00DF2541"/>
    <w:rsid w:val="00DF5C2C"/>
    <w:rsid w:val="00E00558"/>
    <w:rsid w:val="00E03758"/>
    <w:rsid w:val="00E03E72"/>
    <w:rsid w:val="00E0415B"/>
    <w:rsid w:val="00E0418F"/>
    <w:rsid w:val="00E045FA"/>
    <w:rsid w:val="00E06577"/>
    <w:rsid w:val="00E10FCA"/>
    <w:rsid w:val="00E11401"/>
    <w:rsid w:val="00E12584"/>
    <w:rsid w:val="00E15466"/>
    <w:rsid w:val="00E17507"/>
    <w:rsid w:val="00E206E0"/>
    <w:rsid w:val="00E20F52"/>
    <w:rsid w:val="00E24F6A"/>
    <w:rsid w:val="00E251DB"/>
    <w:rsid w:val="00E311D0"/>
    <w:rsid w:val="00E338C0"/>
    <w:rsid w:val="00E33BDA"/>
    <w:rsid w:val="00E343F2"/>
    <w:rsid w:val="00E360BC"/>
    <w:rsid w:val="00E3655A"/>
    <w:rsid w:val="00E37971"/>
    <w:rsid w:val="00E413CE"/>
    <w:rsid w:val="00E4182A"/>
    <w:rsid w:val="00E42985"/>
    <w:rsid w:val="00E436EB"/>
    <w:rsid w:val="00E44CB3"/>
    <w:rsid w:val="00E470CC"/>
    <w:rsid w:val="00E4740A"/>
    <w:rsid w:val="00E5020D"/>
    <w:rsid w:val="00E5165C"/>
    <w:rsid w:val="00E522D6"/>
    <w:rsid w:val="00E550D1"/>
    <w:rsid w:val="00E5565C"/>
    <w:rsid w:val="00E615F1"/>
    <w:rsid w:val="00E6221F"/>
    <w:rsid w:val="00E63D7A"/>
    <w:rsid w:val="00E66082"/>
    <w:rsid w:val="00E66B45"/>
    <w:rsid w:val="00E67154"/>
    <w:rsid w:val="00E67F6D"/>
    <w:rsid w:val="00E71059"/>
    <w:rsid w:val="00E7280E"/>
    <w:rsid w:val="00E740A9"/>
    <w:rsid w:val="00E758D1"/>
    <w:rsid w:val="00E77309"/>
    <w:rsid w:val="00E812A6"/>
    <w:rsid w:val="00E8682E"/>
    <w:rsid w:val="00E90016"/>
    <w:rsid w:val="00E92EC6"/>
    <w:rsid w:val="00E9409B"/>
    <w:rsid w:val="00E9520C"/>
    <w:rsid w:val="00E95A6E"/>
    <w:rsid w:val="00E95CF5"/>
    <w:rsid w:val="00E95CFE"/>
    <w:rsid w:val="00EA193D"/>
    <w:rsid w:val="00EA1B8C"/>
    <w:rsid w:val="00EA2064"/>
    <w:rsid w:val="00EA3419"/>
    <w:rsid w:val="00EA484B"/>
    <w:rsid w:val="00EA5420"/>
    <w:rsid w:val="00EA709B"/>
    <w:rsid w:val="00EB1ED1"/>
    <w:rsid w:val="00EB2A77"/>
    <w:rsid w:val="00EB2AD2"/>
    <w:rsid w:val="00EB3918"/>
    <w:rsid w:val="00EB3984"/>
    <w:rsid w:val="00EB3EAF"/>
    <w:rsid w:val="00EB4491"/>
    <w:rsid w:val="00EB4A44"/>
    <w:rsid w:val="00EB4ABC"/>
    <w:rsid w:val="00EB548E"/>
    <w:rsid w:val="00EC00BE"/>
    <w:rsid w:val="00EC05E0"/>
    <w:rsid w:val="00EC1003"/>
    <w:rsid w:val="00EC1C48"/>
    <w:rsid w:val="00EC211E"/>
    <w:rsid w:val="00EC416A"/>
    <w:rsid w:val="00EC49A8"/>
    <w:rsid w:val="00EC4CFE"/>
    <w:rsid w:val="00EC64B6"/>
    <w:rsid w:val="00EC6852"/>
    <w:rsid w:val="00EC7282"/>
    <w:rsid w:val="00EC7AD6"/>
    <w:rsid w:val="00ED0CC1"/>
    <w:rsid w:val="00ED0D93"/>
    <w:rsid w:val="00ED150D"/>
    <w:rsid w:val="00ED22D0"/>
    <w:rsid w:val="00ED26A9"/>
    <w:rsid w:val="00ED425F"/>
    <w:rsid w:val="00ED44F9"/>
    <w:rsid w:val="00ED6B8A"/>
    <w:rsid w:val="00ED72D9"/>
    <w:rsid w:val="00ED786E"/>
    <w:rsid w:val="00EE4CFE"/>
    <w:rsid w:val="00EE65AD"/>
    <w:rsid w:val="00EF0355"/>
    <w:rsid w:val="00EF0C63"/>
    <w:rsid w:val="00EF10B3"/>
    <w:rsid w:val="00EF2814"/>
    <w:rsid w:val="00EF2FC7"/>
    <w:rsid w:val="00EF315F"/>
    <w:rsid w:val="00EF3A26"/>
    <w:rsid w:val="00EF3AEE"/>
    <w:rsid w:val="00EF44BE"/>
    <w:rsid w:val="00EF50D8"/>
    <w:rsid w:val="00EF7168"/>
    <w:rsid w:val="00EF7269"/>
    <w:rsid w:val="00F01BFF"/>
    <w:rsid w:val="00F0211D"/>
    <w:rsid w:val="00F03111"/>
    <w:rsid w:val="00F07A21"/>
    <w:rsid w:val="00F104C2"/>
    <w:rsid w:val="00F1071E"/>
    <w:rsid w:val="00F10D10"/>
    <w:rsid w:val="00F169C3"/>
    <w:rsid w:val="00F20187"/>
    <w:rsid w:val="00F21E7F"/>
    <w:rsid w:val="00F222A2"/>
    <w:rsid w:val="00F2325E"/>
    <w:rsid w:val="00F246B9"/>
    <w:rsid w:val="00F24B6A"/>
    <w:rsid w:val="00F270A4"/>
    <w:rsid w:val="00F271DF"/>
    <w:rsid w:val="00F27649"/>
    <w:rsid w:val="00F317F7"/>
    <w:rsid w:val="00F36BC7"/>
    <w:rsid w:val="00F37DAE"/>
    <w:rsid w:val="00F416A5"/>
    <w:rsid w:val="00F42A3A"/>
    <w:rsid w:val="00F439E5"/>
    <w:rsid w:val="00F45303"/>
    <w:rsid w:val="00F503AE"/>
    <w:rsid w:val="00F51DC7"/>
    <w:rsid w:val="00F52C67"/>
    <w:rsid w:val="00F541B5"/>
    <w:rsid w:val="00F54B47"/>
    <w:rsid w:val="00F56F1C"/>
    <w:rsid w:val="00F57828"/>
    <w:rsid w:val="00F60453"/>
    <w:rsid w:val="00F63D4B"/>
    <w:rsid w:val="00F652FE"/>
    <w:rsid w:val="00F65CB9"/>
    <w:rsid w:val="00F67519"/>
    <w:rsid w:val="00F7093F"/>
    <w:rsid w:val="00F7112B"/>
    <w:rsid w:val="00F73EAC"/>
    <w:rsid w:val="00F74907"/>
    <w:rsid w:val="00F75CC1"/>
    <w:rsid w:val="00F76158"/>
    <w:rsid w:val="00F80C4B"/>
    <w:rsid w:val="00F81028"/>
    <w:rsid w:val="00F8365D"/>
    <w:rsid w:val="00F83F4B"/>
    <w:rsid w:val="00F8599D"/>
    <w:rsid w:val="00F87603"/>
    <w:rsid w:val="00F90AEF"/>
    <w:rsid w:val="00F92DF0"/>
    <w:rsid w:val="00F930B6"/>
    <w:rsid w:val="00F96F0C"/>
    <w:rsid w:val="00FA2B5F"/>
    <w:rsid w:val="00FA4856"/>
    <w:rsid w:val="00FA6C60"/>
    <w:rsid w:val="00FA7DE3"/>
    <w:rsid w:val="00FB0A7E"/>
    <w:rsid w:val="00FB57DF"/>
    <w:rsid w:val="00FB5D86"/>
    <w:rsid w:val="00FB71C3"/>
    <w:rsid w:val="00FB74A8"/>
    <w:rsid w:val="00FB76E2"/>
    <w:rsid w:val="00FB7F39"/>
    <w:rsid w:val="00FC1126"/>
    <w:rsid w:val="00FC61A7"/>
    <w:rsid w:val="00FC6FA0"/>
    <w:rsid w:val="00FC73B1"/>
    <w:rsid w:val="00FD0A92"/>
    <w:rsid w:val="00FD0A97"/>
    <w:rsid w:val="00FD24C0"/>
    <w:rsid w:val="00FD5772"/>
    <w:rsid w:val="00FD5A1D"/>
    <w:rsid w:val="00FD6DC3"/>
    <w:rsid w:val="00FE1111"/>
    <w:rsid w:val="00FE35D1"/>
    <w:rsid w:val="00FE59A1"/>
    <w:rsid w:val="00FE6718"/>
    <w:rsid w:val="00FE7F9F"/>
    <w:rsid w:val="00FF064B"/>
    <w:rsid w:val="00FF07C9"/>
    <w:rsid w:val="00FF1289"/>
    <w:rsid w:val="00FF3A81"/>
    <w:rsid w:val="00FF56F4"/>
    <w:rsid w:val="00FF5C21"/>
    <w:rsid w:val="00FF68DC"/>
    <w:rsid w:val="00FF6D6D"/>
    <w:rsid w:val="00FF6FFD"/>
    <w:rsid w:val="00FF784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8B5D6"/>
  <w14:defaultImageDpi w14:val="300"/>
  <w15:docId w15:val="{858CE6B0-E0D3-4B30-9CAD-46CAEC363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DAB"/>
    <w:rPr>
      <w:rFonts w:ascii="Lucida Grande" w:hAnsi="Lucida Grande"/>
      <w:sz w:val="18"/>
      <w:szCs w:val="18"/>
    </w:rPr>
  </w:style>
  <w:style w:type="character" w:customStyle="1" w:styleId="BalloonTextChar">
    <w:name w:val="Balloon Text Char"/>
    <w:basedOn w:val="DefaultParagraphFont"/>
    <w:link w:val="BalloonText"/>
    <w:uiPriority w:val="99"/>
    <w:semiHidden/>
    <w:rsid w:val="002E0DAB"/>
    <w:rPr>
      <w:rFonts w:ascii="Lucida Grande" w:hAnsi="Lucida Grande"/>
      <w:sz w:val="18"/>
      <w:szCs w:val="18"/>
    </w:rPr>
  </w:style>
  <w:style w:type="paragraph" w:customStyle="1" w:styleId="EndNoteBibliographyTitle">
    <w:name w:val="EndNote Bibliography Title"/>
    <w:basedOn w:val="Normal"/>
    <w:rsid w:val="00CD075F"/>
    <w:pPr>
      <w:jc w:val="center"/>
    </w:pPr>
    <w:rPr>
      <w:rFonts w:ascii="Cambria" w:hAnsi="Cambria"/>
    </w:rPr>
  </w:style>
  <w:style w:type="paragraph" w:customStyle="1" w:styleId="EndNoteBibliography">
    <w:name w:val="EndNote Bibliography"/>
    <w:basedOn w:val="Normal"/>
    <w:rsid w:val="00CD075F"/>
    <w:pPr>
      <w:jc w:val="both"/>
    </w:pPr>
    <w:rPr>
      <w:rFonts w:ascii="Cambria" w:hAnsi="Cambria"/>
    </w:rPr>
  </w:style>
  <w:style w:type="character" w:customStyle="1" w:styleId="fontstyle01">
    <w:name w:val="fontstyle01"/>
    <w:basedOn w:val="DefaultParagraphFont"/>
    <w:rsid w:val="0068430F"/>
    <w:rPr>
      <w:rFonts w:ascii="AdvTR" w:hAnsi="AdvTR" w:hint="default"/>
      <w:b w:val="0"/>
      <w:bCs w:val="0"/>
      <w:i w:val="0"/>
      <w:iCs w:val="0"/>
      <w:color w:val="000000"/>
      <w:sz w:val="20"/>
      <w:szCs w:val="20"/>
    </w:rPr>
  </w:style>
  <w:style w:type="character" w:customStyle="1" w:styleId="fontstyle21">
    <w:name w:val="fontstyle21"/>
    <w:basedOn w:val="DefaultParagraphFont"/>
    <w:rsid w:val="0036209E"/>
    <w:rPr>
      <w:rFonts w:ascii="AdvMT_SY" w:hAnsi="AdvMT_SY" w:hint="default"/>
      <w:b w:val="0"/>
      <w:bCs w:val="0"/>
      <w:i w:val="0"/>
      <w:iCs w:val="0"/>
      <w:color w:val="231F20"/>
      <w:sz w:val="18"/>
      <w:szCs w:val="18"/>
    </w:rPr>
  </w:style>
  <w:style w:type="paragraph" w:styleId="Header">
    <w:name w:val="header"/>
    <w:basedOn w:val="Normal"/>
    <w:link w:val="HeaderChar"/>
    <w:uiPriority w:val="99"/>
    <w:unhideWhenUsed/>
    <w:rsid w:val="00460DC6"/>
    <w:pPr>
      <w:tabs>
        <w:tab w:val="center" w:pos="4513"/>
        <w:tab w:val="right" w:pos="9026"/>
      </w:tabs>
    </w:pPr>
  </w:style>
  <w:style w:type="character" w:customStyle="1" w:styleId="HeaderChar">
    <w:name w:val="Header Char"/>
    <w:basedOn w:val="DefaultParagraphFont"/>
    <w:link w:val="Header"/>
    <w:uiPriority w:val="99"/>
    <w:rsid w:val="00460DC6"/>
  </w:style>
  <w:style w:type="paragraph" w:styleId="Footer">
    <w:name w:val="footer"/>
    <w:basedOn w:val="Normal"/>
    <w:link w:val="FooterChar"/>
    <w:uiPriority w:val="99"/>
    <w:unhideWhenUsed/>
    <w:rsid w:val="00460DC6"/>
    <w:pPr>
      <w:tabs>
        <w:tab w:val="center" w:pos="4513"/>
        <w:tab w:val="right" w:pos="9026"/>
      </w:tabs>
    </w:pPr>
  </w:style>
  <w:style w:type="character" w:customStyle="1" w:styleId="FooterChar">
    <w:name w:val="Footer Char"/>
    <w:basedOn w:val="DefaultParagraphFont"/>
    <w:link w:val="Footer"/>
    <w:uiPriority w:val="99"/>
    <w:rsid w:val="00460DC6"/>
  </w:style>
  <w:style w:type="paragraph" w:styleId="NoSpacing">
    <w:name w:val="No Spacing"/>
    <w:uiPriority w:val="1"/>
    <w:qFormat/>
    <w:rsid w:val="00460DC6"/>
  </w:style>
  <w:style w:type="character" w:styleId="CommentReference">
    <w:name w:val="annotation reference"/>
    <w:basedOn w:val="DefaultParagraphFont"/>
    <w:uiPriority w:val="99"/>
    <w:semiHidden/>
    <w:unhideWhenUsed/>
    <w:rsid w:val="00947C6B"/>
    <w:rPr>
      <w:sz w:val="16"/>
      <w:szCs w:val="16"/>
    </w:rPr>
  </w:style>
  <w:style w:type="paragraph" w:styleId="CommentText">
    <w:name w:val="annotation text"/>
    <w:basedOn w:val="Normal"/>
    <w:link w:val="CommentTextChar"/>
    <w:uiPriority w:val="99"/>
    <w:semiHidden/>
    <w:unhideWhenUsed/>
    <w:rsid w:val="00947C6B"/>
    <w:rPr>
      <w:sz w:val="20"/>
      <w:szCs w:val="20"/>
    </w:rPr>
  </w:style>
  <w:style w:type="character" w:customStyle="1" w:styleId="CommentTextChar">
    <w:name w:val="Comment Text Char"/>
    <w:basedOn w:val="DefaultParagraphFont"/>
    <w:link w:val="CommentText"/>
    <w:uiPriority w:val="99"/>
    <w:semiHidden/>
    <w:rsid w:val="00947C6B"/>
    <w:rPr>
      <w:sz w:val="20"/>
      <w:szCs w:val="20"/>
    </w:rPr>
  </w:style>
  <w:style w:type="paragraph" w:styleId="CommentSubject">
    <w:name w:val="annotation subject"/>
    <w:basedOn w:val="CommentText"/>
    <w:next w:val="CommentText"/>
    <w:link w:val="CommentSubjectChar"/>
    <w:uiPriority w:val="99"/>
    <w:semiHidden/>
    <w:unhideWhenUsed/>
    <w:rsid w:val="00947C6B"/>
    <w:rPr>
      <w:b/>
      <w:bCs/>
    </w:rPr>
  </w:style>
  <w:style w:type="character" w:customStyle="1" w:styleId="CommentSubjectChar">
    <w:name w:val="Comment Subject Char"/>
    <w:basedOn w:val="CommentTextChar"/>
    <w:link w:val="CommentSubject"/>
    <w:uiPriority w:val="99"/>
    <w:semiHidden/>
    <w:rsid w:val="00947C6B"/>
    <w:rPr>
      <w:b/>
      <w:bCs/>
      <w:sz w:val="20"/>
      <w:szCs w:val="20"/>
    </w:rPr>
  </w:style>
  <w:style w:type="table" w:styleId="TableGrid">
    <w:name w:val="Table Grid"/>
    <w:basedOn w:val="TableNormal"/>
    <w:uiPriority w:val="39"/>
    <w:rsid w:val="00D53C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D403D"/>
    <w:pPr>
      <w:ind w:left="720"/>
      <w:contextualSpacing/>
    </w:pPr>
  </w:style>
  <w:style w:type="paragraph" w:customStyle="1" w:styleId="Default">
    <w:name w:val="Default"/>
    <w:rsid w:val="00870D5D"/>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870D5D"/>
    <w:rPr>
      <w:rFonts w:cs="Times New Roman"/>
      <w:color w:val="auto"/>
    </w:rPr>
  </w:style>
  <w:style w:type="character" w:styleId="PageNumber">
    <w:name w:val="page number"/>
    <w:basedOn w:val="DefaultParagraphFont"/>
    <w:uiPriority w:val="99"/>
    <w:semiHidden/>
    <w:unhideWhenUsed/>
    <w:rsid w:val="006355FE"/>
  </w:style>
  <w:style w:type="character" w:styleId="LineNumber">
    <w:name w:val="line number"/>
    <w:basedOn w:val="DefaultParagraphFont"/>
    <w:uiPriority w:val="99"/>
    <w:semiHidden/>
    <w:unhideWhenUsed/>
    <w:rsid w:val="006355FE"/>
  </w:style>
  <w:style w:type="paragraph" w:styleId="Revision">
    <w:name w:val="Revision"/>
    <w:hidden/>
    <w:uiPriority w:val="99"/>
    <w:semiHidden/>
    <w:rsid w:val="009F358C"/>
  </w:style>
  <w:style w:type="paragraph" w:styleId="BodyText">
    <w:name w:val="Body Text"/>
    <w:basedOn w:val="Normal"/>
    <w:link w:val="BodyTextChar"/>
    <w:uiPriority w:val="1"/>
    <w:qFormat/>
    <w:rsid w:val="000E0856"/>
    <w:pPr>
      <w:widowControl w:val="0"/>
      <w:autoSpaceDE w:val="0"/>
      <w:autoSpaceDN w:val="0"/>
      <w:spacing w:before="2"/>
    </w:pPr>
    <w:rPr>
      <w:rFonts w:ascii="Arial" w:eastAsia="Arial" w:hAnsi="Arial" w:cs="Arial"/>
      <w:sz w:val="16"/>
      <w:szCs w:val="16"/>
    </w:rPr>
  </w:style>
  <w:style w:type="character" w:customStyle="1" w:styleId="BodyTextChar">
    <w:name w:val="Body Text Char"/>
    <w:basedOn w:val="DefaultParagraphFont"/>
    <w:link w:val="BodyText"/>
    <w:uiPriority w:val="1"/>
    <w:rsid w:val="000E0856"/>
    <w:rPr>
      <w:rFonts w:ascii="Arial" w:eastAsia="Arial" w:hAnsi="Arial" w:cs="Arial"/>
      <w:sz w:val="16"/>
      <w:szCs w:val="16"/>
    </w:rPr>
  </w:style>
  <w:style w:type="paragraph" w:customStyle="1" w:styleId="TableParagraph">
    <w:name w:val="Table Paragraph"/>
    <w:basedOn w:val="Normal"/>
    <w:uiPriority w:val="1"/>
    <w:qFormat/>
    <w:rsid w:val="000E0856"/>
    <w:pPr>
      <w:widowControl w:val="0"/>
      <w:autoSpaceDE w:val="0"/>
      <w:autoSpaceDN w:val="0"/>
      <w:spacing w:before="110"/>
      <w:ind w:left="614"/>
    </w:pPr>
    <w:rPr>
      <w:rFonts w:ascii="Arial" w:eastAsia="Arial" w:hAnsi="Arial" w:cs="Arial"/>
      <w:sz w:val="22"/>
      <w:szCs w:val="22"/>
    </w:rPr>
  </w:style>
  <w:style w:type="character" w:styleId="Hyperlink">
    <w:name w:val="Hyperlink"/>
    <w:basedOn w:val="DefaultParagraphFont"/>
    <w:uiPriority w:val="99"/>
    <w:unhideWhenUsed/>
    <w:rsid w:val="00F7093F"/>
    <w:rPr>
      <w:color w:val="0000FF" w:themeColor="hyperlink"/>
      <w:u w:val="single"/>
    </w:rPr>
  </w:style>
  <w:style w:type="character" w:styleId="UnresolvedMention">
    <w:name w:val="Unresolved Mention"/>
    <w:basedOn w:val="DefaultParagraphFont"/>
    <w:uiPriority w:val="99"/>
    <w:rsid w:val="00F70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1040">
      <w:bodyDiv w:val="1"/>
      <w:marLeft w:val="0"/>
      <w:marRight w:val="0"/>
      <w:marTop w:val="0"/>
      <w:marBottom w:val="0"/>
      <w:divBdr>
        <w:top w:val="none" w:sz="0" w:space="0" w:color="auto"/>
        <w:left w:val="none" w:sz="0" w:space="0" w:color="auto"/>
        <w:bottom w:val="none" w:sz="0" w:space="0" w:color="auto"/>
        <w:right w:val="none" w:sz="0" w:space="0" w:color="auto"/>
      </w:divBdr>
      <w:divsChild>
        <w:div w:id="511145966">
          <w:marLeft w:val="0"/>
          <w:marRight w:val="0"/>
          <w:marTop w:val="0"/>
          <w:marBottom w:val="0"/>
          <w:divBdr>
            <w:top w:val="none" w:sz="0" w:space="0" w:color="auto"/>
            <w:left w:val="none" w:sz="0" w:space="0" w:color="auto"/>
            <w:bottom w:val="none" w:sz="0" w:space="0" w:color="auto"/>
            <w:right w:val="none" w:sz="0" w:space="0" w:color="auto"/>
          </w:divBdr>
        </w:div>
        <w:div w:id="307783357">
          <w:marLeft w:val="0"/>
          <w:marRight w:val="0"/>
          <w:marTop w:val="0"/>
          <w:marBottom w:val="0"/>
          <w:divBdr>
            <w:top w:val="none" w:sz="0" w:space="0" w:color="auto"/>
            <w:left w:val="none" w:sz="0" w:space="0" w:color="auto"/>
            <w:bottom w:val="none" w:sz="0" w:space="0" w:color="auto"/>
            <w:right w:val="none" w:sz="0" w:space="0" w:color="auto"/>
          </w:divBdr>
        </w:div>
      </w:divsChild>
    </w:div>
    <w:div w:id="150104918">
      <w:bodyDiv w:val="1"/>
      <w:marLeft w:val="0"/>
      <w:marRight w:val="0"/>
      <w:marTop w:val="0"/>
      <w:marBottom w:val="0"/>
      <w:divBdr>
        <w:top w:val="none" w:sz="0" w:space="0" w:color="auto"/>
        <w:left w:val="none" w:sz="0" w:space="0" w:color="auto"/>
        <w:bottom w:val="none" w:sz="0" w:space="0" w:color="auto"/>
        <w:right w:val="none" w:sz="0" w:space="0" w:color="auto"/>
      </w:divBdr>
    </w:div>
    <w:div w:id="537856172">
      <w:bodyDiv w:val="1"/>
      <w:marLeft w:val="0"/>
      <w:marRight w:val="0"/>
      <w:marTop w:val="0"/>
      <w:marBottom w:val="0"/>
      <w:divBdr>
        <w:top w:val="none" w:sz="0" w:space="0" w:color="auto"/>
        <w:left w:val="none" w:sz="0" w:space="0" w:color="auto"/>
        <w:bottom w:val="none" w:sz="0" w:space="0" w:color="auto"/>
        <w:right w:val="none" w:sz="0" w:space="0" w:color="auto"/>
      </w:divBdr>
    </w:div>
    <w:div w:id="922883623">
      <w:bodyDiv w:val="1"/>
      <w:marLeft w:val="0"/>
      <w:marRight w:val="0"/>
      <w:marTop w:val="0"/>
      <w:marBottom w:val="0"/>
      <w:divBdr>
        <w:top w:val="none" w:sz="0" w:space="0" w:color="auto"/>
        <w:left w:val="none" w:sz="0" w:space="0" w:color="auto"/>
        <w:bottom w:val="none" w:sz="0" w:space="0" w:color="auto"/>
        <w:right w:val="none" w:sz="0" w:space="0" w:color="auto"/>
      </w:divBdr>
    </w:div>
    <w:div w:id="1165172177">
      <w:bodyDiv w:val="1"/>
      <w:marLeft w:val="0"/>
      <w:marRight w:val="0"/>
      <w:marTop w:val="0"/>
      <w:marBottom w:val="0"/>
      <w:divBdr>
        <w:top w:val="none" w:sz="0" w:space="0" w:color="auto"/>
        <w:left w:val="none" w:sz="0" w:space="0" w:color="auto"/>
        <w:bottom w:val="none" w:sz="0" w:space="0" w:color="auto"/>
        <w:right w:val="none" w:sz="0" w:space="0" w:color="auto"/>
      </w:divBdr>
    </w:div>
    <w:div w:id="1269965648">
      <w:bodyDiv w:val="1"/>
      <w:marLeft w:val="0"/>
      <w:marRight w:val="0"/>
      <w:marTop w:val="0"/>
      <w:marBottom w:val="0"/>
      <w:divBdr>
        <w:top w:val="none" w:sz="0" w:space="0" w:color="auto"/>
        <w:left w:val="none" w:sz="0" w:space="0" w:color="auto"/>
        <w:bottom w:val="none" w:sz="0" w:space="0" w:color="auto"/>
        <w:right w:val="none" w:sz="0" w:space="0" w:color="auto"/>
      </w:divBdr>
    </w:div>
    <w:div w:id="1611088278">
      <w:bodyDiv w:val="1"/>
      <w:marLeft w:val="0"/>
      <w:marRight w:val="0"/>
      <w:marTop w:val="0"/>
      <w:marBottom w:val="0"/>
      <w:divBdr>
        <w:top w:val="none" w:sz="0" w:space="0" w:color="auto"/>
        <w:left w:val="none" w:sz="0" w:space="0" w:color="auto"/>
        <w:bottom w:val="none" w:sz="0" w:space="0" w:color="auto"/>
        <w:right w:val="none" w:sz="0" w:space="0" w:color="auto"/>
      </w:divBdr>
    </w:div>
    <w:div w:id="1617173989">
      <w:bodyDiv w:val="1"/>
      <w:marLeft w:val="0"/>
      <w:marRight w:val="0"/>
      <w:marTop w:val="0"/>
      <w:marBottom w:val="0"/>
      <w:divBdr>
        <w:top w:val="none" w:sz="0" w:space="0" w:color="auto"/>
        <w:left w:val="none" w:sz="0" w:space="0" w:color="auto"/>
        <w:bottom w:val="none" w:sz="0" w:space="0" w:color="auto"/>
        <w:right w:val="none" w:sz="0" w:space="0" w:color="auto"/>
      </w:divBdr>
    </w:div>
    <w:div w:id="1698894715">
      <w:bodyDiv w:val="1"/>
      <w:marLeft w:val="0"/>
      <w:marRight w:val="0"/>
      <w:marTop w:val="0"/>
      <w:marBottom w:val="0"/>
      <w:divBdr>
        <w:top w:val="none" w:sz="0" w:space="0" w:color="auto"/>
        <w:left w:val="none" w:sz="0" w:space="0" w:color="auto"/>
        <w:bottom w:val="none" w:sz="0" w:space="0" w:color="auto"/>
        <w:right w:val="none" w:sz="0" w:space="0" w:color="auto"/>
      </w:divBdr>
    </w:div>
    <w:div w:id="1723674029">
      <w:bodyDiv w:val="1"/>
      <w:marLeft w:val="0"/>
      <w:marRight w:val="0"/>
      <w:marTop w:val="0"/>
      <w:marBottom w:val="0"/>
      <w:divBdr>
        <w:top w:val="none" w:sz="0" w:space="0" w:color="auto"/>
        <w:left w:val="none" w:sz="0" w:space="0" w:color="auto"/>
        <w:bottom w:val="none" w:sz="0" w:space="0" w:color="auto"/>
        <w:right w:val="none" w:sz="0" w:space="0" w:color="auto"/>
      </w:divBdr>
    </w:div>
    <w:div w:id="1725907457">
      <w:bodyDiv w:val="1"/>
      <w:marLeft w:val="0"/>
      <w:marRight w:val="0"/>
      <w:marTop w:val="0"/>
      <w:marBottom w:val="0"/>
      <w:divBdr>
        <w:top w:val="none" w:sz="0" w:space="0" w:color="auto"/>
        <w:left w:val="none" w:sz="0" w:space="0" w:color="auto"/>
        <w:bottom w:val="none" w:sz="0" w:space="0" w:color="auto"/>
        <w:right w:val="none" w:sz="0" w:space="0" w:color="auto"/>
      </w:divBdr>
    </w:div>
    <w:div w:id="2110349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tiff"/><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chart" Target="charts/chart3.xm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Users\GUNJEETKAUR\Desktop\Systematic%20review_PS\Updated5DECSR1_21OCT_1(AutoRecover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GUNJEETKAUR\Desktop\Systematic%20review_PS\Updated5DECSR1_21OCT_1(AutoRecover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GUNJEETKAUR\Desktop\Systematic%20review_PS\Updated5DECSR1_21OCT_1(AutoRecover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GUNJEETKAUR\Desktop\Systematic%20review_PS\Updated5DECSR1_21OCT_1(AutoRecovered).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MCDA</a:t>
            </a:r>
          </a:p>
        </c:rich>
      </c:tx>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nalMCDA!$Y$18:$Y$32</c:f>
              <c:strCache>
                <c:ptCount val="15"/>
                <c:pt idx="0">
                  <c:v>Affordability from patient perspective (O)</c:v>
                </c:pt>
                <c:pt idx="1">
                  <c:v>Fairness/Ethics criterion/Equality (P)</c:v>
                </c:pt>
                <c:pt idx="2">
                  <c:v>Social implications (P)</c:v>
                </c:pt>
                <c:pt idx="3">
                  <c:v>Political considerations (P)</c:v>
                </c:pt>
                <c:pt idx="4">
                  <c:v>International support/Donor acceptance (P)</c:v>
                </c:pt>
                <c:pt idx="5">
                  <c:v>Burden of disease (O)</c:v>
                </c:pt>
                <c:pt idx="6">
                  <c:v>Provider acceptability (P)</c:v>
                </c:pt>
                <c:pt idx="7">
                  <c:v>Feasbility (P)</c:v>
                </c:pt>
                <c:pt idx="8">
                  <c:v>Poverty reduction (O)</c:v>
                </c:pt>
                <c:pt idx="9">
                  <c:v>Decision-making influence (P)</c:v>
                </c:pt>
                <c:pt idx="10">
                  <c:v>Severity of disease (O)</c:v>
                </c:pt>
                <c:pt idx="11">
                  <c:v>Legal &amp; regulatory framework conducive for implementation (P)</c:v>
                </c:pt>
                <c:pt idx="12">
                  <c:v>Equity (O)</c:v>
                </c:pt>
                <c:pt idx="13">
                  <c:v>Cost-effectiveness (O)</c:v>
                </c:pt>
                <c:pt idx="14">
                  <c:v>Health benefits (O)</c:v>
                </c:pt>
              </c:strCache>
            </c:strRef>
          </c:cat>
          <c:val>
            <c:numRef>
              <c:f>FinalMCDA!$Z$18:$Z$32</c:f>
              <c:numCache>
                <c:formatCode>General</c:formatCode>
                <c:ptCount val="15"/>
                <c:pt idx="0">
                  <c:v>12.5</c:v>
                </c:pt>
                <c:pt idx="1">
                  <c:v>12.5</c:v>
                </c:pt>
                <c:pt idx="2">
                  <c:v>12.5</c:v>
                </c:pt>
                <c:pt idx="3">
                  <c:v>12.5</c:v>
                </c:pt>
                <c:pt idx="4">
                  <c:v>12.5</c:v>
                </c:pt>
                <c:pt idx="5">
                  <c:v>25</c:v>
                </c:pt>
                <c:pt idx="6">
                  <c:v>25</c:v>
                </c:pt>
                <c:pt idx="7">
                  <c:v>25</c:v>
                </c:pt>
                <c:pt idx="8">
                  <c:v>37.5</c:v>
                </c:pt>
                <c:pt idx="9">
                  <c:v>37.5</c:v>
                </c:pt>
                <c:pt idx="10">
                  <c:v>50</c:v>
                </c:pt>
                <c:pt idx="11">
                  <c:v>50</c:v>
                </c:pt>
                <c:pt idx="12">
                  <c:v>50</c:v>
                </c:pt>
                <c:pt idx="13">
                  <c:v>50</c:v>
                </c:pt>
                <c:pt idx="14">
                  <c:v>100</c:v>
                </c:pt>
              </c:numCache>
            </c:numRef>
          </c:val>
          <c:extLst>
            <c:ext xmlns:c16="http://schemas.microsoft.com/office/drawing/2014/chart" uri="{C3380CC4-5D6E-409C-BE32-E72D297353CC}">
              <c16:uniqueId val="{00000000-5209-664C-9474-95151362C568}"/>
            </c:ext>
          </c:extLst>
        </c:ser>
        <c:dLbls>
          <c:dLblPos val="outEnd"/>
          <c:showLegendKey val="0"/>
          <c:showVal val="1"/>
          <c:showCatName val="0"/>
          <c:showSerName val="0"/>
          <c:showPercent val="0"/>
          <c:showBubbleSize val="0"/>
        </c:dLbls>
        <c:gapWidth val="182"/>
        <c:axId val="738658976"/>
        <c:axId val="738660656"/>
      </c:barChart>
      <c:catAx>
        <c:axId val="73865897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38660656"/>
        <c:crosses val="autoZero"/>
        <c:auto val="1"/>
        <c:lblAlgn val="ctr"/>
        <c:lblOffset val="100"/>
        <c:noMultiLvlLbl val="0"/>
      </c:catAx>
      <c:valAx>
        <c:axId val="738660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Percent</a:t>
                </a:r>
                <a:r>
                  <a:rPr lang="en-US" sz="1100" baseline="0">
                    <a:solidFill>
                      <a:schemeClr val="tx1"/>
                    </a:solidFill>
                    <a:latin typeface="Times New Roman" panose="02020603050405020304" pitchFamily="18" charset="0"/>
                    <a:cs typeface="Times New Roman" panose="02020603050405020304" pitchFamily="18" charset="0"/>
                  </a:rPr>
                  <a:t> criteria reported in studies using MCDA</a:t>
                </a:r>
                <a:endParaRPr lang="en-US"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38658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1">
                <a:latin typeface="Times New Roman" panose="02020603050405020304" pitchFamily="18" charset="0"/>
                <a:cs typeface="Times New Roman" panose="02020603050405020304" pitchFamily="18" charset="0"/>
              </a:rPr>
              <a:t>HTA</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3">
                <a:lumMod val="75000"/>
              </a:schemeClr>
            </a:solidFill>
            <a:ln>
              <a:noFill/>
            </a:ln>
            <a:effectLst/>
          </c:spPr>
          <c:invertIfNegative val="0"/>
          <c:dLbls>
            <c:dLbl>
              <c:idx val="0"/>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7-9D58-9342-9B9D-2CB9AEAFC094}"/>
                </c:ext>
              </c:extLst>
            </c:dLbl>
            <c:dLbl>
              <c:idx val="1"/>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6-9D58-9342-9B9D-2CB9AEAFC094}"/>
                </c:ext>
              </c:extLst>
            </c:dLbl>
            <c:dLbl>
              <c:idx val="2"/>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5-9D58-9342-9B9D-2CB9AEAFC094}"/>
                </c:ext>
              </c:extLst>
            </c:dLbl>
            <c:dLbl>
              <c:idx val="3"/>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4-9D58-9342-9B9D-2CB9AEAFC094}"/>
                </c:ext>
              </c:extLst>
            </c:dLbl>
            <c:dLbl>
              <c:idx val="4"/>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3-9D58-9342-9B9D-2CB9AEAFC094}"/>
                </c:ext>
              </c:extLst>
            </c:dLbl>
            <c:dLbl>
              <c:idx val="5"/>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2-9D58-9342-9B9D-2CB9AEAFC094}"/>
                </c:ext>
              </c:extLst>
            </c:dLbl>
            <c:dLbl>
              <c:idx val="6"/>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1-9D58-9342-9B9D-2CB9AEAFC094}"/>
                </c:ext>
              </c:extLst>
            </c:dLbl>
            <c:dLbl>
              <c:idx val="7"/>
              <c:numFmt formatCode="#,##0.00" sourceLinked="0"/>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00-9D58-9342-9B9D-2CB9AEAFC094}"/>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G$41:$AG$49</c:f>
              <c:strCache>
                <c:ptCount val="9"/>
                <c:pt idx="0">
                  <c:v>Fairness/Ethics (P)</c:v>
                </c:pt>
                <c:pt idx="1">
                  <c:v>Budget Impact (O)</c:v>
                </c:pt>
                <c:pt idx="2">
                  <c:v>Feasbility of Care (P)</c:v>
                </c:pt>
                <c:pt idx="3">
                  <c:v>Burden of disease (O)</c:v>
                </c:pt>
                <c:pt idx="4">
                  <c:v>Severity of disease (O)</c:v>
                </c:pt>
                <c:pt idx="5">
                  <c:v>Legal &amp; regulatory framework conducive for implementation (P)</c:v>
                </c:pt>
                <c:pt idx="6">
                  <c:v>Provider acceptability</c:v>
                </c:pt>
                <c:pt idx="7">
                  <c:v>Cost-effectiveness (O)</c:v>
                </c:pt>
                <c:pt idx="8">
                  <c:v>Health benefits (O)</c:v>
                </c:pt>
              </c:strCache>
            </c:strRef>
          </c:cat>
          <c:val>
            <c:numRef>
              <c:f>Sheet3!$AH$41:$AH$49</c:f>
              <c:numCache>
                <c:formatCode>General</c:formatCode>
                <c:ptCount val="9"/>
                <c:pt idx="0">
                  <c:v>33.333333330000002</c:v>
                </c:pt>
                <c:pt idx="1">
                  <c:v>33.333333330000002</c:v>
                </c:pt>
                <c:pt idx="2">
                  <c:v>33.333333330000002</c:v>
                </c:pt>
                <c:pt idx="3">
                  <c:v>33.333333330000002</c:v>
                </c:pt>
                <c:pt idx="4">
                  <c:v>33.333333330000002</c:v>
                </c:pt>
                <c:pt idx="5">
                  <c:v>66.666666669999998</c:v>
                </c:pt>
                <c:pt idx="6">
                  <c:v>66.666666669999998</c:v>
                </c:pt>
                <c:pt idx="7">
                  <c:v>66.666666669999998</c:v>
                </c:pt>
                <c:pt idx="8">
                  <c:v>100</c:v>
                </c:pt>
              </c:numCache>
            </c:numRef>
          </c:val>
          <c:extLst>
            <c:ext xmlns:c16="http://schemas.microsoft.com/office/drawing/2014/chart" uri="{C3380CC4-5D6E-409C-BE32-E72D297353CC}">
              <c16:uniqueId val="{00000000-E622-074D-83E4-8734AD336581}"/>
            </c:ext>
          </c:extLst>
        </c:ser>
        <c:dLbls>
          <c:showLegendKey val="0"/>
          <c:showVal val="0"/>
          <c:showCatName val="0"/>
          <c:showSerName val="0"/>
          <c:showPercent val="0"/>
          <c:showBubbleSize val="0"/>
        </c:dLbls>
        <c:gapWidth val="182"/>
        <c:axId val="892765919"/>
        <c:axId val="892767615"/>
      </c:barChart>
      <c:catAx>
        <c:axId val="892765919"/>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92767615"/>
        <c:crosses val="autoZero"/>
        <c:auto val="1"/>
        <c:lblAlgn val="ctr"/>
        <c:lblOffset val="100"/>
        <c:noMultiLvlLbl val="0"/>
      </c:catAx>
      <c:valAx>
        <c:axId val="8927676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IN" sz="1100">
                    <a:solidFill>
                      <a:schemeClr val="tx1"/>
                    </a:solidFill>
                    <a:latin typeface="Times New Roman" panose="02020603050405020304" pitchFamily="18" charset="0"/>
                    <a:cs typeface="Times New Roman" panose="02020603050405020304" pitchFamily="18" charset="0"/>
                  </a:rPr>
                  <a:t>Percent</a:t>
                </a:r>
                <a:r>
                  <a:rPr lang="en-IN" sz="1100" baseline="0">
                    <a:solidFill>
                      <a:schemeClr val="tx1"/>
                    </a:solidFill>
                    <a:latin typeface="Times New Roman" panose="02020603050405020304" pitchFamily="18" charset="0"/>
                    <a:cs typeface="Times New Roman" panose="02020603050405020304" pitchFamily="18" charset="0"/>
                  </a:rPr>
                  <a:t> criteria reported in included studies using HTA</a:t>
                </a:r>
                <a:endParaRPr lang="en-IN" sz="11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9276591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F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FR!$AD$19:$AD$32</c:f>
              <c:strCache>
                <c:ptCount val="14"/>
                <c:pt idx="0">
                  <c:v>Cost-effectiveness (O)</c:v>
                </c:pt>
                <c:pt idx="1">
                  <c:v>Poverty reduction (O)</c:v>
                </c:pt>
                <c:pt idx="2">
                  <c:v>Cost of Care (O)</c:v>
                </c:pt>
                <c:pt idx="3">
                  <c:v>Affordability from patient perspective (O)</c:v>
                </c:pt>
                <c:pt idx="4">
                  <c:v>Provider acceptability (P)</c:v>
                </c:pt>
                <c:pt idx="5">
                  <c:v>Legal &amp; regulatory framework conducive for implementation (P)</c:v>
                </c:pt>
                <c:pt idx="6">
                  <c:v>Political considerations (P)</c:v>
                </c:pt>
                <c:pt idx="7">
                  <c:v>International support/Donor acceptance (P)</c:v>
                </c:pt>
                <c:pt idx="8">
                  <c:v>Feasbility (P)</c:v>
                </c:pt>
                <c:pt idx="9">
                  <c:v>Severity of disease (O)</c:v>
                </c:pt>
                <c:pt idx="10">
                  <c:v>Burden of disease (O)</c:v>
                </c:pt>
                <c:pt idx="11">
                  <c:v>Health benefits (O)</c:v>
                </c:pt>
                <c:pt idx="12">
                  <c:v>Equity (O)</c:v>
                </c:pt>
                <c:pt idx="13">
                  <c:v>Fairness/Ethics criterion/Equality (P)</c:v>
                </c:pt>
              </c:strCache>
            </c:strRef>
          </c:cat>
          <c:val>
            <c:numRef>
              <c:f>AFR!$AE$19:$AE$32</c:f>
              <c:numCache>
                <c:formatCode>0</c:formatCode>
                <c:ptCount val="14"/>
                <c:pt idx="0">
                  <c:v>16.666666666666664</c:v>
                </c:pt>
                <c:pt idx="1">
                  <c:v>16.666666666666664</c:v>
                </c:pt>
                <c:pt idx="2">
                  <c:v>16.666666666666664</c:v>
                </c:pt>
                <c:pt idx="3">
                  <c:v>16.666666666666664</c:v>
                </c:pt>
                <c:pt idx="4">
                  <c:v>16.666666666666664</c:v>
                </c:pt>
                <c:pt idx="5">
                  <c:v>16.666666666666664</c:v>
                </c:pt>
                <c:pt idx="6">
                  <c:v>16.666666666666664</c:v>
                </c:pt>
                <c:pt idx="7">
                  <c:v>16.666666666666664</c:v>
                </c:pt>
                <c:pt idx="8">
                  <c:v>16.666666666666664</c:v>
                </c:pt>
                <c:pt idx="9">
                  <c:v>33.333333333333329</c:v>
                </c:pt>
                <c:pt idx="10">
                  <c:v>33.333333333333329</c:v>
                </c:pt>
                <c:pt idx="11">
                  <c:v>33.333333333333329</c:v>
                </c:pt>
                <c:pt idx="12">
                  <c:v>50</c:v>
                </c:pt>
                <c:pt idx="13">
                  <c:v>50</c:v>
                </c:pt>
              </c:numCache>
            </c:numRef>
          </c:val>
          <c:extLst>
            <c:ext xmlns:c16="http://schemas.microsoft.com/office/drawing/2014/chart" uri="{C3380CC4-5D6E-409C-BE32-E72D297353CC}">
              <c16:uniqueId val="{00000000-4B29-A042-983F-27BE689C5FD9}"/>
            </c:ext>
          </c:extLst>
        </c:ser>
        <c:dLbls>
          <c:dLblPos val="outEnd"/>
          <c:showLegendKey val="0"/>
          <c:showVal val="1"/>
          <c:showCatName val="0"/>
          <c:showSerName val="0"/>
          <c:showPercent val="0"/>
          <c:showBubbleSize val="0"/>
        </c:dLbls>
        <c:gapWidth val="182"/>
        <c:axId val="993889167"/>
        <c:axId val="993890847"/>
      </c:barChart>
      <c:catAx>
        <c:axId val="993889167"/>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93890847"/>
        <c:crosses val="autoZero"/>
        <c:auto val="1"/>
        <c:lblAlgn val="ctr"/>
        <c:lblOffset val="100"/>
        <c:noMultiLvlLbl val="0"/>
      </c:catAx>
      <c:valAx>
        <c:axId val="9938908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Percent criteria reported in included studies using AF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9388916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Stakeholders</a:t>
            </a:r>
            <a:r>
              <a:rPr lang="en-US" sz="1200" baseline="0">
                <a:solidFill>
                  <a:schemeClr val="tx1"/>
                </a:solidFill>
                <a:latin typeface="Times New Roman" panose="02020603050405020304" pitchFamily="18" charset="0"/>
                <a:cs typeface="Times New Roman" panose="02020603050405020304" pitchFamily="18" charset="0"/>
              </a:rPr>
              <a:t> consulted in Priority Setting at Overall Level</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3">
                <a:lumMod val="50000"/>
              </a:schemeClr>
            </a:solidFill>
            <a:ln>
              <a:noFill/>
            </a:ln>
            <a:effectLst/>
          </c:spPr>
          <c:invertIfNegative val="0"/>
          <c:cat>
            <c:strRef>
              <c:f>Macro!$B$64:$B$77</c:f>
              <c:strCache>
                <c:ptCount val="14"/>
                <c:pt idx="0">
                  <c:v>Policymaker </c:v>
                </c:pt>
                <c:pt idx="1">
                  <c:v>Health Professionals</c:v>
                </c:pt>
                <c:pt idx="2">
                  <c:v>General Population</c:v>
                </c:pt>
                <c:pt idx="3">
                  <c:v>Patients &amp; their organizations </c:v>
                </c:pt>
                <c:pt idx="4">
                  <c:v>Researchers</c:v>
                </c:pt>
                <c:pt idx="5">
                  <c:v>Civil society representatives</c:v>
                </c:pt>
                <c:pt idx="6">
                  <c:v>Health worker</c:v>
                </c:pt>
                <c:pt idx="7">
                  <c:v>Reimbursement decision-makers</c:v>
                </c:pt>
                <c:pt idx="8">
                  <c:v>Pharmaceutical executives</c:v>
                </c:pt>
                <c:pt idx="9">
                  <c:v>Health service managers</c:v>
                </c:pt>
                <c:pt idx="10">
                  <c:v>Health experts</c:v>
                </c:pt>
                <c:pt idx="11">
                  <c:v>International development agencies</c:v>
                </c:pt>
                <c:pt idx="12">
                  <c:v>Ethicists</c:v>
                </c:pt>
                <c:pt idx="13">
                  <c:v>Politician</c:v>
                </c:pt>
              </c:strCache>
            </c:strRef>
          </c:cat>
          <c:val>
            <c:numRef>
              <c:f>Macro!$C$64:$C$77</c:f>
              <c:numCache>
                <c:formatCode>0</c:formatCode>
                <c:ptCount val="14"/>
                <c:pt idx="0">
                  <c:v>81.400000000000006</c:v>
                </c:pt>
                <c:pt idx="1">
                  <c:v>41.9</c:v>
                </c:pt>
                <c:pt idx="2">
                  <c:v>25.6</c:v>
                </c:pt>
                <c:pt idx="3">
                  <c:v>20.9</c:v>
                </c:pt>
                <c:pt idx="4">
                  <c:v>18.600000000000001</c:v>
                </c:pt>
                <c:pt idx="5">
                  <c:v>14</c:v>
                </c:pt>
                <c:pt idx="6">
                  <c:v>11.6</c:v>
                </c:pt>
                <c:pt idx="7">
                  <c:v>9.3000000000000007</c:v>
                </c:pt>
                <c:pt idx="8">
                  <c:v>7</c:v>
                </c:pt>
                <c:pt idx="9">
                  <c:v>7</c:v>
                </c:pt>
                <c:pt idx="10">
                  <c:v>4.7</c:v>
                </c:pt>
                <c:pt idx="11">
                  <c:v>4.7</c:v>
                </c:pt>
                <c:pt idx="12">
                  <c:v>2.2999999999999998</c:v>
                </c:pt>
                <c:pt idx="13">
                  <c:v>2.2999999999999998</c:v>
                </c:pt>
              </c:numCache>
            </c:numRef>
          </c:val>
          <c:extLst>
            <c:ext xmlns:c16="http://schemas.microsoft.com/office/drawing/2014/chart" uri="{C3380CC4-5D6E-409C-BE32-E72D297353CC}">
              <c16:uniqueId val="{00000000-CED6-3F46-9FAA-72F12AEB30B8}"/>
            </c:ext>
          </c:extLst>
        </c:ser>
        <c:dLbls>
          <c:showLegendKey val="0"/>
          <c:showVal val="0"/>
          <c:showCatName val="0"/>
          <c:showSerName val="0"/>
          <c:showPercent val="0"/>
          <c:showBubbleSize val="0"/>
        </c:dLbls>
        <c:gapWidth val="219"/>
        <c:overlap val="-27"/>
        <c:axId val="1606008015"/>
        <c:axId val="1605782735"/>
      </c:barChart>
      <c:catAx>
        <c:axId val="1606008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Types</a:t>
                </a:r>
                <a:r>
                  <a:rPr lang="en-US" baseline="0">
                    <a:solidFill>
                      <a:schemeClr val="tx1"/>
                    </a:solidFill>
                    <a:latin typeface="Times New Roman" panose="02020603050405020304" pitchFamily="18" charset="0"/>
                    <a:cs typeface="Times New Roman" panose="02020603050405020304" pitchFamily="18" charset="0"/>
                  </a:rPr>
                  <a:t> of Stakeholders</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05782735"/>
        <c:crosses val="autoZero"/>
        <c:auto val="1"/>
        <c:lblAlgn val="ctr"/>
        <c:lblOffset val="100"/>
        <c:noMultiLvlLbl val="0"/>
      </c:catAx>
      <c:valAx>
        <c:axId val="1605782735"/>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latin typeface="Times New Roman" panose="02020603050405020304" pitchFamily="18" charset="0"/>
                    <a:cs typeface="Times New Roman" panose="02020603050405020304" pitchFamily="18" charset="0"/>
                  </a:rPr>
                  <a:t>Percent</a:t>
                </a:r>
                <a:r>
                  <a:rPr lang="en-US" sz="900" baseline="0">
                    <a:latin typeface="Times New Roman" panose="02020603050405020304" pitchFamily="18" charset="0"/>
                    <a:cs typeface="Times New Roman" panose="02020603050405020304" pitchFamily="18" charset="0"/>
                  </a:rPr>
                  <a:t> Reported in</a:t>
                </a:r>
              </a:p>
              <a:p>
                <a:pPr>
                  <a:defRPr sz="900"/>
                </a:pPr>
                <a:r>
                  <a:rPr lang="en-US" sz="900" baseline="0">
                    <a:latin typeface="Times New Roman" panose="02020603050405020304" pitchFamily="18" charset="0"/>
                    <a:cs typeface="Times New Roman" panose="02020603050405020304" pitchFamily="18" charset="0"/>
                  </a:rPr>
                  <a:t> included studies</a:t>
                </a:r>
                <a:endParaRPr lang="en-US" sz="9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060080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Stakeholders</a:t>
            </a:r>
            <a:r>
              <a:rPr lang="en-US" sz="1200" baseline="0">
                <a:solidFill>
                  <a:schemeClr val="tx1"/>
                </a:solidFill>
                <a:latin typeface="Times New Roman" panose="02020603050405020304" pitchFamily="18" charset="0"/>
                <a:cs typeface="Times New Roman" panose="02020603050405020304" pitchFamily="18" charset="0"/>
              </a:rPr>
              <a:t> Consulted in Priority Setting by Various Levels (Macro,Meso,Micro)</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Macro!$Q$43</c:f>
              <c:strCache>
                <c:ptCount val="1"/>
                <c:pt idx="0">
                  <c:v>Macro</c:v>
                </c:pt>
              </c:strCache>
            </c:strRef>
          </c:tx>
          <c:spPr>
            <a:solidFill>
              <a:schemeClr val="accent1"/>
            </a:solidFill>
            <a:ln>
              <a:noFill/>
            </a:ln>
            <a:effectLst/>
          </c:spPr>
          <c:invertIfNegative val="0"/>
          <c:cat>
            <c:strRef>
              <c:f>Macro!$P$44:$P$53</c:f>
              <c:strCache>
                <c:ptCount val="10"/>
                <c:pt idx="0">
                  <c:v>Policymaker </c:v>
                </c:pt>
                <c:pt idx="1">
                  <c:v>Health Professionals</c:v>
                </c:pt>
                <c:pt idx="2">
                  <c:v> General Population</c:v>
                </c:pt>
                <c:pt idx="3">
                  <c:v>Patients &amp; their organizations </c:v>
                </c:pt>
                <c:pt idx="4">
                  <c:v>Reimbursement managers</c:v>
                </c:pt>
                <c:pt idx="5">
                  <c:v>Pharmaceutical Representatives</c:v>
                </c:pt>
                <c:pt idx="6">
                  <c:v>International development agencies</c:v>
                </c:pt>
                <c:pt idx="7">
                  <c:v>Researchers</c:v>
                </c:pt>
                <c:pt idx="8">
                  <c:v>Civil society representatives</c:v>
                </c:pt>
                <c:pt idx="9">
                  <c:v>Ethicists</c:v>
                </c:pt>
              </c:strCache>
            </c:strRef>
          </c:cat>
          <c:val>
            <c:numRef>
              <c:f>Macro!$Q$44:$Q$53</c:f>
              <c:numCache>
                <c:formatCode>0</c:formatCode>
                <c:ptCount val="10"/>
                <c:pt idx="0">
                  <c:v>90.625</c:v>
                </c:pt>
                <c:pt idx="1">
                  <c:v>50</c:v>
                </c:pt>
                <c:pt idx="2">
                  <c:v>25</c:v>
                </c:pt>
                <c:pt idx="3">
                  <c:v>21.875</c:v>
                </c:pt>
                <c:pt idx="4">
                  <c:v>12.5</c:v>
                </c:pt>
                <c:pt idx="5">
                  <c:v>9.375</c:v>
                </c:pt>
                <c:pt idx="6">
                  <c:v>6.25</c:v>
                </c:pt>
                <c:pt idx="7">
                  <c:v>25</c:v>
                </c:pt>
                <c:pt idx="8">
                  <c:v>6.25</c:v>
                </c:pt>
                <c:pt idx="9">
                  <c:v>3.125</c:v>
                </c:pt>
              </c:numCache>
            </c:numRef>
          </c:val>
          <c:extLst>
            <c:ext xmlns:c16="http://schemas.microsoft.com/office/drawing/2014/chart" uri="{C3380CC4-5D6E-409C-BE32-E72D297353CC}">
              <c16:uniqueId val="{00000000-53FE-F448-8ADF-87631546E14E}"/>
            </c:ext>
          </c:extLst>
        </c:ser>
        <c:ser>
          <c:idx val="1"/>
          <c:order val="1"/>
          <c:tx>
            <c:strRef>
              <c:f>Macro!$R$43</c:f>
              <c:strCache>
                <c:ptCount val="1"/>
                <c:pt idx="0">
                  <c:v>Meso</c:v>
                </c:pt>
              </c:strCache>
            </c:strRef>
          </c:tx>
          <c:spPr>
            <a:solidFill>
              <a:schemeClr val="accent2"/>
            </a:solidFill>
            <a:ln>
              <a:noFill/>
            </a:ln>
            <a:effectLst/>
          </c:spPr>
          <c:invertIfNegative val="0"/>
          <c:cat>
            <c:strRef>
              <c:f>Macro!$P$44:$P$53</c:f>
              <c:strCache>
                <c:ptCount val="10"/>
                <c:pt idx="0">
                  <c:v>Policymaker </c:v>
                </c:pt>
                <c:pt idx="1">
                  <c:v>Health Professionals</c:v>
                </c:pt>
                <c:pt idx="2">
                  <c:v> General Population</c:v>
                </c:pt>
                <c:pt idx="3">
                  <c:v>Patients &amp; their organizations </c:v>
                </c:pt>
                <c:pt idx="4">
                  <c:v>Reimbursement managers</c:v>
                </c:pt>
                <c:pt idx="5">
                  <c:v>Pharmaceutical Representatives</c:v>
                </c:pt>
                <c:pt idx="6">
                  <c:v>International development agencies</c:v>
                </c:pt>
                <c:pt idx="7">
                  <c:v>Researchers</c:v>
                </c:pt>
                <c:pt idx="8">
                  <c:v>Civil society representatives</c:v>
                </c:pt>
                <c:pt idx="9">
                  <c:v>Ethicists</c:v>
                </c:pt>
              </c:strCache>
            </c:strRef>
          </c:cat>
          <c:val>
            <c:numRef>
              <c:f>Macro!$R$44:$R$53</c:f>
              <c:numCache>
                <c:formatCode>General</c:formatCode>
                <c:ptCount val="10"/>
                <c:pt idx="0">
                  <c:v>80</c:v>
                </c:pt>
                <c:pt idx="1">
                  <c:v>80</c:v>
                </c:pt>
                <c:pt idx="2">
                  <c:v>60</c:v>
                </c:pt>
                <c:pt idx="3">
                  <c:v>40</c:v>
                </c:pt>
                <c:pt idx="4">
                  <c:v>0</c:v>
                </c:pt>
                <c:pt idx="5">
                  <c:v>0</c:v>
                </c:pt>
                <c:pt idx="6">
                  <c:v>0</c:v>
                </c:pt>
                <c:pt idx="7">
                  <c:v>0</c:v>
                </c:pt>
                <c:pt idx="8">
                  <c:v>60</c:v>
                </c:pt>
                <c:pt idx="9">
                  <c:v>0</c:v>
                </c:pt>
              </c:numCache>
            </c:numRef>
          </c:val>
          <c:extLst>
            <c:ext xmlns:c16="http://schemas.microsoft.com/office/drawing/2014/chart" uri="{C3380CC4-5D6E-409C-BE32-E72D297353CC}">
              <c16:uniqueId val="{00000001-53FE-F448-8ADF-87631546E14E}"/>
            </c:ext>
          </c:extLst>
        </c:ser>
        <c:ser>
          <c:idx val="2"/>
          <c:order val="2"/>
          <c:tx>
            <c:strRef>
              <c:f>Macro!$S$43</c:f>
              <c:strCache>
                <c:ptCount val="1"/>
                <c:pt idx="0">
                  <c:v>Micro</c:v>
                </c:pt>
              </c:strCache>
            </c:strRef>
          </c:tx>
          <c:spPr>
            <a:solidFill>
              <a:schemeClr val="accent3"/>
            </a:solidFill>
            <a:ln>
              <a:noFill/>
            </a:ln>
            <a:effectLst/>
          </c:spPr>
          <c:invertIfNegative val="0"/>
          <c:cat>
            <c:strRef>
              <c:f>Macro!$P$44:$P$53</c:f>
              <c:strCache>
                <c:ptCount val="10"/>
                <c:pt idx="0">
                  <c:v>Policymaker </c:v>
                </c:pt>
                <c:pt idx="1">
                  <c:v>Health Professionals</c:v>
                </c:pt>
                <c:pt idx="2">
                  <c:v> General Population</c:v>
                </c:pt>
                <c:pt idx="3">
                  <c:v>Patients &amp; their organizations </c:v>
                </c:pt>
                <c:pt idx="4">
                  <c:v>Reimbursement managers</c:v>
                </c:pt>
                <c:pt idx="5">
                  <c:v>Pharmaceutical Representatives</c:v>
                </c:pt>
                <c:pt idx="6">
                  <c:v>International development agencies</c:v>
                </c:pt>
                <c:pt idx="7">
                  <c:v>Researchers</c:v>
                </c:pt>
                <c:pt idx="8">
                  <c:v>Civil society representatives</c:v>
                </c:pt>
                <c:pt idx="9">
                  <c:v>Ethicists</c:v>
                </c:pt>
              </c:strCache>
            </c:strRef>
          </c:cat>
          <c:val>
            <c:numRef>
              <c:f>Macro!$S$44:$S$53</c:f>
              <c:numCache>
                <c:formatCode>0.0</c:formatCode>
                <c:ptCount val="10"/>
                <c:pt idx="0">
                  <c:v>66.666666666666657</c:v>
                </c:pt>
                <c:pt idx="1">
                  <c:v>66.666666666666657</c:v>
                </c:pt>
                <c:pt idx="2">
                  <c:v>0</c:v>
                </c:pt>
                <c:pt idx="3">
                  <c:v>33.333333333333329</c:v>
                </c:pt>
                <c:pt idx="4">
                  <c:v>0</c:v>
                </c:pt>
                <c:pt idx="5">
                  <c:v>0</c:v>
                </c:pt>
                <c:pt idx="6">
                  <c:v>0</c:v>
                </c:pt>
                <c:pt idx="7">
                  <c:v>33.333333333333329</c:v>
                </c:pt>
                <c:pt idx="8">
                  <c:v>33.333333333333329</c:v>
                </c:pt>
                <c:pt idx="9">
                  <c:v>0</c:v>
                </c:pt>
              </c:numCache>
            </c:numRef>
          </c:val>
          <c:extLst>
            <c:ext xmlns:c16="http://schemas.microsoft.com/office/drawing/2014/chart" uri="{C3380CC4-5D6E-409C-BE32-E72D297353CC}">
              <c16:uniqueId val="{00000002-53FE-F448-8ADF-87631546E14E}"/>
            </c:ext>
          </c:extLst>
        </c:ser>
        <c:dLbls>
          <c:showLegendKey val="0"/>
          <c:showVal val="0"/>
          <c:showCatName val="0"/>
          <c:showSerName val="0"/>
          <c:showPercent val="0"/>
          <c:showBubbleSize val="0"/>
        </c:dLbls>
        <c:gapWidth val="219"/>
        <c:overlap val="-27"/>
        <c:axId val="1605517407"/>
        <c:axId val="1605519087"/>
      </c:barChart>
      <c:catAx>
        <c:axId val="1605517407"/>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05519087"/>
        <c:crosses val="autoZero"/>
        <c:auto val="1"/>
        <c:lblAlgn val="ctr"/>
        <c:lblOffset val="100"/>
        <c:noMultiLvlLbl val="0"/>
      </c:catAx>
      <c:valAx>
        <c:axId val="1605519087"/>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Reported in Included Studi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05517407"/>
        <c:crosses val="autoZero"/>
        <c:crossBetween val="between"/>
      </c:valAx>
      <c:spPr>
        <a:noFill/>
        <a:ln w="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48</Pages>
  <Words>11270</Words>
  <Characters>6424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JEET KAUR</dc:creator>
  <cp:keywords/>
  <dc:description/>
  <cp:lastModifiedBy>Gunjeet Kaur</cp:lastModifiedBy>
  <cp:revision>14</cp:revision>
  <dcterms:created xsi:type="dcterms:W3CDTF">2019-03-06T10:35:00Z</dcterms:created>
  <dcterms:modified xsi:type="dcterms:W3CDTF">2019-03-22T08:39:00Z</dcterms:modified>
</cp:coreProperties>
</file>